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3697A7" w14:textId="799E185D" w:rsidR="00E46963" w:rsidRPr="00E46963" w:rsidRDefault="00E46963" w:rsidP="00E46963">
      <w:pPr>
        <w:rPr>
          <w:rFonts w:ascii="Times New Roman" w:hAnsi="Times New Roman" w:cs="Times New Roman"/>
          <w:b/>
          <w:sz w:val="28"/>
          <w:szCs w:val="28"/>
        </w:rPr>
      </w:pPr>
      <w:r w:rsidRPr="00E46963">
        <w:rPr>
          <w:rFonts w:ascii="Times New Roman" w:hAnsi="Times New Roman" w:cs="Times New Roman"/>
          <w:b/>
          <w:sz w:val="28"/>
          <w:szCs w:val="28"/>
        </w:rPr>
        <w:t xml:space="preserve">Point Prevalence Surveys of Health Care Associated Infections: A Systematic Review </w:t>
      </w:r>
    </w:p>
    <w:p w14:paraId="1564B2E5" w14:textId="15BC0400" w:rsidR="00E46963" w:rsidRPr="00E46963" w:rsidRDefault="00E46963" w:rsidP="00E4696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E46963">
        <w:rPr>
          <w:rFonts w:ascii="Times New Roman" w:hAnsi="Times New Roman" w:cs="Times New Roman"/>
          <w:sz w:val="24"/>
          <w:szCs w:val="24"/>
        </w:rPr>
        <w:t>Zikria</w:t>
      </w:r>
      <w:proofErr w:type="spellEnd"/>
      <w:r w:rsidRPr="00E46963">
        <w:rPr>
          <w:rFonts w:ascii="Times New Roman" w:hAnsi="Times New Roman" w:cs="Times New Roman"/>
          <w:sz w:val="24"/>
          <w:szCs w:val="24"/>
        </w:rPr>
        <w:t xml:space="preserve"> Saleem</w:t>
      </w:r>
      <w:r w:rsidRPr="00E4696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0C0AFC">
        <w:rPr>
          <w:rFonts w:ascii="Times New Roman" w:hAnsi="Times New Roman" w:cs="Times New Roman"/>
          <w:sz w:val="24"/>
          <w:szCs w:val="24"/>
        </w:rPr>
        <w:t xml:space="preserve">, </w:t>
      </w:r>
      <w:r w:rsidRPr="00E46963">
        <w:rPr>
          <w:rFonts w:ascii="Times New Roman" w:hAnsi="Times New Roman" w:cs="Times New Roman"/>
          <w:sz w:val="24"/>
          <w:szCs w:val="24"/>
        </w:rPr>
        <w:t>Brian Godman</w:t>
      </w:r>
      <w:r w:rsidRPr="00E46963">
        <w:rPr>
          <w:rFonts w:ascii="Times New Roman" w:hAnsi="Times New Roman" w:cs="Times New Roman"/>
          <w:sz w:val="24"/>
          <w:szCs w:val="24"/>
          <w:vertAlign w:val="superscript"/>
        </w:rPr>
        <w:t>3,4,5</w:t>
      </w:r>
      <w:r w:rsidRPr="00E46963">
        <w:rPr>
          <w:rFonts w:ascii="Times New Roman" w:hAnsi="Times New Roman" w:cs="Times New Roman"/>
          <w:sz w:val="24"/>
          <w:szCs w:val="24"/>
        </w:rPr>
        <w:t>, Mohamed Azmi Hassali</w:t>
      </w:r>
      <w:r w:rsidRPr="00E46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46963">
        <w:rPr>
          <w:rFonts w:ascii="Times New Roman" w:hAnsi="Times New Roman" w:cs="Times New Roman"/>
          <w:sz w:val="24"/>
          <w:szCs w:val="24"/>
        </w:rPr>
        <w:t>, Furqan Khurshid Hashmi</w:t>
      </w: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Pr="00E46963">
        <w:rPr>
          <w:rFonts w:ascii="Times New Roman" w:hAnsi="Times New Roman" w:cs="Times New Roman"/>
          <w:sz w:val="24"/>
          <w:szCs w:val="24"/>
        </w:rPr>
        <w:t>, Faiza Azhar</w:t>
      </w: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Pr="00E46963">
        <w:rPr>
          <w:rFonts w:ascii="Times New Roman" w:hAnsi="Times New Roman" w:cs="Times New Roman"/>
          <w:bCs/>
          <w:sz w:val="24"/>
          <w:szCs w:val="24"/>
        </w:rPr>
        <w:t>, Inayat Ur Rehman</w:t>
      </w: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7,8</w:t>
      </w:r>
    </w:p>
    <w:p w14:paraId="532FAAC5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1 </w:t>
      </w:r>
      <w:r w:rsidRPr="00E46963">
        <w:rPr>
          <w:rFonts w:ascii="Times New Roman" w:hAnsi="Times New Roman" w:cs="Times New Roman"/>
          <w:bCs/>
          <w:sz w:val="24"/>
          <w:szCs w:val="24"/>
        </w:rPr>
        <w:t xml:space="preserve">School of Pharmaceutical Sciences, </w:t>
      </w:r>
      <w:proofErr w:type="spellStart"/>
      <w:r w:rsidRPr="00E46963">
        <w:rPr>
          <w:rFonts w:ascii="Times New Roman" w:hAnsi="Times New Roman" w:cs="Times New Roman"/>
          <w:bCs/>
          <w:sz w:val="24"/>
          <w:szCs w:val="24"/>
        </w:rPr>
        <w:t>Universiti</w:t>
      </w:r>
      <w:proofErr w:type="spellEnd"/>
      <w:r w:rsidRPr="00E4696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46963">
        <w:rPr>
          <w:rFonts w:ascii="Times New Roman" w:hAnsi="Times New Roman" w:cs="Times New Roman"/>
          <w:bCs/>
          <w:sz w:val="24"/>
          <w:szCs w:val="24"/>
        </w:rPr>
        <w:t>Sains</w:t>
      </w:r>
      <w:proofErr w:type="spellEnd"/>
      <w:r w:rsidRPr="00E46963">
        <w:rPr>
          <w:rFonts w:ascii="Times New Roman" w:hAnsi="Times New Roman" w:cs="Times New Roman"/>
          <w:bCs/>
          <w:sz w:val="24"/>
          <w:szCs w:val="24"/>
        </w:rPr>
        <w:t xml:space="preserve"> Malaysia, Malaysia</w:t>
      </w:r>
    </w:p>
    <w:p w14:paraId="66B72E84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E46963">
        <w:rPr>
          <w:rFonts w:ascii="Times New Roman" w:hAnsi="Times New Roman" w:cs="Times New Roman"/>
          <w:bCs/>
          <w:sz w:val="24"/>
          <w:szCs w:val="24"/>
        </w:rPr>
        <w:t xml:space="preserve"> Rashid Latif College of Pharmacy, Pakistan</w:t>
      </w:r>
    </w:p>
    <w:p w14:paraId="1C806DD3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E46963">
        <w:rPr>
          <w:rFonts w:ascii="Times New Roman" w:hAnsi="Times New Roman" w:cs="Times New Roman"/>
          <w:sz w:val="24"/>
          <w:szCs w:val="24"/>
        </w:rPr>
        <w:t>Department of Clinical Pharmacology, Karolinska Institute, Stockholm, Sweden</w:t>
      </w:r>
    </w:p>
    <w:p w14:paraId="0601F266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E46963">
        <w:rPr>
          <w:rFonts w:ascii="Times New Roman" w:hAnsi="Times New Roman" w:cs="Times New Roman"/>
          <w:sz w:val="24"/>
          <w:szCs w:val="24"/>
        </w:rPr>
        <w:t xml:space="preserve"> Strathclyde Institute of Pharmacy and Biomedical Sciences, Strathclyde </w:t>
      </w:r>
      <w:proofErr w:type="spellStart"/>
      <w:proofErr w:type="gramStart"/>
      <w:r w:rsidRPr="00E46963">
        <w:rPr>
          <w:rFonts w:ascii="Times New Roman" w:hAnsi="Times New Roman" w:cs="Times New Roman"/>
          <w:sz w:val="24"/>
          <w:szCs w:val="24"/>
        </w:rPr>
        <w:t>University,Glasgow</w:t>
      </w:r>
      <w:proofErr w:type="spellEnd"/>
      <w:proofErr w:type="gramEnd"/>
      <w:r w:rsidRPr="00E46963">
        <w:rPr>
          <w:rFonts w:ascii="Times New Roman" w:hAnsi="Times New Roman" w:cs="Times New Roman"/>
          <w:sz w:val="24"/>
          <w:szCs w:val="24"/>
        </w:rPr>
        <w:t>, UK</w:t>
      </w:r>
    </w:p>
    <w:p w14:paraId="13BCF61E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46963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E46963">
        <w:rPr>
          <w:rFonts w:ascii="Times New Roman" w:hAnsi="Times New Roman" w:cs="Times New Roman"/>
          <w:sz w:val="24"/>
          <w:szCs w:val="24"/>
        </w:rPr>
        <w:t xml:space="preserve"> Health Economics Centre, University of Liverpool Management School, Liverpool, UK</w:t>
      </w:r>
    </w:p>
    <w:p w14:paraId="533AA62D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6 </w:t>
      </w:r>
      <w:r w:rsidRPr="00E46963">
        <w:rPr>
          <w:rFonts w:ascii="Times New Roman" w:hAnsi="Times New Roman" w:cs="Times New Roman"/>
          <w:bCs/>
          <w:sz w:val="24"/>
          <w:szCs w:val="24"/>
        </w:rPr>
        <w:t xml:space="preserve">University College of Pharmacy, University of the Punjab, Lahore, Pakistan </w:t>
      </w:r>
    </w:p>
    <w:p w14:paraId="0C05FEEB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>7</w:t>
      </w:r>
      <w:r w:rsidRPr="00E46963">
        <w:rPr>
          <w:rFonts w:ascii="Times New Roman" w:hAnsi="Times New Roman" w:cs="Times New Roman"/>
          <w:bCs/>
          <w:sz w:val="24"/>
          <w:szCs w:val="24"/>
        </w:rPr>
        <w:t>School of Pharmacy, Monash University Malaysia, Bandar Sunway</w:t>
      </w:r>
    </w:p>
    <w:p w14:paraId="5D11266E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E46963">
        <w:rPr>
          <w:rFonts w:ascii="Times New Roman" w:hAnsi="Times New Roman" w:cs="Times New Roman"/>
          <w:bCs/>
          <w:sz w:val="24"/>
          <w:szCs w:val="24"/>
          <w:vertAlign w:val="superscript"/>
        </w:rPr>
        <w:t>8</w:t>
      </w:r>
      <w:r w:rsidRPr="00E46963">
        <w:rPr>
          <w:rFonts w:ascii="Times New Roman" w:hAnsi="Times New Roman" w:cs="Times New Roman"/>
          <w:bCs/>
          <w:sz w:val="24"/>
          <w:szCs w:val="24"/>
        </w:rPr>
        <w:t xml:space="preserve">Department of Pharmacy, Abdul </w:t>
      </w:r>
      <w:proofErr w:type="spellStart"/>
      <w:r w:rsidRPr="00E46963">
        <w:rPr>
          <w:rFonts w:ascii="Times New Roman" w:hAnsi="Times New Roman" w:cs="Times New Roman"/>
          <w:bCs/>
          <w:sz w:val="24"/>
          <w:szCs w:val="24"/>
        </w:rPr>
        <w:t>Wali</w:t>
      </w:r>
      <w:proofErr w:type="spellEnd"/>
      <w:r w:rsidRPr="00E46963">
        <w:rPr>
          <w:rFonts w:ascii="Times New Roman" w:hAnsi="Times New Roman" w:cs="Times New Roman"/>
          <w:bCs/>
          <w:sz w:val="24"/>
          <w:szCs w:val="24"/>
        </w:rPr>
        <w:t xml:space="preserve"> Khan University </w:t>
      </w:r>
      <w:proofErr w:type="spellStart"/>
      <w:r w:rsidRPr="00E46963">
        <w:rPr>
          <w:rFonts w:ascii="Times New Roman" w:hAnsi="Times New Roman" w:cs="Times New Roman"/>
          <w:bCs/>
          <w:sz w:val="24"/>
          <w:szCs w:val="24"/>
        </w:rPr>
        <w:t>Mardan</w:t>
      </w:r>
      <w:proofErr w:type="spellEnd"/>
      <w:r w:rsidRPr="00E46963">
        <w:rPr>
          <w:rFonts w:ascii="Times New Roman" w:hAnsi="Times New Roman" w:cs="Times New Roman"/>
          <w:bCs/>
          <w:sz w:val="24"/>
          <w:szCs w:val="24"/>
        </w:rPr>
        <w:t>, Pakistan</w:t>
      </w:r>
    </w:p>
    <w:p w14:paraId="75FC387A" w14:textId="77777777" w:rsidR="00E46963" w:rsidRPr="00E46963" w:rsidRDefault="00E46963" w:rsidP="00E4696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80F9D73" w14:textId="77777777" w:rsidR="00E46963" w:rsidRPr="00E46963" w:rsidRDefault="00E46963" w:rsidP="00E4696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E46963">
        <w:rPr>
          <w:rFonts w:ascii="Times New Roman" w:hAnsi="Times New Roman" w:cs="Times New Roman"/>
          <w:b/>
          <w:sz w:val="24"/>
          <w:szCs w:val="24"/>
          <w:u w:val="single"/>
        </w:rPr>
        <w:t>Corresponding Author</w:t>
      </w:r>
    </w:p>
    <w:p w14:paraId="39426860" w14:textId="3D2812A4" w:rsidR="00E46963" w:rsidRDefault="00E46963" w:rsidP="00E46963">
      <w:pPr>
        <w:spacing w:after="0" w:line="240" w:lineRule="auto"/>
        <w:rPr>
          <w:rStyle w:val="Hyperlink"/>
          <w:rFonts w:ascii="Times New Roman" w:hAnsi="Times New Roman" w:cs="Times New Roman"/>
          <w:sz w:val="24"/>
          <w:szCs w:val="24"/>
        </w:rPr>
      </w:pPr>
      <w:proofErr w:type="spellStart"/>
      <w:r w:rsidRPr="00E46963">
        <w:rPr>
          <w:rFonts w:ascii="Times New Roman" w:hAnsi="Times New Roman" w:cs="Times New Roman"/>
          <w:sz w:val="24"/>
          <w:szCs w:val="24"/>
        </w:rPr>
        <w:t>Zikria</w:t>
      </w:r>
      <w:proofErr w:type="spellEnd"/>
      <w:r w:rsidRPr="00E46963">
        <w:rPr>
          <w:rFonts w:ascii="Times New Roman" w:hAnsi="Times New Roman" w:cs="Times New Roman"/>
          <w:sz w:val="24"/>
          <w:szCs w:val="24"/>
        </w:rPr>
        <w:t xml:space="preserve"> Saleem</w:t>
      </w:r>
      <w:r>
        <w:rPr>
          <w:rFonts w:ascii="Times New Roman" w:hAnsi="Times New Roman" w:cs="Times New Roman"/>
          <w:b/>
          <w:sz w:val="24"/>
          <w:szCs w:val="24"/>
        </w:rPr>
        <w:t xml:space="preserve">; </w:t>
      </w:r>
      <w:r w:rsidRPr="00E46963">
        <w:rPr>
          <w:rFonts w:ascii="Times New Roman" w:hAnsi="Times New Roman" w:cs="Times New Roman"/>
          <w:bCs/>
          <w:sz w:val="24"/>
          <w:szCs w:val="24"/>
        </w:rPr>
        <w:t xml:space="preserve">School of Pharmaceutical Sciences, </w:t>
      </w:r>
      <w:proofErr w:type="spellStart"/>
      <w:r w:rsidRPr="00E46963">
        <w:rPr>
          <w:rFonts w:ascii="Times New Roman" w:hAnsi="Times New Roman" w:cs="Times New Roman"/>
          <w:bCs/>
          <w:sz w:val="24"/>
          <w:szCs w:val="24"/>
        </w:rPr>
        <w:t>Universiti</w:t>
      </w:r>
      <w:proofErr w:type="spellEnd"/>
      <w:r w:rsidRPr="00E4696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46963">
        <w:rPr>
          <w:rFonts w:ascii="Times New Roman" w:hAnsi="Times New Roman" w:cs="Times New Roman"/>
          <w:bCs/>
          <w:sz w:val="24"/>
          <w:szCs w:val="24"/>
        </w:rPr>
        <w:t>Sains</w:t>
      </w:r>
      <w:proofErr w:type="spellEnd"/>
      <w:r w:rsidRPr="00E46963">
        <w:rPr>
          <w:rFonts w:ascii="Times New Roman" w:hAnsi="Times New Roman" w:cs="Times New Roman"/>
          <w:bCs/>
          <w:sz w:val="24"/>
          <w:szCs w:val="24"/>
        </w:rPr>
        <w:t xml:space="preserve"> Malaysia, Malaysia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E46963">
        <w:rPr>
          <w:rFonts w:ascii="Times New Roman" w:hAnsi="Times New Roman" w:cs="Times New Roman"/>
          <w:sz w:val="24"/>
          <w:szCs w:val="24"/>
        </w:rPr>
        <w:t xml:space="preserve">Email ID: </w:t>
      </w:r>
      <w:hyperlink r:id="rId8" w:history="1">
        <w:r w:rsidRPr="00E46963">
          <w:rPr>
            <w:rStyle w:val="Hyperlink"/>
            <w:rFonts w:ascii="Times New Roman" w:hAnsi="Times New Roman" w:cs="Times New Roman"/>
            <w:sz w:val="24"/>
            <w:szCs w:val="24"/>
          </w:rPr>
          <w:t>xikria@gmail.com</w:t>
        </w:r>
      </w:hyperlink>
    </w:p>
    <w:p w14:paraId="45600355" w14:textId="7E431842" w:rsidR="00E46963" w:rsidRDefault="00E46963" w:rsidP="00E4696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F069702" w14:textId="1CBFEF73" w:rsidR="003E2646" w:rsidRPr="000C0AFC" w:rsidRDefault="000C0AFC" w:rsidP="000C0AFC">
      <w:pPr>
        <w:pStyle w:val="NoSpacing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0C0AFC">
        <w:rPr>
          <w:rFonts w:ascii="Times New Roman" w:hAnsi="Times New Roman" w:cs="Times New Roman"/>
          <w:bCs/>
          <w:sz w:val="24"/>
          <w:szCs w:val="24"/>
        </w:rPr>
        <w:t xml:space="preserve">(Accepted for publication </w:t>
      </w:r>
      <w:bookmarkStart w:id="0" w:name="_GoBack"/>
      <w:r w:rsidRPr="000C0AFC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Pathogens and Global Health </w:t>
      </w:r>
      <w:bookmarkEnd w:id="0"/>
      <w:r w:rsidRPr="000C0AFC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– Please keep Confidential) </w:t>
      </w:r>
    </w:p>
    <w:p w14:paraId="0A51C5B4" w14:textId="77777777" w:rsidR="000C0AFC" w:rsidRPr="000C0AFC" w:rsidRDefault="000C0AFC" w:rsidP="000C0AF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67589FE9" w14:textId="77777777" w:rsidR="00C73931" w:rsidRPr="001F6658" w:rsidRDefault="001F6658" w:rsidP="001F6658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Abstract</w:t>
      </w:r>
    </w:p>
    <w:p w14:paraId="4DFBA0F5" w14:textId="7C25A38F" w:rsidR="00575B8C" w:rsidRPr="00E84C05" w:rsidRDefault="00575B8C" w:rsidP="00575B8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767D">
        <w:rPr>
          <w:rFonts w:ascii="Times New Roman" w:hAnsi="Times New Roman" w:cs="Times New Roman"/>
          <w:sz w:val="24"/>
          <w:szCs w:val="24"/>
        </w:rPr>
        <w:t xml:space="preserve">Healthcare associated infections (HAIs) are considered as a serious public health issues that contribute substantially to </w:t>
      </w:r>
      <w:r w:rsidR="005E35DF">
        <w:rPr>
          <w:rFonts w:ascii="Times New Roman" w:hAnsi="Times New Roman" w:cs="Times New Roman"/>
          <w:sz w:val="24"/>
          <w:szCs w:val="24"/>
        </w:rPr>
        <w:t xml:space="preserve">the </w:t>
      </w:r>
      <w:r w:rsidRPr="0062767D">
        <w:rPr>
          <w:rFonts w:ascii="Times New Roman" w:hAnsi="Times New Roman" w:cs="Times New Roman"/>
          <w:sz w:val="24"/>
          <w:szCs w:val="24"/>
        </w:rPr>
        <w:t xml:space="preserve">global burden of mortality and morbidity with respect to infectious diseases. </w:t>
      </w:r>
      <w:r w:rsidRPr="0062767D">
        <w:rPr>
          <w:rFonts w:ascii="Times New Roman" w:eastAsia="ScalaLancetPro" w:hAnsi="Times New Roman" w:cs="Times New Roman"/>
          <w:sz w:val="24"/>
          <w:szCs w:val="24"/>
        </w:rPr>
        <w:t>The aim is to assess the burden of healthcare associated</w:t>
      </w:r>
      <w:r w:rsidR="003C1727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Pr="0062767D">
        <w:rPr>
          <w:rFonts w:ascii="Times New Roman" w:eastAsia="ScalaLancetPro" w:hAnsi="Times New Roman" w:cs="Times New Roman"/>
          <w:sz w:val="24"/>
          <w:szCs w:val="24"/>
        </w:rPr>
        <w:t>infections by collation of</w:t>
      </w:r>
      <w:r w:rsidR="003C1727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Pr="0062767D">
        <w:rPr>
          <w:rFonts w:ascii="Times New Roman" w:eastAsia="ScalaLancetPro" w:hAnsi="Times New Roman" w:cs="Times New Roman"/>
          <w:sz w:val="24"/>
          <w:szCs w:val="24"/>
        </w:rPr>
        <w:t>available data from published point prevalence surveys (PPS) on HAIs</w:t>
      </w:r>
      <w:r w:rsidR="005E35DF">
        <w:rPr>
          <w:rFonts w:ascii="Times New Roman" w:eastAsia="ScalaLancetPro" w:hAnsi="Times New Roman" w:cs="Times New Roman"/>
          <w:sz w:val="24"/>
          <w:szCs w:val="24"/>
        </w:rPr>
        <w:t xml:space="preserve"> to give future guidance</w:t>
      </w:r>
      <w:r w:rsidRPr="0062767D">
        <w:rPr>
          <w:rFonts w:ascii="Times New Roman" w:eastAsia="ScalaLancetPro" w:hAnsi="Times New Roman" w:cs="Times New Roman"/>
          <w:sz w:val="24"/>
          <w:szCs w:val="24"/>
        </w:rPr>
        <w:t>.</w:t>
      </w:r>
      <w:r w:rsidR="004E1D67">
        <w:rPr>
          <w:rFonts w:ascii="Times New Roman" w:hAnsi="Times New Roman" w:cs="Times New Roman"/>
          <w:sz w:val="24"/>
          <w:szCs w:val="24"/>
        </w:rPr>
        <w:t xml:space="preserve"> 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Study protocol and methodology was designed according to preferred reporting items for systematic </w:t>
      </w:r>
      <w:proofErr w:type="spellStart"/>
      <w:r w:rsidR="005E35DF">
        <w:rPr>
          <w:rFonts w:ascii="Times New Roman" w:hAnsi="Times New Roman" w:cs="Times New Roman"/>
          <w:sz w:val="24"/>
          <w:szCs w:val="24"/>
        </w:rPr>
        <w:t>reviews</w:t>
      </w:r>
      <w:r w:rsidR="004E1D67" w:rsidRPr="0062767D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="004E1D67" w:rsidRPr="0062767D">
        <w:rPr>
          <w:rFonts w:ascii="Times New Roman" w:hAnsi="Times New Roman" w:cs="Times New Roman"/>
          <w:sz w:val="24"/>
          <w:szCs w:val="24"/>
        </w:rPr>
        <w:t xml:space="preserve"> meta-analysis (PRISMA) guideli</w:t>
      </w:r>
      <w:r w:rsidR="004E1D67">
        <w:rPr>
          <w:rFonts w:ascii="Times New Roman" w:hAnsi="Times New Roman" w:cs="Times New Roman"/>
          <w:sz w:val="24"/>
          <w:szCs w:val="24"/>
        </w:rPr>
        <w:t xml:space="preserve">nes. </w:t>
      </w:r>
      <w:r w:rsidR="004E1D67" w:rsidRPr="0062767D">
        <w:rPr>
          <w:rFonts w:ascii="Times New Roman" w:eastAsia="ScalaLancetPro" w:hAnsi="Times New Roman" w:cs="Times New Roman"/>
          <w:sz w:val="24"/>
          <w:szCs w:val="24"/>
        </w:rPr>
        <w:t xml:space="preserve">Published research papers that conducted point prevalence survey of HAIs in hospital settings by </w:t>
      </w:r>
      <w:r w:rsidR="004E1D67" w:rsidRPr="0062767D">
        <w:rPr>
          <w:rFonts w:ascii="Times New Roman" w:hAnsi="Times New Roman" w:cs="Times New Roman"/>
          <w:sz w:val="24"/>
          <w:szCs w:val="24"/>
        </w:rPr>
        <w:t>following the structured survey methodology employed by European Centre of Disease Prevention and Control (ECDC)</w:t>
      </w:r>
      <w:r w:rsidR="004E1D67">
        <w:rPr>
          <w:rFonts w:ascii="Times New Roman" w:eastAsia="ScalaLancetPro" w:hAnsi="Times New Roman" w:cs="Times New Roman"/>
          <w:sz w:val="24"/>
          <w:szCs w:val="24"/>
        </w:rPr>
        <w:t xml:space="preserve"> were included.</w:t>
      </w:r>
      <w:r w:rsidRPr="0062767D">
        <w:rPr>
          <w:rFonts w:ascii="Times New Roman" w:hAnsi="Times New Roman" w:cs="Times New Roman"/>
          <w:sz w:val="24"/>
          <w:szCs w:val="24"/>
        </w:rPr>
        <w:t xml:space="preserve"> 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Of 1212 articles, 67 studies were included in </w:t>
      </w:r>
      <w:r w:rsidR="005E35DF">
        <w:rPr>
          <w:rFonts w:ascii="Times New Roman" w:hAnsi="Times New Roman" w:cs="Times New Roman"/>
          <w:sz w:val="24"/>
          <w:szCs w:val="24"/>
        </w:rPr>
        <w:t xml:space="preserve">the 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final analysis conducted </w:t>
      </w:r>
      <w:r w:rsidR="005E35DF">
        <w:rPr>
          <w:rFonts w:ascii="Times New Roman" w:hAnsi="Times New Roman" w:cs="Times New Roman"/>
          <w:sz w:val="24"/>
          <w:szCs w:val="24"/>
        </w:rPr>
        <w:t>across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 different </w:t>
      </w:r>
      <w:r w:rsidR="004E1D67" w:rsidRPr="00975EA0">
        <w:rPr>
          <w:rFonts w:ascii="Times New Roman" w:hAnsi="Times New Roman" w:cs="Times New Roman"/>
          <w:sz w:val="24"/>
          <w:szCs w:val="24"/>
        </w:rPr>
        <w:t>countries.</w:t>
      </w:r>
      <w:r w:rsidR="004E1D67">
        <w:rPr>
          <w:rFonts w:ascii="Times New Roman" w:hAnsi="Times New Roman" w:cs="Times New Roman"/>
          <w:sz w:val="24"/>
          <w:szCs w:val="24"/>
        </w:rPr>
        <w:t xml:space="preserve"> </w:t>
      </w:r>
      <w:r w:rsidR="004E1D67" w:rsidRPr="00975EA0">
        <w:rPr>
          <w:rFonts w:ascii="Times New Roman" w:hAnsi="Times New Roman" w:cs="Times New Roman"/>
          <w:sz w:val="24"/>
          <w:szCs w:val="24"/>
        </w:rPr>
        <w:t>Overall, 35 stud</w:t>
      </w:r>
      <w:r w:rsidR="004E1D67">
        <w:rPr>
          <w:rFonts w:ascii="Times New Roman" w:hAnsi="Times New Roman" w:cs="Times New Roman"/>
          <w:sz w:val="24"/>
          <w:szCs w:val="24"/>
        </w:rPr>
        <w:t>ies were conducted in Europe, 21 in Asia, 9 in America</w:t>
      </w:r>
      <w:r w:rsidR="004E1D67" w:rsidRPr="00975EA0">
        <w:rPr>
          <w:rFonts w:ascii="Times New Roman" w:hAnsi="Times New Roman" w:cs="Times New Roman"/>
          <w:sz w:val="24"/>
          <w:szCs w:val="24"/>
        </w:rPr>
        <w:t>,</w:t>
      </w:r>
      <w:r w:rsidR="004E1D67">
        <w:rPr>
          <w:rFonts w:ascii="Times New Roman" w:hAnsi="Times New Roman" w:cs="Times New Roman"/>
          <w:sz w:val="24"/>
          <w:szCs w:val="24"/>
        </w:rPr>
        <w:t xml:space="preserve"> and 2 in Africa</w:t>
      </w:r>
      <w:r w:rsidR="004E1D67" w:rsidRPr="00975EA0">
        <w:rPr>
          <w:rFonts w:ascii="Times New Roman" w:hAnsi="Times New Roman" w:cs="Times New Roman"/>
          <w:sz w:val="24"/>
          <w:szCs w:val="24"/>
        </w:rPr>
        <w:t xml:space="preserve">. </w:t>
      </w:r>
      <w:r w:rsidR="005E35DF">
        <w:rPr>
          <w:rFonts w:ascii="Times New Roman" w:hAnsi="Times New Roman" w:cs="Times New Roman"/>
          <w:sz w:val="24"/>
          <w:szCs w:val="24"/>
        </w:rPr>
        <w:t>The highest p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revalence of HAIs was recorded in a study conducted in adult ICU settings of 75 regions of Europe (51.3%). </w:t>
      </w:r>
      <w:r w:rsidR="005E35DF">
        <w:rPr>
          <w:rFonts w:ascii="Times New Roman" w:hAnsi="Times New Roman" w:cs="Times New Roman"/>
          <w:sz w:val="24"/>
          <w:szCs w:val="24"/>
        </w:rPr>
        <w:t>The m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ajority of </w:t>
      </w:r>
      <w:r w:rsidR="004E1D67">
        <w:rPr>
          <w:rFonts w:ascii="Times New Roman" w:hAnsi="Times New Roman" w:cs="Times New Roman"/>
          <w:sz w:val="24"/>
          <w:szCs w:val="24"/>
        </w:rPr>
        <w:t xml:space="preserve">the </w:t>
      </w:r>
      <w:r w:rsidR="004E1D67" w:rsidRPr="0062767D">
        <w:rPr>
          <w:rFonts w:ascii="Times New Roman" w:hAnsi="Times New Roman" w:cs="Times New Roman"/>
          <w:sz w:val="24"/>
          <w:szCs w:val="24"/>
        </w:rPr>
        <w:t>studies included HAI data on urinary tract infections, respiratory t</w:t>
      </w:r>
      <w:r w:rsidR="004E1D67">
        <w:rPr>
          <w:rFonts w:ascii="Times New Roman" w:hAnsi="Times New Roman" w:cs="Times New Roman"/>
          <w:sz w:val="24"/>
          <w:szCs w:val="24"/>
        </w:rPr>
        <w:t>ract infections and bloodstream infections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E1D67" w:rsidRPr="004E1D67">
        <w:rPr>
          <w:rFonts w:ascii="Times New Roman" w:hAnsi="Times New Roman" w:cs="Times New Roman"/>
          <w:i/>
          <w:sz w:val="24"/>
          <w:szCs w:val="24"/>
        </w:rPr>
        <w:t>Klebseilla</w:t>
      </w:r>
      <w:proofErr w:type="spellEnd"/>
      <w:r w:rsidR="004E1D67" w:rsidRPr="004E1D67">
        <w:rPr>
          <w:rFonts w:ascii="Times New Roman" w:hAnsi="Times New Roman" w:cs="Times New Roman"/>
          <w:i/>
          <w:sz w:val="24"/>
          <w:szCs w:val="24"/>
        </w:rPr>
        <w:t xml:space="preserve"> pneumonia</w:t>
      </w:r>
      <w:r w:rsidR="004E1D67">
        <w:rPr>
          <w:rFonts w:ascii="Times New Roman" w:hAnsi="Times New Roman" w:cs="Times New Roman"/>
          <w:sz w:val="24"/>
          <w:szCs w:val="24"/>
        </w:rPr>
        <w:t xml:space="preserve">, </w:t>
      </w:r>
      <w:r w:rsidR="004E1D67" w:rsidRPr="004E1D67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="004E1D67">
        <w:rPr>
          <w:rFonts w:ascii="Times New Roman" w:hAnsi="Times New Roman" w:cs="Times New Roman"/>
          <w:sz w:val="24"/>
          <w:szCs w:val="24"/>
        </w:rPr>
        <w:t xml:space="preserve"> and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 </w:t>
      </w:r>
      <w:r w:rsidR="004E1D67" w:rsidRPr="004E1D67">
        <w:rPr>
          <w:rFonts w:ascii="Times New Roman" w:hAnsi="Times New Roman" w:cs="Times New Roman"/>
          <w:i/>
          <w:sz w:val="24"/>
          <w:szCs w:val="24"/>
        </w:rPr>
        <w:t>E. coli</w:t>
      </w:r>
      <w:r w:rsidR="004E1D67" w:rsidRPr="0062767D">
        <w:rPr>
          <w:rFonts w:ascii="Times New Roman" w:hAnsi="Times New Roman" w:cs="Times New Roman"/>
          <w:sz w:val="24"/>
          <w:szCs w:val="24"/>
        </w:rPr>
        <w:t xml:space="preserve"> were the most frequent pathogens responsible for HAIs.</w:t>
      </w:r>
      <w:r w:rsidR="00ED6C31">
        <w:rPr>
          <w:rFonts w:ascii="Times New Roman" w:hAnsi="Times New Roman" w:cs="Times New Roman"/>
          <w:sz w:val="24"/>
          <w:szCs w:val="24"/>
        </w:rPr>
        <w:t xml:space="preserve"> </w:t>
      </w:r>
      <w:r w:rsidR="00E84C05" w:rsidRPr="00E84C05">
        <w:rPr>
          <w:rFonts w:ascii="Times New Roman" w:hAnsi="Times New Roman" w:cs="Times New Roman"/>
          <w:sz w:val="24"/>
          <w:szCs w:val="24"/>
        </w:rPr>
        <w:t>PPS is useful tool to quantify HAIs and provides a robust baseline data for policy makers</w:t>
      </w:r>
      <w:r w:rsidR="00E84C05" w:rsidRPr="00E84C05">
        <w:rPr>
          <w:rFonts w:ascii="Times New Roman" w:eastAsia="BSGulliver" w:hAnsi="Times New Roman" w:cs="Times New Roman"/>
          <w:sz w:val="24"/>
          <w:szCs w:val="24"/>
        </w:rPr>
        <w:t xml:space="preserve">. However, a </w:t>
      </w:r>
      <w:r w:rsidR="00FE4D30">
        <w:rPr>
          <w:rFonts w:ascii="Times New Roman" w:eastAsia="Times New Roman" w:hAnsi="Times New Roman" w:cs="Times New Roman"/>
          <w:sz w:val="24"/>
          <w:szCs w:val="24"/>
        </w:rPr>
        <w:t>standardize surveillance method</w:t>
      </w:r>
      <w:r w:rsidR="00E84C05" w:rsidRPr="00E84C05">
        <w:rPr>
          <w:rFonts w:ascii="Times New Roman" w:hAnsi="Times New Roman" w:cs="Times New Roman"/>
          <w:sz w:val="24"/>
          <w:szCs w:val="24"/>
        </w:rPr>
        <w:t xml:space="preserve"> is required.</w:t>
      </w:r>
      <w:r w:rsidR="00E84C05" w:rsidRPr="00E84C05">
        <w:rPr>
          <w:rFonts w:ascii="Times New Roman" w:eastAsia="BSGulliver" w:hAnsi="Times New Roman" w:cs="Times New Roman"/>
          <w:sz w:val="24"/>
          <w:szCs w:val="24"/>
        </w:rPr>
        <w:t xml:space="preserve"> In order to minimize the burden of</w:t>
      </w:r>
      <w:r w:rsidR="003C1727">
        <w:rPr>
          <w:rFonts w:ascii="Times New Roman" w:eastAsia="BSGulliver" w:hAnsi="Times New Roman" w:cs="Times New Roman"/>
          <w:sz w:val="24"/>
          <w:szCs w:val="24"/>
        </w:rPr>
        <w:t xml:space="preserve"> </w:t>
      </w:r>
      <w:r w:rsidR="00E84C05" w:rsidRPr="00E84C05">
        <w:rPr>
          <w:rFonts w:ascii="Times New Roman" w:eastAsia="BSGulliver" w:hAnsi="Times New Roman" w:cs="Times New Roman"/>
          <w:sz w:val="24"/>
          <w:szCs w:val="24"/>
        </w:rPr>
        <w:t>HAIs,</w:t>
      </w:r>
      <w:r w:rsidR="003C1727">
        <w:rPr>
          <w:rFonts w:ascii="Times New Roman" w:eastAsia="BSGulliver" w:hAnsi="Times New Roman" w:cs="Times New Roman"/>
          <w:sz w:val="24"/>
          <w:szCs w:val="24"/>
        </w:rPr>
        <w:t xml:space="preserve"> </w:t>
      </w:r>
      <w:r w:rsidRPr="00E84C05">
        <w:rPr>
          <w:rFonts w:ascii="Times New Roman" w:hAnsi="Times New Roman" w:cs="Times New Roman"/>
          <w:sz w:val="24"/>
          <w:szCs w:val="24"/>
        </w:rPr>
        <w:t>infection p</w:t>
      </w:r>
      <w:r w:rsidR="00E84C05" w:rsidRPr="00E84C05">
        <w:rPr>
          <w:rFonts w:ascii="Times New Roman" w:hAnsi="Times New Roman" w:cs="Times New Roman"/>
          <w:sz w:val="24"/>
          <w:szCs w:val="24"/>
        </w:rPr>
        <w:t xml:space="preserve">revention and control programs and </w:t>
      </w:r>
      <w:r w:rsidRPr="00E84C05">
        <w:rPr>
          <w:rFonts w:ascii="Times New Roman" w:hAnsi="Times New Roman" w:cs="Times New Roman"/>
          <w:sz w:val="24"/>
          <w:szCs w:val="24"/>
        </w:rPr>
        <w:t>antibiotic stewardship may be effective strategies to minimize risk of HAIs.</w:t>
      </w:r>
    </w:p>
    <w:p w14:paraId="50969C83" w14:textId="77777777" w:rsidR="00477F7E" w:rsidRDefault="00477F7E" w:rsidP="00575B8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14:paraId="495AC5BF" w14:textId="6514232F" w:rsidR="00575B8C" w:rsidRPr="0062767D" w:rsidRDefault="00575B8C" w:rsidP="00575B8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767D">
        <w:rPr>
          <w:rFonts w:ascii="Times New Roman" w:hAnsi="Times New Roman" w:cs="Times New Roman"/>
          <w:sz w:val="24"/>
          <w:szCs w:val="24"/>
          <w:u w:val="single"/>
        </w:rPr>
        <w:t>Keywords:</w:t>
      </w:r>
      <w:r w:rsidRPr="0062767D">
        <w:rPr>
          <w:rFonts w:ascii="Times New Roman" w:hAnsi="Times New Roman" w:cs="Times New Roman"/>
          <w:sz w:val="24"/>
          <w:szCs w:val="24"/>
        </w:rPr>
        <w:t xml:space="preserve"> Point prevalence surveys, </w:t>
      </w:r>
      <w:r w:rsidRPr="00FF5335">
        <w:rPr>
          <w:rFonts w:ascii="Times New Roman" w:hAnsi="Times New Roman" w:cs="Times New Roman"/>
          <w:noProof/>
          <w:sz w:val="24"/>
          <w:szCs w:val="24"/>
        </w:rPr>
        <w:t>Healthcare associated</w:t>
      </w:r>
      <w:r w:rsidRPr="0062767D">
        <w:rPr>
          <w:rFonts w:ascii="Times New Roman" w:hAnsi="Times New Roman" w:cs="Times New Roman"/>
          <w:sz w:val="24"/>
          <w:szCs w:val="24"/>
        </w:rPr>
        <w:t xml:space="preserve"> infections, Hospital, Infection presentation and control.</w:t>
      </w:r>
    </w:p>
    <w:p w14:paraId="618310BE" w14:textId="77777777" w:rsidR="00575B8C" w:rsidRDefault="00575B8C" w:rsidP="00575B8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BA9F8A" w14:textId="77777777" w:rsidR="000C0AFC" w:rsidRDefault="000C0AFC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14:paraId="3A7E45F7" w14:textId="32822462" w:rsidR="00C959FC" w:rsidRPr="002A14EB" w:rsidRDefault="00530B7B" w:rsidP="00F76EDD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lastRenderedPageBreak/>
        <w:t xml:space="preserve">1. </w:t>
      </w:r>
      <w:r w:rsidR="00B91619">
        <w:rPr>
          <w:rFonts w:ascii="Times New Roman" w:hAnsi="Times New Roman" w:cs="Times New Roman"/>
          <w:b/>
          <w:sz w:val="28"/>
          <w:szCs w:val="24"/>
        </w:rPr>
        <w:t>INTRODUCTION</w:t>
      </w:r>
    </w:p>
    <w:p w14:paraId="194ED865" w14:textId="77777777" w:rsidR="0098607D" w:rsidRPr="008860E6" w:rsidRDefault="0098607D" w:rsidP="00F76EDD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00D04EFF" w14:textId="092578FA" w:rsidR="00044038" w:rsidRPr="002A14EB" w:rsidRDefault="009B6908" w:rsidP="002A14EB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color w:val="344FA2"/>
          <w:sz w:val="24"/>
          <w:szCs w:val="24"/>
        </w:rPr>
      </w:pPr>
      <w:r w:rsidRPr="008860E6">
        <w:rPr>
          <w:rFonts w:ascii="Times New Roman" w:hAnsi="Times New Roman" w:cs="Times New Roman"/>
          <w:color w:val="000000"/>
          <w:sz w:val="24"/>
          <w:szCs w:val="24"/>
        </w:rPr>
        <w:t>Globally, h</w:t>
      </w:r>
      <w:r w:rsidR="000679A0" w:rsidRPr="008860E6">
        <w:rPr>
          <w:rFonts w:ascii="Times New Roman" w:hAnsi="Times New Roman" w:cs="Times New Roman"/>
          <w:color w:val="000000"/>
          <w:sz w:val="24"/>
          <w:szCs w:val="24"/>
        </w:rPr>
        <w:t>ealthcare-associated infection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4044E" w:rsidRPr="008860E6">
        <w:rPr>
          <w:rFonts w:ascii="Times New Roman" w:hAnsi="Times New Roman" w:cs="Times New Roman"/>
          <w:color w:val="000000"/>
          <w:sz w:val="24"/>
          <w:szCs w:val="24"/>
        </w:rPr>
        <w:t>(HAI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A4044E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>considered as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67B11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C959FC" w:rsidRPr="008860E6">
        <w:rPr>
          <w:rFonts w:ascii="Times New Roman" w:hAnsi="Times New Roman" w:cs="Times New Roman"/>
          <w:color w:val="000000"/>
          <w:sz w:val="24"/>
          <w:szCs w:val="24"/>
        </w:rPr>
        <w:t>major health</w:t>
      </w:r>
      <w:r w:rsidR="008160AC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C959FC" w:rsidRPr="008860E6">
        <w:rPr>
          <w:rFonts w:ascii="Times New Roman" w:hAnsi="Times New Roman" w:cs="Times New Roman"/>
          <w:color w:val="000000"/>
          <w:sz w:val="24"/>
          <w:szCs w:val="24"/>
        </w:rPr>
        <w:t>economic burden</w:t>
      </w:r>
      <w:r w:rsidR="00415CFE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with </w:t>
      </w:r>
      <w:r w:rsidR="008160AC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resultant </w:t>
      </w:r>
      <w:r w:rsidR="00C959FC" w:rsidRPr="008860E6">
        <w:rPr>
          <w:rFonts w:ascii="Times New Roman" w:hAnsi="Times New Roman" w:cs="Times New Roman"/>
          <w:color w:val="000000"/>
          <w:sz w:val="24"/>
          <w:szCs w:val="24"/>
        </w:rPr>
        <w:t>increase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in the </w:t>
      </w:r>
      <w:r w:rsidR="0073106B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length of </w:t>
      </w:r>
      <w:r w:rsidR="00C959FC" w:rsidRPr="008860E6">
        <w:rPr>
          <w:rFonts w:ascii="Times New Roman" w:hAnsi="Times New Roman" w:cs="Times New Roman"/>
          <w:color w:val="000000"/>
          <w:sz w:val="24"/>
          <w:szCs w:val="24"/>
        </w:rPr>
        <w:t>hospital</w:t>
      </w:r>
      <w:r w:rsidR="0073106B" w:rsidRPr="008860E6">
        <w:rPr>
          <w:rFonts w:ascii="Times New Roman" w:hAnsi="Times New Roman" w:cs="Times New Roman"/>
          <w:color w:val="000000"/>
          <w:sz w:val="24"/>
          <w:szCs w:val="24"/>
        </w:rPr>
        <w:t>ization</w:t>
      </w:r>
      <w:r w:rsidR="00C959FC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A4044E" w:rsidRPr="008860E6">
        <w:rPr>
          <w:rFonts w:ascii="Times New Roman" w:hAnsi="Times New Roman" w:cs="Times New Roman"/>
          <w:color w:val="000000"/>
          <w:sz w:val="24"/>
          <w:szCs w:val="24"/>
        </w:rPr>
        <w:t>morbidity and mortality amongst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42B17" w:rsidRPr="008860E6">
        <w:rPr>
          <w:rFonts w:ascii="Times New Roman" w:hAnsi="Times New Roman" w:cs="Times New Roman"/>
          <w:color w:val="000000"/>
          <w:sz w:val="24"/>
          <w:szCs w:val="24"/>
        </w:rPr>
        <w:t>hospitalized</w:t>
      </w:r>
      <w:r w:rsidR="00A4044E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patients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dG9uZTwvQXV0aG9yPjxZZWFyPjIwMDU8L1llYXI+PFJl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</w:fldData>
        </w:fldChar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dG9uZTwvQXV0aG9yPjxZZWFyPjIwMDU8L1llYXI+PFJl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</w:fldData>
        </w:fldChar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color w:val="000000"/>
          <w:sz w:val="24"/>
          <w:szCs w:val="24"/>
        </w:rPr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[</w:t>
      </w:r>
      <w:hyperlink w:anchor="_ENREF_1" w:tooltip="Stone, 2005 #968" w:history="1">
        <w:r w:rsidR="00624168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1-4</w:t>
        </w:r>
      </w:hyperlink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959FC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8160AC" w:rsidRPr="008860E6">
        <w:rPr>
          <w:rFonts w:ascii="Times New Roman" w:hAnsi="Times New Roman" w:cs="Times New Roman"/>
          <w:color w:val="000000"/>
          <w:sz w:val="24"/>
          <w:szCs w:val="24"/>
        </w:rPr>
        <w:t>Overall, HAIs are considered as the most adverse event in healthcare delivery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(WHO)&lt;/Author&gt;&lt;Year&gt;2014&lt;/Year&gt;&lt;RecNum&gt;380&lt;/RecNum&gt;&lt;DisplayText&gt;[5]&lt;/DisplayText&gt;&lt;record&gt;&lt;rec-number&gt;380&lt;/rec-number&gt;&lt;foreign-keys&gt;&lt;key app="EN" db-id="zwzax0wepp9ff8ex0235rf09s5dpvt2wa2s9" timestamp="1544455535"&gt;380&lt;/key&gt;&lt;/foreign-keys&gt;&lt;ref-type name="Journal Article"&gt;17&lt;/ref-type&gt;&lt;contributors&gt;&lt;authors&gt;&lt;author&gt;World Health Organization (WHO)&lt;/author&gt;&lt;/authors&gt;&lt;/contributors&gt;&lt;titles&gt;&lt;title&gt;Health Care-associated infections. FACT SHEET&lt;/title&gt;&lt;/titles&gt;&lt;dates&gt;&lt;year&gt;2014&lt;/year&gt;&lt;/dates&gt;&lt;urls&gt;&lt;related-urls&gt;&lt;url&gt;https://www.who.int/gpsc/country_work/gpsc_ccisc_fact_sheet_en.pdf&lt;/url&gt;&lt;/related-urls&gt;&lt;/urls&gt;&lt;/record&gt;&lt;/Cite&gt;&lt;/EndNote&gt;</w:instrTex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[</w:t>
      </w:r>
      <w:hyperlink w:anchor="_ENREF_5" w:tooltip="(WHO), 2014 #380" w:history="1">
        <w:r w:rsidR="00624168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5</w:t>
        </w:r>
      </w:hyperlink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60AC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4044E" w:rsidRPr="008860E6">
        <w:rPr>
          <w:rFonts w:ascii="Times New Roman" w:hAnsi="Times New Roman" w:cs="Times New Roman"/>
          <w:sz w:val="24"/>
          <w:szCs w:val="24"/>
        </w:rPr>
        <w:t>Surveillance</w:t>
      </w:r>
      <w:r w:rsidR="00D32E2A" w:rsidRPr="008860E6">
        <w:rPr>
          <w:rFonts w:ascii="Times New Roman" w:hAnsi="Times New Roman" w:cs="Times New Roman"/>
          <w:sz w:val="24"/>
          <w:szCs w:val="24"/>
        </w:rPr>
        <w:t xml:space="preserve"> of HAI</w:t>
      </w:r>
      <w:r w:rsidR="00BE6445">
        <w:rPr>
          <w:rFonts w:ascii="Times New Roman" w:hAnsi="Times New Roman" w:cs="Times New Roman"/>
          <w:sz w:val="24"/>
          <w:szCs w:val="24"/>
        </w:rPr>
        <w:t>s</w:t>
      </w:r>
      <w:r w:rsidR="00D32E2A" w:rsidRPr="008860E6">
        <w:rPr>
          <w:rFonts w:ascii="Times New Roman" w:hAnsi="Times New Roman" w:cs="Times New Roman"/>
          <w:sz w:val="24"/>
          <w:szCs w:val="24"/>
        </w:rPr>
        <w:t xml:space="preserve"> is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D32E2A" w:rsidRPr="008860E6">
        <w:rPr>
          <w:rFonts w:ascii="Times New Roman" w:hAnsi="Times New Roman" w:cs="Times New Roman"/>
          <w:sz w:val="24"/>
          <w:szCs w:val="24"/>
        </w:rPr>
        <w:t>a</w:t>
      </w:r>
      <w:r w:rsidR="009E7D7F" w:rsidRPr="008860E6">
        <w:rPr>
          <w:rFonts w:ascii="Times New Roman" w:hAnsi="Times New Roman" w:cs="Times New Roman"/>
          <w:sz w:val="24"/>
          <w:szCs w:val="24"/>
        </w:rPr>
        <w:t>n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9E7D7F" w:rsidRPr="008860E6">
        <w:rPr>
          <w:rFonts w:ascii="Times New Roman" w:hAnsi="Times New Roman" w:cs="Times New Roman"/>
          <w:sz w:val="24"/>
          <w:szCs w:val="24"/>
        </w:rPr>
        <w:t>integral component</w:t>
      </w:r>
      <w:r w:rsidR="00A4044E" w:rsidRPr="008860E6">
        <w:rPr>
          <w:rFonts w:ascii="Times New Roman" w:hAnsi="Times New Roman" w:cs="Times New Roman"/>
          <w:sz w:val="24"/>
          <w:szCs w:val="24"/>
        </w:rPr>
        <w:t xml:space="preserve"> of </w:t>
      </w:r>
      <w:r w:rsidR="00415CFE">
        <w:rPr>
          <w:rFonts w:ascii="Times New Roman" w:hAnsi="Times New Roman" w:cs="Times New Roman"/>
          <w:sz w:val="24"/>
          <w:szCs w:val="24"/>
        </w:rPr>
        <w:t xml:space="preserve">any </w:t>
      </w:r>
      <w:r w:rsidR="00A4044E" w:rsidRPr="008860E6">
        <w:rPr>
          <w:rFonts w:ascii="Times New Roman" w:hAnsi="Times New Roman" w:cs="Times New Roman"/>
          <w:sz w:val="24"/>
          <w:szCs w:val="24"/>
        </w:rPr>
        <w:t>comprehensive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A4044E" w:rsidRPr="008860E6">
        <w:rPr>
          <w:rFonts w:ascii="Times New Roman" w:hAnsi="Times New Roman" w:cs="Times New Roman"/>
          <w:sz w:val="24"/>
          <w:szCs w:val="24"/>
        </w:rPr>
        <w:t>infection p</w:t>
      </w:r>
      <w:r w:rsidR="00D32E2A" w:rsidRPr="008860E6">
        <w:rPr>
          <w:rFonts w:ascii="Times New Roman" w:hAnsi="Times New Roman" w:cs="Times New Roman"/>
          <w:sz w:val="24"/>
          <w:szCs w:val="24"/>
        </w:rPr>
        <w:t>revention and control</w:t>
      </w:r>
      <w:r w:rsidR="00710877" w:rsidRPr="008860E6">
        <w:rPr>
          <w:rFonts w:ascii="Times New Roman" w:hAnsi="Times New Roman" w:cs="Times New Roman"/>
          <w:sz w:val="24"/>
          <w:szCs w:val="24"/>
        </w:rPr>
        <w:t xml:space="preserve"> (IPC)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D32E2A" w:rsidRPr="008860E6">
        <w:rPr>
          <w:rFonts w:ascii="Times New Roman" w:hAnsi="Times New Roman" w:cs="Times New Roman"/>
          <w:sz w:val="24"/>
          <w:szCs w:val="24"/>
        </w:rPr>
        <w:t>program</w:t>
      </w:r>
      <w:r w:rsidRPr="008860E6">
        <w:rPr>
          <w:rFonts w:ascii="Times New Roman" w:hAnsi="Times New Roman" w:cs="Times New Roman"/>
          <w:sz w:val="24"/>
          <w:szCs w:val="24"/>
        </w:rPr>
        <w:t>,</w:t>
      </w:r>
      <w:r w:rsidR="009E7D7F" w:rsidRPr="008860E6">
        <w:rPr>
          <w:rFonts w:ascii="Times New Roman" w:hAnsi="Times New Roman" w:cs="Times New Roman"/>
          <w:sz w:val="24"/>
          <w:szCs w:val="24"/>
        </w:rPr>
        <w:t xml:space="preserve"> which provides information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at are necessary </w:t>
      </w:r>
      <w:r w:rsidR="009E7D7F" w:rsidRPr="008860E6">
        <w:rPr>
          <w:rFonts w:ascii="Times New Roman" w:hAnsi="Times New Roman" w:cs="Times New Roman"/>
          <w:sz w:val="24"/>
          <w:szCs w:val="24"/>
        </w:rPr>
        <w:t xml:space="preserve">to highlight </w:t>
      </w:r>
      <w:r w:rsidR="00415CFE">
        <w:rPr>
          <w:rFonts w:ascii="Times New Roman" w:hAnsi="Times New Roman" w:cs="Times New Roman"/>
          <w:sz w:val="24"/>
          <w:szCs w:val="24"/>
        </w:rPr>
        <w:t xml:space="preserve">and address </w:t>
      </w:r>
      <w:r w:rsidR="009E7D7F" w:rsidRPr="008860E6">
        <w:rPr>
          <w:rFonts w:ascii="Times New Roman" w:hAnsi="Times New Roman" w:cs="Times New Roman"/>
          <w:sz w:val="24"/>
          <w:szCs w:val="24"/>
        </w:rPr>
        <w:t xml:space="preserve">challenging area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leTwvQXV0aG9yPjxZZWFyPjE5ODU8L1llYXI+PFJl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leTwvQXV0aG9yPjxZZWFyPjE5ODU8L1llYXI+PFJl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Haley, 1985 #97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-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9E7D7F" w:rsidRPr="008860E6">
        <w:rPr>
          <w:rFonts w:ascii="Times New Roman" w:hAnsi="Times New Roman" w:cs="Times New Roman"/>
          <w:sz w:val="24"/>
          <w:szCs w:val="24"/>
        </w:rPr>
        <w:t>.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Point-prevalence surveys (PPS) have been used for 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surveillance of HAI for many years 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Zingg&lt;/Author&gt;&lt;Year&gt;2014&lt;/Year&gt;&lt;RecNum&gt;971&lt;/RecNum&gt;&lt;DisplayText&gt;[10]&lt;/DisplayText&gt;&lt;record&gt;&lt;rec-number&gt;971&lt;/rec-number&gt;&lt;foreign-keys&gt;&lt;key app="EN" db-id="5partvetxr0t2jeax0q59v5xe5rr9f5apzev"&gt;971&lt;/key&gt;&lt;/foreign-keys&gt;&lt;ref-type name="Journal Article"&gt;17&lt;/ref-type&gt;&lt;contributors&gt;&lt;authors&gt;&lt;author&gt;Zingg, Walter&lt;/author&gt;&lt;author&gt;Huttner, Benedikt D&lt;/author&gt;&lt;author&gt;Sax, Hugo&lt;/author&gt;&lt;author&gt;Pittet, Didier&lt;/author&gt;&lt;/authors&gt;&lt;/contributors&gt;&lt;titles&gt;&lt;title&gt;Assessing the Burden of Healthcare-Associated Infections through Prevalence Studies: What Is the Best Method? 1&lt;/title&gt;&lt;secondary-title&gt;Infection Control &amp;amp; Hospital Epidemiology&lt;/secondary-title&gt;&lt;/titles&gt;&lt;periodical&gt;&lt;full-title&gt;Infection Control &amp;amp; Hospital Epidemiology&lt;/full-title&gt;&lt;/periodical&gt;&lt;pages&gt;674-684&lt;/pages&gt;&lt;volume&gt;35&lt;/volume&gt;&lt;number&gt;6&lt;/number&gt;&lt;dates&gt;&lt;year&gt;2014&lt;/year&gt;&lt;/dates&gt;&lt;isbn&gt;0899-823X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[</w:t>
      </w:r>
      <w:hyperlink w:anchor="_ENREF_10" w:tooltip="Zingg, 2014 #971" w:history="1">
        <w:r w:rsidR="00624168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10</w:t>
        </w:r>
      </w:hyperlink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The pioneering project </w:t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>started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in the 1970s by the US Centers for Disease Control and Prevention (CDC)</w:t>
      </w:r>
      <w:r w:rsidR="00BE6445">
        <w:rPr>
          <w:rFonts w:ascii="Times New Roman" w:hAnsi="Times New Roman" w:cs="Times New Roman"/>
          <w:color w:val="000000"/>
          <w:sz w:val="24"/>
          <w:szCs w:val="24"/>
        </w:rPr>
        <w:t xml:space="preserve"> who 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used repeated </w:t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>PPS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>investigate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>advantage</w:t>
      </w:r>
      <w:r w:rsidR="00DE30E3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of establishing </w:t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IPC teams in </w:t>
      </w:r>
      <w:r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US </w:t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hospitals 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Haley&lt;/Author&gt;&lt;Year&gt;1985&lt;/Year&gt;&lt;RecNum&gt;972&lt;/RecNum&gt;&lt;DisplayText&gt;[6]&lt;/DisplayText&gt;&lt;record&gt;&lt;rec-number&gt;972&lt;/rec-number&gt;&lt;foreign-keys&gt;&lt;key app="EN" db-id="5partvetxr0t2jeax0q59v5xe5rr9f5apzev"&gt;972&lt;/key&gt;&lt;key app="ENWeb" db-id=""&gt;0&lt;/key&gt;&lt;/foreign-keys&gt;&lt;ref-type name="Journal Article"&gt;17&lt;/ref-type&gt;&lt;contributors&gt;&lt;authors&gt;&lt;author&gt;Haley, Robert W&lt;/author&gt;&lt;author&gt;Culver, David H&lt;/author&gt;&lt;author&gt;White, John W&lt;/author&gt;&lt;author&gt;Morgan, W Meade&lt;/author&gt;&lt;author&gt;Emori, T Grace&lt;/author&gt;&lt;author&gt;Munn, van P&lt;/author&gt;&lt;author&gt;Hooton, Thomas M&lt;/author&gt;&lt;/authors&gt;&lt;/contributors&gt;&lt;titles&gt;&lt;title&gt;The efficacy oe infection surveillance and control programs in preventing nosocomial infections in us hospitals&lt;/title&gt;&lt;secondary-title&gt;American journal of epidemiology&lt;/secondary-title&gt;&lt;/titles&gt;&lt;periodical&gt;&lt;full-title&gt;American journal of epidemiology&lt;/full-title&gt;&lt;/periodical&gt;&lt;pages&gt;182-205&lt;/pages&gt;&lt;volume&gt;121&lt;/volume&gt;&lt;number&gt;2&lt;/number&gt;&lt;dates&gt;&lt;year&gt;1985&lt;/year&gt;&lt;/dates&gt;&lt;isbn&gt;1476-6256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[</w:t>
      </w:r>
      <w:hyperlink w:anchor="_ENREF_6" w:tooltip="Haley, 1985 #972" w:history="1">
        <w:r w:rsidR="00624168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6</w:t>
        </w:r>
      </w:hyperlink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10877" w:rsidRPr="008860E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7B1F90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051CC" w:rsidRPr="00D051CC">
        <w:rPr>
          <w:rFonts w:ascii="Times New Roman" w:hAnsi="Times New Roman" w:cs="Times New Roman"/>
          <w:sz w:val="24"/>
          <w:szCs w:val="24"/>
        </w:rPr>
        <w:t xml:space="preserve">In Europe, HAI surveillance and infection prevention and control programs </w:t>
      </w:r>
      <w:r w:rsidR="00D051CC" w:rsidRPr="00D051CC">
        <w:rPr>
          <w:rFonts w:ascii="Times New Roman" w:hAnsi="Times New Roman" w:cs="Times New Roman"/>
          <w:noProof/>
          <w:sz w:val="24"/>
          <w:szCs w:val="24"/>
        </w:rPr>
        <w:t>are</w:t>
      </w:r>
      <w:r w:rsidR="00D051CC" w:rsidRPr="00D051CC">
        <w:rPr>
          <w:rFonts w:ascii="Times New Roman" w:hAnsi="Times New Roman" w:cs="Times New Roman"/>
          <w:sz w:val="24"/>
          <w:szCs w:val="24"/>
        </w:rPr>
        <w:t xml:space="preserve"> coordinated by the </w:t>
      </w:r>
      <w:r w:rsidR="00D051CC" w:rsidRPr="00D051CC">
        <w:rPr>
          <w:rFonts w:ascii="Times New Roman" w:hAnsi="Times New Roman" w:cs="Times New Roman"/>
          <w:noProof/>
          <w:sz w:val="24"/>
          <w:szCs w:val="24"/>
        </w:rPr>
        <w:t>European</w:t>
      </w:r>
      <w:r w:rsidR="00D051CC" w:rsidRPr="00D051CC">
        <w:rPr>
          <w:rFonts w:ascii="Times New Roman" w:hAnsi="Times New Roman" w:cs="Times New Roman"/>
          <w:sz w:val="24"/>
          <w:szCs w:val="24"/>
        </w:rPr>
        <w:t xml:space="preserve"> Centre for Disease Prevention and Control (ECDC).</w:t>
      </w:r>
      <w:r w:rsidR="00D051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B1F90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PPS </w:t>
      </w:r>
      <w:r w:rsidR="007B1F90" w:rsidRPr="008860E6">
        <w:rPr>
          <w:rFonts w:ascii="Times New Roman" w:hAnsi="Times New Roman" w:cs="Times New Roman"/>
          <w:color w:val="231F20"/>
          <w:sz w:val="24"/>
          <w:szCs w:val="24"/>
        </w:rPr>
        <w:t xml:space="preserve">is a </w:t>
      </w:r>
      <w:r w:rsidR="007B1F90" w:rsidRPr="0096483F">
        <w:rPr>
          <w:rFonts w:ascii="Times New Roman" w:hAnsi="Times New Roman" w:cs="Times New Roman"/>
          <w:sz w:val="24"/>
          <w:szCs w:val="24"/>
        </w:rPr>
        <w:t xml:space="preserve">time and cost effective method which estimates the </w:t>
      </w:r>
      <w:r w:rsidR="00C528E0">
        <w:rPr>
          <w:rFonts w:ascii="Times New Roman" w:hAnsi="Times New Roman" w:cs="Times New Roman"/>
          <w:sz w:val="24"/>
          <w:szCs w:val="24"/>
        </w:rPr>
        <w:t xml:space="preserve">burden </w:t>
      </w:r>
      <w:r w:rsidR="007B1F90" w:rsidRPr="0096483F">
        <w:rPr>
          <w:rFonts w:ascii="Times New Roman" w:hAnsi="Times New Roman" w:cs="Times New Roman"/>
          <w:sz w:val="24"/>
          <w:szCs w:val="24"/>
        </w:rPr>
        <w:t>of HAI</w:t>
      </w:r>
      <w:r w:rsidR="00C528E0">
        <w:rPr>
          <w:rFonts w:ascii="Times New Roman" w:hAnsi="Times New Roman" w:cs="Times New Roman"/>
          <w:sz w:val="24"/>
          <w:szCs w:val="24"/>
        </w:rPr>
        <w:t>s</w:t>
      </w:r>
      <w:r w:rsidR="007B1F90" w:rsidRPr="0096483F">
        <w:rPr>
          <w:rFonts w:ascii="Times New Roman" w:hAnsi="Times New Roman" w:cs="Times New Roman"/>
          <w:sz w:val="24"/>
          <w:szCs w:val="24"/>
        </w:rPr>
        <w:t xml:space="preserve"> and </w:t>
      </w:r>
      <w:r w:rsidRPr="0096483F">
        <w:rPr>
          <w:rFonts w:ascii="Times New Roman" w:hAnsi="Times New Roman" w:cs="Times New Roman"/>
          <w:sz w:val="24"/>
          <w:szCs w:val="24"/>
        </w:rPr>
        <w:t>related</w:t>
      </w:r>
      <w:r w:rsidR="007B1F90" w:rsidRPr="0096483F">
        <w:rPr>
          <w:rFonts w:ascii="Times New Roman" w:hAnsi="Times New Roman" w:cs="Times New Roman"/>
          <w:sz w:val="24"/>
          <w:szCs w:val="24"/>
        </w:rPr>
        <w:t xml:space="preserve"> risk factors</w:t>
      </w:r>
      <w:r w:rsidR="00C528E0">
        <w:rPr>
          <w:rFonts w:ascii="Times New Roman" w:hAnsi="Times New Roman" w:cs="Times New Roman"/>
          <w:sz w:val="24"/>
          <w:szCs w:val="24"/>
        </w:rPr>
        <w:t>,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A67BE8" w:rsidRPr="0096483F">
        <w:rPr>
          <w:rFonts w:ascii="Times New Roman" w:hAnsi="Times New Roman" w:cs="Times New Roman"/>
          <w:sz w:val="24"/>
          <w:szCs w:val="24"/>
        </w:rPr>
        <w:t xml:space="preserve">especially </w:t>
      </w:r>
      <w:r w:rsidR="00A67BE8" w:rsidRPr="008860E6">
        <w:rPr>
          <w:rFonts w:ascii="Times New Roman" w:hAnsi="Times New Roman" w:cs="Times New Roman"/>
          <w:sz w:val="24"/>
          <w:szCs w:val="24"/>
        </w:rPr>
        <w:t>in hospitals with limited resources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cmF2ZWw8L0F1dGhvcj48WWVhcj4yMDA3PC9ZZWFyPjxS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</w:fldData>
        </w:fldChar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cmF2ZWw8L0F1dGhvcj48WWVhcj4yMDA3PC9ZZWFyPjxS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</w:fldData>
        </w:fldChar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color w:val="000000"/>
          <w:sz w:val="24"/>
          <w:szCs w:val="24"/>
        </w:rPr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[</w:t>
      </w:r>
      <w:hyperlink w:anchor="_ENREF_11" w:tooltip="Gravel, 2007 #272" w:history="1">
        <w:r w:rsidR="00624168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11-14</w:t>
        </w:r>
      </w:hyperlink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B1F90" w:rsidRPr="008860E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528E0">
        <w:rPr>
          <w:rFonts w:ascii="Times New Roman" w:hAnsi="Times New Roman" w:cs="Times New Roman"/>
          <w:sz w:val="24"/>
          <w:szCs w:val="24"/>
        </w:rPr>
        <w:t xml:space="preserve">However going forward, </w:t>
      </w:r>
      <w:r w:rsidR="002E3998">
        <w:rPr>
          <w:rFonts w:ascii="Times New Roman" w:hAnsi="Times New Roman" w:cs="Times New Roman"/>
          <w:sz w:val="24"/>
          <w:szCs w:val="24"/>
        </w:rPr>
        <w:t>a</w:t>
      </w:r>
      <w:r w:rsidR="00BE6445">
        <w:rPr>
          <w:rFonts w:ascii="Times New Roman" w:hAnsi="Times New Roman" w:cs="Times New Roman"/>
          <w:sz w:val="24"/>
          <w:szCs w:val="24"/>
        </w:rPr>
        <w:t xml:space="preserve"> </w:t>
      </w:r>
      <w:r w:rsidR="0018672A" w:rsidRPr="002E3998">
        <w:rPr>
          <w:rStyle w:val="A6"/>
          <w:rFonts w:ascii="Times New Roman" w:hAnsi="Times New Roman" w:cs="Times New Roman"/>
          <w:color w:val="auto"/>
          <w:sz w:val="24"/>
          <w:szCs w:val="24"/>
        </w:rPr>
        <w:t>m</w:t>
      </w:r>
      <w:r w:rsidR="00795006" w:rsidRPr="002E3998">
        <w:rPr>
          <w:rFonts w:ascii="Times New Roman" w:hAnsi="Times New Roman" w:cs="Times New Roman"/>
          <w:sz w:val="24"/>
          <w:szCs w:val="24"/>
        </w:rPr>
        <w:t>ore resource demanding and cumbersome program, i</w:t>
      </w:r>
      <w:r w:rsidR="00C528E0">
        <w:rPr>
          <w:rFonts w:ascii="Times New Roman" w:hAnsi="Times New Roman" w:cs="Times New Roman"/>
          <w:sz w:val="24"/>
          <w:szCs w:val="24"/>
        </w:rPr>
        <w:t>.</w:t>
      </w:r>
      <w:r w:rsidR="00795006" w:rsidRPr="002E3998">
        <w:rPr>
          <w:rFonts w:ascii="Times New Roman" w:hAnsi="Times New Roman" w:cs="Times New Roman"/>
          <w:sz w:val="24"/>
          <w:szCs w:val="24"/>
        </w:rPr>
        <w:t xml:space="preserve">e., </w:t>
      </w:r>
      <w:r w:rsidR="00DE30E3" w:rsidRPr="002E3998">
        <w:rPr>
          <w:rFonts w:ascii="Times New Roman" w:hAnsi="Times New Roman" w:cs="Times New Roman"/>
          <w:sz w:val="24"/>
          <w:szCs w:val="24"/>
        </w:rPr>
        <w:t>prospective</w:t>
      </w:r>
      <w:r w:rsidR="00A67BE8" w:rsidRPr="002E3998">
        <w:rPr>
          <w:rFonts w:ascii="Times New Roman" w:hAnsi="Times New Roman" w:cs="Times New Roman"/>
          <w:sz w:val="24"/>
          <w:szCs w:val="24"/>
        </w:rPr>
        <w:t xml:space="preserve"> incidence</w:t>
      </w:r>
      <w:r w:rsidR="002E3998">
        <w:rPr>
          <w:rFonts w:ascii="Times New Roman" w:hAnsi="Times New Roman" w:cs="Times New Roman"/>
          <w:sz w:val="24"/>
          <w:szCs w:val="24"/>
        </w:rPr>
        <w:t xml:space="preserve"> surveillance</w:t>
      </w:r>
      <w:r w:rsidR="00C528E0">
        <w:rPr>
          <w:rFonts w:ascii="Times New Roman" w:hAnsi="Times New Roman" w:cs="Times New Roman"/>
          <w:sz w:val="24"/>
          <w:szCs w:val="24"/>
        </w:rPr>
        <w:t>, may be</w:t>
      </w:r>
      <w:r w:rsidR="002E3998">
        <w:rPr>
          <w:rFonts w:ascii="Times New Roman" w:hAnsi="Times New Roman" w:cs="Times New Roman"/>
          <w:sz w:val="24"/>
          <w:szCs w:val="24"/>
        </w:rPr>
        <w:t xml:space="preserve"> needed especially </w:t>
      </w:r>
      <w:r w:rsidR="00DE30E3" w:rsidRPr="002E3998">
        <w:rPr>
          <w:rFonts w:ascii="Times New Roman" w:hAnsi="Times New Roman" w:cs="Times New Roman"/>
          <w:sz w:val="24"/>
          <w:szCs w:val="24"/>
        </w:rPr>
        <w:t xml:space="preserve">in </w:t>
      </w:r>
      <w:r w:rsidR="00A67BE8" w:rsidRPr="002E3998">
        <w:rPr>
          <w:rFonts w:ascii="Times New Roman" w:hAnsi="Times New Roman" w:cs="Times New Roman"/>
          <w:sz w:val="24"/>
          <w:szCs w:val="24"/>
        </w:rPr>
        <w:t>high-risk specialties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C528E0">
        <w:rPr>
          <w:rFonts w:ascii="Times New Roman" w:hAnsi="Times New Roman" w:cs="Times New Roman"/>
          <w:sz w:val="24"/>
          <w:szCs w:val="24"/>
        </w:rPr>
        <w:t xml:space="preserve">to help prevent HAIs </w:t>
      </w:r>
      <w:r w:rsidR="00130DA5" w:rsidRPr="002E3998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lenister&lt;/Author&gt;&lt;Year&gt;1996&lt;/Year&gt;&lt;RecNum&gt;973&lt;/RecNum&gt;&lt;DisplayText&gt;[15, 16]&lt;/DisplayText&gt;&lt;record&gt;&lt;rec-number&gt;973&lt;/rec-number&gt;&lt;foreign-keys&gt;&lt;key app="EN" db-id="5partvetxr0t2jeax0q59v5xe5rr9f5apzev"&gt;973&lt;/key&gt;&lt;/foreign-keys&gt;&lt;ref-type name="Journal Article"&gt;17&lt;/ref-type&gt;&lt;contributors&gt;&lt;authors&gt;&lt;author&gt;Glenister, H&lt;/author&gt;&lt;/authors&gt;&lt;/contributors&gt;&lt;titles&gt;&lt;title&gt;Sensitivity and specificity of surveillance methods&lt;/title&gt;&lt;secondary-title&gt;BAILLIERES CLINICAL INFECTIOUS DISEASES&lt;/secondary-title&gt;&lt;/titles&gt;&lt;periodical&gt;&lt;full-title&gt;BAILLIERES CLINICAL INFECTIOUS DISEASES&lt;/full-title&gt;&lt;/periodical&gt;&lt;pages&gt;197-210&lt;/pages&gt;&lt;volume&gt;3&lt;/volume&gt;&lt;number&gt;2&lt;/number&gt;&lt;dates&gt;&lt;year&gt;1996&lt;/year&gt;&lt;/dates&gt;&lt;isbn&gt;1071-6564&lt;/isbn&gt;&lt;urls&gt;&lt;/urls&gt;&lt;/record&gt;&lt;/Cite&gt;&lt;Cite&gt;&lt;Author&gt;Geffers&lt;/Author&gt;&lt;Year&gt;2008&lt;/Year&gt;&lt;RecNum&gt;974&lt;/RecNum&gt;&lt;record&gt;&lt;rec-number&gt;974&lt;/rec-number&gt;&lt;foreign-keys&gt;&lt;key app="EN" db-id="5partvetxr0t2jeax0q59v5xe5rr9f5apzev"&gt;974&lt;/key&gt;&lt;/foreign-keys&gt;&lt;ref-type name="Journal Article"&gt;17&lt;/ref-type&gt;&lt;contributors&gt;&lt;authors&gt;&lt;author&gt;Geffers, C&lt;/author&gt;&lt;author&gt;Baerwolff, S&lt;/author&gt;&lt;author&gt;Schwab, F&lt;/author&gt;&lt;author&gt;Gastmeier, P&lt;/author&gt;&lt;/authors&gt;&lt;/contributors&gt;&lt;titles&gt;&lt;title&gt;Incidence of healthcare-associated infections in high-risk neonates: results from the German surveillance system for very-low-birthweight infants&lt;/title&gt;&lt;secondary-title&gt;Journal of Hospital Infection&lt;/secondary-title&gt;&lt;/titles&gt;&lt;periodical&gt;&lt;full-title&gt;Journal of Hospital Infection&lt;/full-title&gt;&lt;/periodical&gt;&lt;pages&gt;214-221&lt;/pages&gt;&lt;volume&gt;68&lt;/volume&gt;&lt;number&gt;3&lt;/number&gt;&lt;dates&gt;&lt;year&gt;2008&lt;/year&gt;&lt;/dates&gt;&lt;isbn&gt;0195-6701&lt;/isbn&gt;&lt;urls&gt;&lt;/urls&gt;&lt;/record&gt;&lt;/Cite&gt;&lt;/EndNote&gt;</w:instrText>
      </w:r>
      <w:r w:rsidR="00130DA5" w:rsidRPr="002E3998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Glenister, 1996 #97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6" w:tooltip="Geffers, 2008 #97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2E3998">
        <w:rPr>
          <w:rFonts w:ascii="Times New Roman" w:hAnsi="Times New Roman" w:cs="Times New Roman"/>
          <w:sz w:val="24"/>
          <w:szCs w:val="24"/>
        </w:rPr>
        <w:fldChar w:fldCharType="end"/>
      </w:r>
      <w:r w:rsidR="00A67BE8" w:rsidRPr="002E3998">
        <w:rPr>
          <w:rFonts w:ascii="Times New Roman" w:hAnsi="Times New Roman" w:cs="Times New Roman"/>
          <w:sz w:val="24"/>
          <w:szCs w:val="24"/>
        </w:rPr>
        <w:t>.</w:t>
      </w:r>
    </w:p>
    <w:p w14:paraId="527337DF" w14:textId="30B6C20D" w:rsidR="009414A7" w:rsidRPr="008860E6" w:rsidRDefault="00D00ED2" w:rsidP="00B14AD6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>Whil</w:t>
      </w:r>
      <w:r w:rsidR="00FE0DD0">
        <w:rPr>
          <w:rFonts w:ascii="Times New Roman" w:hAnsi="Times New Roman" w:cs="Times New Roman"/>
          <w:sz w:val="24"/>
          <w:szCs w:val="24"/>
        </w:rPr>
        <w:t>st</w:t>
      </w:r>
      <w:r w:rsidRPr="008860E6">
        <w:rPr>
          <w:rFonts w:ascii="Times New Roman" w:hAnsi="Times New Roman" w:cs="Times New Roman"/>
          <w:sz w:val="24"/>
          <w:szCs w:val="24"/>
        </w:rPr>
        <w:t xml:space="preserve"> the</w:t>
      </w:r>
      <w:r w:rsidR="0072512B">
        <w:rPr>
          <w:rFonts w:ascii="Times New Roman" w:hAnsi="Times New Roman" w:cs="Times New Roman"/>
          <w:sz w:val="24"/>
          <w:szCs w:val="24"/>
        </w:rPr>
        <w:t xml:space="preserve"> exact</w:t>
      </w:r>
      <w:r w:rsidRPr="008860E6">
        <w:rPr>
          <w:rFonts w:ascii="Times New Roman" w:hAnsi="Times New Roman" w:cs="Times New Roman"/>
          <w:sz w:val="24"/>
          <w:szCs w:val="24"/>
        </w:rPr>
        <w:t xml:space="preserve"> global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burden of </w:t>
      </w:r>
      <w:r w:rsidR="00207F8A" w:rsidRPr="008860E6">
        <w:rPr>
          <w:rFonts w:ascii="Times New Roman" w:hAnsi="Times New Roman" w:cs="Times New Roman"/>
          <w:sz w:val="24"/>
          <w:szCs w:val="24"/>
        </w:rPr>
        <w:t>HAI</w:t>
      </w:r>
      <w:r w:rsidRPr="008860E6">
        <w:rPr>
          <w:rFonts w:ascii="Times New Roman" w:hAnsi="Times New Roman" w:cs="Times New Roman"/>
          <w:sz w:val="24"/>
          <w:szCs w:val="24"/>
        </w:rPr>
        <w:t xml:space="preserve"> is unknown, </w:t>
      </w:r>
      <w:r w:rsidR="00FE0DD0">
        <w:rPr>
          <w:rFonts w:ascii="Times New Roman" w:hAnsi="Times New Roman" w:cs="Times New Roman"/>
          <w:sz w:val="24"/>
          <w:szCs w:val="24"/>
        </w:rPr>
        <w:t>es</w:t>
      </w:r>
      <w:r w:rsidR="004F021F">
        <w:rPr>
          <w:rFonts w:ascii="Times New Roman" w:hAnsi="Times New Roman" w:cs="Times New Roman"/>
          <w:sz w:val="24"/>
          <w:szCs w:val="24"/>
        </w:rPr>
        <w:t>t</w:t>
      </w:r>
      <w:r w:rsidR="00FE0DD0">
        <w:rPr>
          <w:rFonts w:ascii="Times New Roman" w:hAnsi="Times New Roman" w:cs="Times New Roman"/>
          <w:sz w:val="24"/>
          <w:szCs w:val="24"/>
        </w:rPr>
        <w:t>imated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prevalence  </w:t>
      </w:r>
      <w:r w:rsidR="00FE0DD0">
        <w:rPr>
          <w:rFonts w:ascii="Times New Roman" w:hAnsi="Times New Roman" w:cs="Times New Roman"/>
          <w:sz w:val="24"/>
          <w:szCs w:val="24"/>
        </w:rPr>
        <w:t xml:space="preserve">rates are 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between </w:t>
      </w:r>
      <w:r w:rsidR="00207F8A" w:rsidRPr="008860E6">
        <w:rPr>
          <w:rFonts w:ascii="Times New Roman" w:hAnsi="Times New Roman" w:cs="Times New Roman"/>
          <w:sz w:val="24"/>
          <w:szCs w:val="24"/>
        </w:rPr>
        <w:t xml:space="preserve">5.7%-19.1% </w:t>
      </w:r>
      <w:r w:rsidR="00FE0DD0">
        <w:rPr>
          <w:rFonts w:ascii="Times New Roman" w:hAnsi="Times New Roman" w:cs="Times New Roman"/>
          <w:sz w:val="24"/>
          <w:szCs w:val="24"/>
        </w:rPr>
        <w:t>among</w:t>
      </w:r>
      <w:r w:rsidR="00207F8A" w:rsidRPr="008860E6">
        <w:rPr>
          <w:rFonts w:ascii="Times New Roman" w:hAnsi="Times New Roman" w:cs="Times New Roman"/>
          <w:sz w:val="24"/>
          <w:szCs w:val="24"/>
        </w:rPr>
        <w:t xml:space="preserve"> low and middle income countries </w:t>
      </w:r>
      <w:r w:rsidR="00AD038C" w:rsidRPr="008860E6">
        <w:rPr>
          <w:rFonts w:ascii="Times New Roman" w:hAnsi="Times New Roman" w:cs="Times New Roman"/>
          <w:sz w:val="24"/>
          <w:szCs w:val="24"/>
        </w:rPr>
        <w:t xml:space="preserve">(LMICs) </w:t>
      </w:r>
      <w:r w:rsidR="00207F8A" w:rsidRPr="008860E6">
        <w:rPr>
          <w:rFonts w:ascii="Times New Roman" w:hAnsi="Times New Roman" w:cs="Times New Roman"/>
          <w:sz w:val="24"/>
          <w:szCs w:val="24"/>
        </w:rPr>
        <w:t>and</w:t>
      </w:r>
      <w:r w:rsidR="00BE6445">
        <w:rPr>
          <w:rFonts w:ascii="Times New Roman" w:hAnsi="Times New Roman" w:cs="Times New Roman"/>
          <w:sz w:val="24"/>
          <w:szCs w:val="24"/>
        </w:rPr>
        <w:t xml:space="preserve"> </w:t>
      </w:r>
      <w:r w:rsidR="007A110A" w:rsidRPr="008860E6">
        <w:rPr>
          <w:rFonts w:ascii="Times New Roman" w:hAnsi="Times New Roman" w:cs="Times New Roman"/>
          <w:sz w:val="24"/>
          <w:szCs w:val="24"/>
        </w:rPr>
        <w:t>5.7</w:t>
      </w:r>
      <w:r w:rsidR="00D40511" w:rsidRPr="008860E6">
        <w:rPr>
          <w:rFonts w:ascii="Times New Roman" w:hAnsi="Times New Roman" w:cs="Times New Roman"/>
          <w:sz w:val="24"/>
          <w:szCs w:val="24"/>
        </w:rPr>
        <w:t xml:space="preserve">% - </w:t>
      </w:r>
      <w:r w:rsidRPr="008860E6">
        <w:rPr>
          <w:rFonts w:ascii="Times New Roman" w:hAnsi="Times New Roman" w:cs="Times New Roman"/>
          <w:sz w:val="24"/>
          <w:szCs w:val="24"/>
        </w:rPr>
        <w:t>7.5% in high income countries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egranzi&lt;/Author&gt;&lt;Year&gt;2011&lt;/Year&gt;&lt;RecNum&gt;976&lt;/RecNum&gt;&lt;DisplayText&gt;[17, 18]&lt;/DisplayText&gt;&lt;record&gt;&lt;rec-number&gt;976&lt;/rec-number&gt;&lt;foreign-keys&gt;&lt;key app="EN" db-id="5partvetxr0t2jeax0q59v5xe5rr9f5apzev"&gt;976&lt;/key&gt;&lt;/foreign-keys&gt;&lt;ref-type name="Journal Article"&gt;17&lt;/ref-type&gt;&lt;contributors&gt;&lt;authors&gt;&lt;author&gt;Allegranzi, Benedetta&lt;/author&gt;&lt;author&gt;Bagheri Nejad, S&lt;/author&gt;&lt;author&gt;Chraiti, MN&lt;/author&gt;&lt;author&gt;Combescure, C&lt;/author&gt;&lt;author&gt;Attar, H&lt;/author&gt;&lt;author&gt;Pittet, D&lt;/author&gt;&lt;/authors&gt;&lt;/contributors&gt;&lt;titles&gt;&lt;title&gt;Report on the burden of endemic health care-associated infection worldwide&lt;/title&gt;&lt;secondary-title&gt;Geneva, Switzerland: World Health Organization&lt;/secondary-title&gt;&lt;/titles&gt;&lt;periodical&gt;&lt;full-title&gt;Geneva, Switzerland: World Health Organization&lt;/full-title&gt;&lt;/periodical&gt;&lt;dates&gt;&lt;year&gt;2011&lt;/year&gt;&lt;/dates&gt;&lt;urls&gt;&lt;/urls&gt;&lt;/record&gt;&lt;/Cite&gt;&lt;Cite&gt;&lt;Author&gt;Prevention&lt;/Author&gt;&lt;Year&gt;2013&lt;/Year&gt;&lt;RecNum&gt;381&lt;/RecNum&gt;&lt;record&gt;&lt;rec-number&gt;381&lt;/rec-number&gt;&lt;foreign-keys&gt;&lt;key app="EN" db-id="zwzax0wepp9ff8ex0235rf09s5dpvt2wa2s9" timestamp="1545551527"&gt;381&lt;/key&gt;&lt;/foreign-keys&gt;&lt;ref-type name="Book"&gt;6&lt;/ref-type&gt;&lt;contributors&gt;&lt;authors&gt;&lt;author&gt;European Centre for Disease Prevention&lt;/author&gt;&lt;author&gt;Control&lt;/author&gt;&lt;author&gt;Suetens, Carl&lt;/author&gt;&lt;author&gt;Hopkins, Susan&lt;/author&gt;&lt;author&gt;Kolman, Jana&lt;/author&gt;&lt;author&gt;Högberg, Liselotte Diaz&lt;/author&gt;&lt;/authors&gt;&lt;/contributors&gt;&lt;titles&gt;&lt;title&gt;Point Prevalence Survey of Healthcare-associated Infections and Antimicrobial Use in European Acute Care Hospitals: 2011-2012&lt;/title&gt;&lt;/titles&gt;&lt;dates&gt;&lt;year&gt;2013&lt;/year&gt;&lt;/dates&gt;&lt;publisher&gt;Publications Office of the European Union&lt;/publisher&gt;&lt;isbn&gt;9291934852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Allegranzi, 2011 #97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8" w:tooltip="Prevention, 2013 #38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207F8A"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AD038C" w:rsidRPr="008860E6">
        <w:rPr>
          <w:rFonts w:ascii="Times New Roman" w:hAnsi="Times New Roman" w:cs="Times New Roman"/>
          <w:sz w:val="24"/>
          <w:szCs w:val="24"/>
        </w:rPr>
        <w:t>However, rates up to 28% to 45.8% have been reported in sub-Saharan African countries depending on the country and the ward surveyed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jad&lt;/Author&gt;&lt;Year&gt;2011&lt;/Year&gt;&lt;RecNum&gt;377&lt;/RecNum&gt;&lt;DisplayText&gt;[19, 20]&lt;/DisplayText&gt;&lt;record&gt;&lt;rec-number&gt;377&lt;/rec-number&gt;&lt;foreign-keys&gt;&lt;key app="EN" db-id="zwzax0wepp9ff8ex0235rf09s5dpvt2wa2s9" timestamp="1544454307"&gt;377&lt;/key&gt;&lt;/foreign-keys&gt;&lt;ref-type name="Journal Article"&gt;17&lt;/ref-type&gt;&lt;contributors&gt;&lt;authors&gt;&lt;author&gt;Nejad, Sepideh Bagheri&lt;/author&gt;&lt;author&gt;Allegranzi, Benedetta&lt;/author&gt;&lt;author&gt;Syed, Shamsuzzoha B&lt;/author&gt;&lt;author&gt;Ellis, Benjamin&lt;/author&gt;&lt;author&gt;Pittet, Didier&lt;/author&gt;&lt;/authors&gt;&lt;/contributors&gt;&lt;titles&gt;&lt;title&gt;Health-care-associated infection in Africa: a systematic review&lt;/title&gt;&lt;secondary-title&gt;Bulletin of the World Health Organization&lt;/secondary-title&gt;&lt;/titles&gt;&lt;periodical&gt;&lt;full-title&gt;Bulletin of The World Health Organization&lt;/full-title&gt;&lt;abbr-1&gt;Bull. W.H.O.&lt;/abbr-1&gt;&lt;abbr-2&gt;Bull WHO&lt;/abbr-2&gt;&lt;/periodical&gt;&lt;pages&gt;757-765&lt;/pages&gt;&lt;volume&gt;89&lt;/volume&gt;&lt;dates&gt;&lt;year&gt;2011&lt;/year&gt;&lt;/dates&gt;&lt;isbn&gt;0042-9686&lt;/isbn&gt;&lt;urls&gt;&lt;/urls&gt;&lt;/record&gt;&lt;/Cite&gt;&lt;Cite&gt;&lt;Author&gt;Rothe&lt;/Author&gt;&lt;Year&gt;2013&lt;/Year&gt;&lt;RecNum&gt;3&lt;/RecNum&gt;&lt;record&gt;&lt;rec-number&gt;3&lt;/rec-number&gt;&lt;foreign-keys&gt;&lt;key app="EN" db-id="ed5dz0v0ixs0v1ewve7vdftxaz290w05p2xa"&gt;3&lt;/key&gt;&lt;/foreign-keys&gt;&lt;ref-type name="Journal Article"&gt;17&lt;/ref-type&gt;&lt;contributors&gt;&lt;authors&gt;&lt;author&gt;Rothe, C&lt;/author&gt;&lt;author&gt;Schlaich, C&lt;/author&gt;&lt;author&gt;Thompson, S&lt;/author&gt;&lt;/authors&gt;&lt;/contributors&gt;&lt;titles&gt;&lt;title&gt;Healthcare-associated infections in sub-Saharan Africa&lt;/title&gt;&lt;secondary-title&gt;Journal of Hospital Infection&lt;/secondary-title&gt;&lt;/titles&gt;&lt;periodical&gt;&lt;full-title&gt;Journal of Hospital Infection&lt;/full-title&gt;&lt;/periodical&gt;&lt;pages&gt;257-267&lt;/pages&gt;&lt;volume&gt;85&lt;/volume&gt;&lt;number&gt;4&lt;/number&gt;&lt;dates&gt;&lt;year&gt;2013&lt;/year&gt;&lt;/dates&gt;&lt;isbn&gt;0195-6701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Nejad, 2011 #37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Rothe, 2013 #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C100E2" w:rsidRPr="000D41DF">
        <w:rPr>
          <w:rFonts w:ascii="Times New Roman" w:hAnsi="Times New Roman" w:cs="Times New Roman"/>
          <w:sz w:val="24"/>
          <w:szCs w:val="24"/>
        </w:rPr>
        <w:t>.</w:t>
      </w:r>
      <w:r w:rsidR="00C100E2" w:rsidRPr="000D41DF">
        <w:rPr>
          <w:rFonts w:ascii="Times New Roman" w:eastAsia="OTNEJMQuadraat" w:hAnsi="Times New Roman" w:cs="Times New Roman"/>
          <w:sz w:val="24"/>
          <w:szCs w:val="24"/>
        </w:rPr>
        <w:t xml:space="preserve"> In 2002,</w:t>
      </w:r>
      <w:r w:rsidR="00BE6445">
        <w:rPr>
          <w:rFonts w:ascii="Times New Roman" w:eastAsia="OTNEJMQuadraat" w:hAnsi="Times New Roman" w:cs="Times New Roman"/>
          <w:sz w:val="24"/>
          <w:szCs w:val="24"/>
        </w:rPr>
        <w:t xml:space="preserve"> the </w:t>
      </w:r>
      <w:r w:rsidR="00C100E2" w:rsidRPr="000D41DF">
        <w:rPr>
          <w:rFonts w:ascii="Times New Roman" w:eastAsia="OTNEJMQuadraat" w:hAnsi="Times New Roman" w:cs="Times New Roman"/>
          <w:sz w:val="24"/>
          <w:szCs w:val="24"/>
        </w:rPr>
        <w:t>Centers for Disease Control and Prevention (CDC) reported approximately</w:t>
      </w:r>
      <w:r w:rsidR="00B47A9B" w:rsidRPr="000D41DF">
        <w:rPr>
          <w:rFonts w:ascii="Times New Roman" w:eastAsia="OTNEJMQuadraat" w:hAnsi="Times New Roman" w:cs="Times New Roman"/>
          <w:sz w:val="24"/>
          <w:szCs w:val="24"/>
        </w:rPr>
        <w:t xml:space="preserve"> 1.7 million case</w:t>
      </w:r>
      <w:r w:rsidR="00B709A5" w:rsidRPr="000D41DF">
        <w:rPr>
          <w:rFonts w:ascii="Times New Roman" w:eastAsia="OTNEJMQuadraat" w:hAnsi="Times New Roman" w:cs="Times New Roman"/>
          <w:sz w:val="24"/>
          <w:szCs w:val="24"/>
        </w:rPr>
        <w:t>s of HAI</w:t>
      </w:r>
      <w:r w:rsidR="00C100E2" w:rsidRPr="000D41DF">
        <w:rPr>
          <w:rFonts w:ascii="Times New Roman" w:eastAsia="OTNEJMQuadraat" w:hAnsi="Times New Roman" w:cs="Times New Roman"/>
          <w:sz w:val="24"/>
          <w:szCs w:val="24"/>
        </w:rPr>
        <w:t>s</w:t>
      </w:r>
      <w:r w:rsidR="001D59B0">
        <w:rPr>
          <w:rFonts w:ascii="Times New Roman" w:eastAsia="OTNEJMQuadraat" w:hAnsi="Times New Roman" w:cs="Times New Roman"/>
          <w:sz w:val="24"/>
          <w:szCs w:val="24"/>
        </w:rPr>
        <w:t xml:space="preserve"> </w:t>
      </w:r>
      <w:r w:rsidR="00B709A5" w:rsidRPr="000D41DF">
        <w:rPr>
          <w:rFonts w:ascii="Times New Roman" w:eastAsia="OTNEJMQuadraat" w:hAnsi="Times New Roman" w:cs="Times New Roman"/>
          <w:sz w:val="24"/>
          <w:szCs w:val="24"/>
        </w:rPr>
        <w:t xml:space="preserve">in US hospitals </w:t>
      </w:r>
      <w:r w:rsidR="00130DA5" w:rsidRPr="000D41DF">
        <w:rPr>
          <w:rFonts w:ascii="Times New Roman" w:eastAsia="OTNEJMQuadraat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eastAsia="OTNEJMQuadraat" w:hAnsi="Times New Roman" w:cs="Times New Roman"/>
          <w:sz w:val="24"/>
          <w:szCs w:val="24"/>
        </w:rPr>
        <w:instrText xml:space="preserve"> ADDIN EN.CITE &lt;EndNote&gt;&lt;Cite&gt;&lt;Author&gt;Klevens&lt;/Author&gt;&lt;Year&gt;2007&lt;/Year&gt;&lt;RecNum&gt;977&lt;/RecNum&gt;&lt;DisplayText&gt;[21]&lt;/DisplayText&gt;&lt;record&gt;&lt;rec-number&gt;977&lt;/rec-number&gt;&lt;foreign-keys&gt;&lt;key app="EN" db-id="5partvetxr0t2jeax0q59v5xe5rr9f5apzev"&gt;977&lt;/key&gt;&lt;/foreign-keys&gt;&lt;ref-type name="Journal Article"&gt;17&lt;/ref-type&gt;&lt;contributors&gt;&lt;authors&gt;&lt;author&gt;Klevens, R Monina&lt;/author&gt;&lt;author&gt;Edwards, Jonathan R&lt;/author&gt;&lt;author&gt;Richards Jr, Chesley L&lt;/author&gt;&lt;author&gt;Horan, Teresa C&lt;/author&gt;&lt;author&gt;Gaynes, Robert P&lt;/author&gt;&lt;author&gt;Pollock, Daniel A&lt;/author&gt;&lt;author&gt;Cardo, Denise M&lt;/author&gt;&lt;/authors&gt;&lt;/contributors&gt;&lt;titles&gt;&lt;title&gt;Estimating health care-associated infections and deaths in US hospitals, 2002&lt;/title&gt;&lt;secondary-title&gt;Public health reports&lt;/secondary-title&gt;&lt;/titles&gt;&lt;periodical&gt;&lt;full-title&gt;Public health reports&lt;/full-title&gt;&lt;/periodical&gt;&lt;pages&gt;160-166&lt;/pages&gt;&lt;volume&gt;122&lt;/volume&gt;&lt;number&gt;2&lt;/number&gt;&lt;dates&gt;&lt;year&gt;2007&lt;/year&gt;&lt;/dates&gt;&lt;isbn&gt;0033-3549&lt;/isbn&gt;&lt;urls&gt;&lt;/urls&gt;&lt;/record&gt;&lt;/Cite&gt;&lt;/EndNote&gt;</w:instrText>
      </w:r>
      <w:r w:rsidR="00130DA5" w:rsidRPr="000D41DF">
        <w:rPr>
          <w:rFonts w:ascii="Times New Roman" w:eastAsia="OTNEJMQuadraat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eastAsia="OTNEJMQuadraat" w:hAnsi="Times New Roman" w:cs="Times New Roman"/>
          <w:noProof/>
          <w:sz w:val="24"/>
          <w:szCs w:val="24"/>
        </w:rPr>
        <w:t>[</w:t>
      </w:r>
      <w:hyperlink w:anchor="_ENREF_21" w:tooltip="Klevens, 2007 #977" w:history="1">
        <w:r w:rsidR="00624168">
          <w:rPr>
            <w:rFonts w:ascii="Times New Roman" w:eastAsia="OTNEJMQuadraat" w:hAnsi="Times New Roman" w:cs="Times New Roman"/>
            <w:noProof/>
            <w:sz w:val="24"/>
            <w:szCs w:val="24"/>
          </w:rPr>
          <w:t>21</w:t>
        </w:r>
      </w:hyperlink>
      <w:r w:rsidR="00C40C5F">
        <w:rPr>
          <w:rFonts w:ascii="Times New Roman" w:eastAsia="OTNEJMQuadraat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eastAsia="OTNEJMQuadraat" w:hAnsi="Times New Roman" w:cs="Times New Roman"/>
          <w:sz w:val="24"/>
          <w:szCs w:val="24"/>
        </w:rPr>
        <w:fldChar w:fldCharType="end"/>
      </w:r>
      <w:r w:rsidR="000467FC" w:rsidRPr="000D41DF">
        <w:rPr>
          <w:rFonts w:ascii="Times New Roman" w:eastAsia="OTNEJMQuadraat" w:hAnsi="Times New Roman" w:cs="Times New Roman"/>
          <w:sz w:val="24"/>
          <w:szCs w:val="24"/>
        </w:rPr>
        <w:t xml:space="preserve">. </w:t>
      </w:r>
      <w:r w:rsidR="00E1600C" w:rsidRPr="000D41DF">
        <w:rPr>
          <w:rFonts w:ascii="Times New Roman" w:eastAsia="OTNEJMQuadraat" w:hAnsi="Times New Roman" w:cs="Times New Roman"/>
          <w:sz w:val="24"/>
          <w:szCs w:val="24"/>
        </w:rPr>
        <w:t xml:space="preserve">In 2012, a literature review performed by ECDC documented that </w:t>
      </w:r>
      <w:r w:rsidR="00E1600C" w:rsidRPr="000D41DF">
        <w:rPr>
          <w:rFonts w:ascii="Times New Roman" w:hAnsi="Times New Roman" w:cs="Times New Roman"/>
          <w:sz w:val="24"/>
          <w:szCs w:val="24"/>
        </w:rPr>
        <w:t>over</w:t>
      </w:r>
      <w:r w:rsidR="00BC0761" w:rsidRPr="000D41DF">
        <w:rPr>
          <w:rFonts w:ascii="Times New Roman" w:hAnsi="Times New Roman" w:cs="Times New Roman"/>
          <w:sz w:val="24"/>
          <w:szCs w:val="24"/>
        </w:rPr>
        <w:t xml:space="preserve"> 3.2</w:t>
      </w:r>
      <w:r w:rsidR="000467FC" w:rsidRPr="000D41DF">
        <w:rPr>
          <w:rFonts w:ascii="Times New Roman" w:hAnsi="Times New Roman" w:cs="Times New Roman"/>
          <w:sz w:val="24"/>
          <w:szCs w:val="24"/>
        </w:rPr>
        <w:t xml:space="preserve"> million patients acquire at least one HAI in Europe every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522E04" w:rsidRPr="000D41DF">
        <w:rPr>
          <w:rFonts w:ascii="Times New Roman" w:hAnsi="Times New Roman" w:cs="Times New Roman"/>
          <w:sz w:val="24"/>
          <w:szCs w:val="24"/>
        </w:rPr>
        <w:t>year with</w:t>
      </w:r>
      <w:r w:rsidR="000467FC" w:rsidRPr="000D41DF">
        <w:rPr>
          <w:rFonts w:ascii="Times New Roman" w:hAnsi="Times New Roman" w:cs="Times New Roman"/>
          <w:sz w:val="24"/>
          <w:szCs w:val="24"/>
        </w:rPr>
        <w:t xml:space="preserve"> 16 mil</w:t>
      </w:r>
      <w:r w:rsidR="00522E04" w:rsidRPr="000D41DF">
        <w:rPr>
          <w:rFonts w:ascii="Times New Roman" w:hAnsi="Times New Roman" w:cs="Times New Roman"/>
          <w:sz w:val="24"/>
          <w:szCs w:val="24"/>
        </w:rPr>
        <w:t>lion extra days of hospitalization</w:t>
      </w:r>
      <w:r w:rsidR="000467FC" w:rsidRPr="000D41DF">
        <w:rPr>
          <w:rFonts w:ascii="Times New Roman" w:hAnsi="Times New Roman" w:cs="Times New Roman"/>
          <w:sz w:val="24"/>
          <w:szCs w:val="24"/>
        </w:rPr>
        <w:t xml:space="preserve"> and</w:t>
      </w:r>
      <w:r w:rsidR="00522E04" w:rsidRPr="000D41DF">
        <w:rPr>
          <w:rFonts w:ascii="Times New Roman" w:hAnsi="Times New Roman" w:cs="Times New Roman"/>
          <w:sz w:val="24"/>
          <w:szCs w:val="24"/>
        </w:rPr>
        <w:t xml:space="preserve"> 37</w:t>
      </w:r>
      <w:r w:rsidR="00BE6445">
        <w:rPr>
          <w:rFonts w:ascii="Times New Roman" w:hAnsi="Times New Roman" w:cs="Times New Roman"/>
          <w:sz w:val="24"/>
          <w:szCs w:val="24"/>
        </w:rPr>
        <w:t>,000</w:t>
      </w:r>
      <w:r w:rsidR="00522E04" w:rsidRPr="000D41DF">
        <w:rPr>
          <w:rFonts w:ascii="Times New Roman" w:hAnsi="Times New Roman" w:cs="Times New Roman"/>
          <w:sz w:val="24"/>
          <w:szCs w:val="24"/>
        </w:rPr>
        <w:t xml:space="preserve"> attributable deaths</w:t>
      </w:r>
      <w:r w:rsidR="00BE6445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CDC&lt;/Author&gt;&lt;Year&gt;2017&lt;/Year&gt;&lt;RecNum&gt;392&lt;/RecNum&gt;&lt;DisplayText&gt;[22]&lt;/DisplayText&gt;&lt;record&gt;&lt;rec-number&gt;392&lt;/rec-number&gt;&lt;foreign-keys&gt;&lt;key app="EN" db-id="zwzax0wepp9ff8ex0235rf09s5dpvt2wa2s9" timestamp="1545555396"&gt;392&lt;/key&gt;&lt;/foreign-keys&gt;&lt;ref-type name="Journal Article"&gt;17&lt;/ref-type&gt;&lt;contributors&gt;&lt;authors&gt;&lt;author&gt;ECDC&lt;/author&gt;&lt;/authors&gt;&lt;/contributors&gt;&lt;titles&gt;&lt;title&gt;Economic evaluations of interventions to prevent healthcare-associated infections: Literature Review&lt;/title&gt;&lt;/titles&gt;&lt;dates&gt;&lt;year&gt;2017&lt;/year&gt;&lt;/dates&gt;&lt;urls&gt;&lt;related-urls&gt;&lt;url&gt;https://ecdc.europa.eu/sites/portal/files/documents/Cost-effectiveness-of-interventions-to-prevent-and-control-HAIs-2017.pdf&lt;/url&gt;&lt;/related-urls&gt;&lt;/urls&gt;&lt;/record&gt;&lt;/Cite&gt;&lt;/EndNote&gt;</w:instrTex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ECDC, 2017 #39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end"/>
      </w:r>
      <w:r w:rsidR="00522E04" w:rsidRPr="000D41DF">
        <w:rPr>
          <w:rFonts w:ascii="Times New Roman" w:hAnsi="Times New Roman" w:cs="Times New Roman"/>
          <w:sz w:val="24"/>
          <w:szCs w:val="24"/>
        </w:rPr>
        <w:t>.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BE6445">
        <w:rPr>
          <w:rFonts w:ascii="Times New Roman" w:hAnsi="Times New Roman" w:cs="Times New Roman"/>
          <w:sz w:val="24"/>
          <w:szCs w:val="24"/>
        </w:rPr>
        <w:t>The r</w:t>
      </w:r>
      <w:r w:rsidR="009F240D" w:rsidRPr="000D41DF">
        <w:rPr>
          <w:rFonts w:ascii="Times New Roman" w:hAnsi="Times New Roman" w:cs="Times New Roman"/>
          <w:sz w:val="24"/>
          <w:szCs w:val="24"/>
        </w:rPr>
        <w:t xml:space="preserve">evised </w:t>
      </w:r>
      <w:r w:rsidR="003026CF" w:rsidRPr="000D41DF">
        <w:rPr>
          <w:rFonts w:ascii="Times New Roman" w:hAnsi="Times New Roman" w:cs="Times New Roman"/>
          <w:sz w:val="24"/>
          <w:szCs w:val="24"/>
        </w:rPr>
        <w:t xml:space="preserve">European Annual Epidemiological Report (AER) published in </w:t>
      </w:r>
      <w:r w:rsidR="00532096" w:rsidRPr="000D41DF">
        <w:rPr>
          <w:rFonts w:ascii="Times New Roman" w:hAnsi="Times New Roman" w:cs="Times New Roman"/>
          <w:sz w:val="24"/>
          <w:szCs w:val="24"/>
        </w:rPr>
        <w:t>2008</w:t>
      </w:r>
      <w:r w:rsidR="003026CF" w:rsidRPr="000D41DF">
        <w:rPr>
          <w:rFonts w:ascii="Times New Roman" w:hAnsi="Times New Roman" w:cs="Times New Roman"/>
          <w:sz w:val="24"/>
          <w:szCs w:val="24"/>
        </w:rPr>
        <w:t xml:space="preserve"> reported that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BE6445">
        <w:rPr>
          <w:rFonts w:ascii="Times New Roman" w:hAnsi="Times New Roman" w:cs="Times New Roman"/>
          <w:sz w:val="24"/>
          <w:szCs w:val="24"/>
        </w:rPr>
        <w:t xml:space="preserve">the </w:t>
      </w:r>
      <w:r w:rsidR="003026CF" w:rsidRPr="000D41DF">
        <w:rPr>
          <w:rFonts w:ascii="Times New Roman" w:hAnsi="Times New Roman" w:cs="Times New Roman"/>
          <w:sz w:val="24"/>
          <w:szCs w:val="24"/>
        </w:rPr>
        <w:t xml:space="preserve">overall </w:t>
      </w:r>
      <w:r w:rsidR="00BE6445">
        <w:rPr>
          <w:rFonts w:ascii="Times New Roman" w:hAnsi="Times New Roman" w:cs="Times New Roman"/>
          <w:sz w:val="24"/>
          <w:szCs w:val="24"/>
        </w:rPr>
        <w:t xml:space="preserve">annual </w:t>
      </w:r>
      <w:r w:rsidR="000467FC" w:rsidRPr="000D41DF">
        <w:rPr>
          <w:rFonts w:ascii="Times New Roman" w:hAnsi="Times New Roman" w:cs="Times New Roman"/>
          <w:sz w:val="24"/>
          <w:szCs w:val="24"/>
        </w:rPr>
        <w:t xml:space="preserve">burden of direct annual financial losses </w:t>
      </w:r>
      <w:r w:rsidR="00BE6445">
        <w:rPr>
          <w:rFonts w:ascii="Times New Roman" w:hAnsi="Times New Roman" w:cs="Times New Roman"/>
          <w:sz w:val="24"/>
          <w:szCs w:val="24"/>
        </w:rPr>
        <w:t xml:space="preserve">due to HAIs </w:t>
      </w:r>
      <w:r w:rsidR="00795006" w:rsidRPr="000D41DF">
        <w:rPr>
          <w:rFonts w:ascii="Times New Roman" w:hAnsi="Times New Roman" w:cs="Times New Roman"/>
          <w:sz w:val="24"/>
          <w:szCs w:val="24"/>
        </w:rPr>
        <w:t xml:space="preserve">were </w:t>
      </w:r>
      <w:r w:rsidR="000467FC" w:rsidRPr="000D41DF">
        <w:rPr>
          <w:rFonts w:ascii="Times New Roman" w:hAnsi="Times New Roman" w:cs="Times New Roman"/>
          <w:sz w:val="24"/>
          <w:szCs w:val="24"/>
        </w:rPr>
        <w:t>estimated at approximately</w:t>
      </w:r>
      <w:r w:rsidR="00BE6445">
        <w:rPr>
          <w:rFonts w:ascii="Times New Roman" w:hAnsi="Times New Roman" w:cs="Times New Roman"/>
          <w:sz w:val="24"/>
          <w:szCs w:val="24"/>
        </w:rPr>
        <w:t xml:space="preserve"> </w:t>
      </w:r>
      <w:r w:rsidR="000467FC" w:rsidRPr="000D41DF">
        <w:rPr>
          <w:rFonts w:ascii="Times New Roman" w:hAnsi="Times New Roman" w:cs="Times New Roman"/>
          <w:sz w:val="24"/>
          <w:szCs w:val="24"/>
        </w:rPr>
        <w:t xml:space="preserve">€7 billion 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F0by1HYXVjaTwvQXV0aG9yPjxZZWFyPjIwMDc8L1ll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F0by1HYXVjaTwvQXV0aG9yPjxZZWFyPjIwMDc8L1ll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0D41DF">
        <w:rPr>
          <w:rFonts w:ascii="Times New Roman" w:hAnsi="Times New Roman" w:cs="Times New Roman"/>
          <w:sz w:val="24"/>
          <w:szCs w:val="24"/>
        </w:rPr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ECDC, 2017 #39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2-2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end"/>
      </w:r>
      <w:r w:rsidR="000467FC" w:rsidRPr="000D41DF">
        <w:rPr>
          <w:rFonts w:ascii="Times New Roman" w:hAnsi="Times New Roman" w:cs="Times New Roman"/>
          <w:sz w:val="24"/>
          <w:szCs w:val="24"/>
        </w:rPr>
        <w:t xml:space="preserve">. IPC strategies provide cost-effective solutions </w:t>
      </w:r>
      <w:r w:rsidR="00952395" w:rsidRPr="000D41DF">
        <w:rPr>
          <w:rFonts w:ascii="Times New Roman" w:hAnsi="Times New Roman" w:cs="Times New Roman"/>
          <w:sz w:val="24"/>
          <w:szCs w:val="24"/>
        </w:rPr>
        <w:t xml:space="preserve">as 20–30 % of </w:t>
      </w:r>
      <w:r w:rsidR="000467FC" w:rsidRPr="000D41DF">
        <w:rPr>
          <w:rFonts w:ascii="Times New Roman" w:hAnsi="Times New Roman" w:cs="Times New Roman"/>
          <w:sz w:val="24"/>
          <w:szCs w:val="24"/>
        </w:rPr>
        <w:t>HAI are avoidable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mscheid&lt;/Author&gt;&lt;Year&gt;2011&lt;/Year&gt;&lt;RecNum&gt;979&lt;/RecNum&gt;&lt;DisplayText&gt;[25, 26]&lt;/DisplayText&gt;&lt;record&gt;&lt;rec-number&gt;979&lt;/rec-number&gt;&lt;foreign-keys&gt;&lt;key app="EN" db-id="5partvetxr0t2jeax0q59v5xe5rr9f5apzev"&gt;979&lt;/key&gt;&lt;/foreign-keys&gt;&lt;ref-type name="Journal Article"&gt;17&lt;/ref-type&gt;&lt;contributors&gt;&lt;authors&gt;&lt;author&gt;Umscheid, Craig A&lt;/author&gt;&lt;author&gt;Mitchell, Matthew D&lt;/author&gt;&lt;author&gt;Doshi, Jalpa A&lt;/author&gt;&lt;author&gt;Agarwal, Rajender&lt;/author&gt;&lt;author&gt;Williams, Kendal&lt;/author&gt;&lt;author&gt;Brennan, Patrick J&lt;/author&gt;&lt;/authors&gt;&lt;/contributors&gt;&lt;titles&gt;&lt;title&gt;Estimating the proportion of healthcare-associated infections that are reasonably preventable and the related mortality and costs&lt;/title&gt;&lt;secondary-title&gt;Infection Control &amp;amp; Hospital Epidemiology&lt;/secondary-title&gt;&lt;/titles&gt;&lt;periodical&gt;&lt;full-title&gt;Infection Control &amp;amp; Hospital Epidemiology&lt;/full-title&gt;&lt;/periodical&gt;&lt;pages&gt;101-114&lt;/pages&gt;&lt;volume&gt;32&lt;/volume&gt;&lt;number&gt;2&lt;/number&gt;&lt;dates&gt;&lt;year&gt;2011&lt;/year&gt;&lt;/dates&gt;&lt;isbn&gt;0899-823X&lt;/isbn&gt;&lt;urls&gt;&lt;/urls&gt;&lt;/record&gt;&lt;/Cite&gt;&lt;Cite&gt;&lt;Author&gt;Harbarth&lt;/Author&gt;&lt;Year&gt;2003&lt;/Year&gt;&lt;RecNum&gt;980&lt;/RecNum&gt;&lt;record&gt;&lt;rec-number&gt;980&lt;/rec-number&gt;&lt;foreign-keys&gt;&lt;key app="EN" db-id="5partvetxr0t2jeax0q59v5xe5rr9f5apzev"&gt;980&lt;/key&gt;&lt;/foreign-keys&gt;&lt;ref-type name="Journal Article"&gt;17&lt;/ref-type&gt;&lt;contributors&gt;&lt;authors&gt;&lt;author&gt;Harbarth, S&lt;/author&gt;&lt;author&gt;Sax, H&lt;/author&gt;&lt;author&gt;Gastmeier, P&lt;/author&gt;&lt;/authors&gt;&lt;/contributors&gt;&lt;titles&gt;&lt;title&gt;The preventable proportion of nosocomial infections: an overview of published reports&lt;/title&gt;&lt;secondary-title&gt;Journal of Hospital infection&lt;/secondary-title&gt;&lt;/titles&gt;&lt;periodical&gt;&lt;full-title&gt;Journal of Hospital Infection&lt;/full-title&gt;&lt;/periodical&gt;&lt;pages&gt;258-266&lt;/pages&gt;&lt;volume&gt;54&lt;/volume&gt;&lt;number&gt;4&lt;/number&gt;&lt;dates&gt;&lt;year&gt;2003&lt;/year&gt;&lt;/dates&gt;&lt;isbn&gt;0195-6701&lt;/isbn&gt;&lt;urls&gt;&lt;/urls&gt;&lt;/record&gt;&lt;/Cite&gt;&lt;/EndNote&gt;</w:instrTex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Umscheid, 2011 #97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6" w:tooltip="Harbarth, 2003 #98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end"/>
      </w:r>
      <w:r w:rsidR="00952395" w:rsidRPr="000D41DF">
        <w:rPr>
          <w:rFonts w:ascii="Times New Roman" w:hAnsi="Times New Roman" w:cs="Times New Roman"/>
          <w:sz w:val="24"/>
          <w:szCs w:val="24"/>
        </w:rPr>
        <w:t xml:space="preserve">. </w:t>
      </w:r>
      <w:r w:rsidR="00522E04" w:rsidRPr="000D41DF">
        <w:rPr>
          <w:rFonts w:ascii="Times New Roman" w:hAnsi="Times New Roman" w:cs="Times New Roman"/>
          <w:sz w:val="24"/>
          <w:szCs w:val="24"/>
        </w:rPr>
        <w:t>However</w:t>
      </w:r>
      <w:r w:rsidR="005860C0" w:rsidRPr="000D41DF">
        <w:rPr>
          <w:rFonts w:ascii="Times New Roman" w:hAnsi="Times New Roman" w:cs="Times New Roman"/>
          <w:sz w:val="24"/>
          <w:szCs w:val="24"/>
        </w:rPr>
        <w:t xml:space="preserve">, </w:t>
      </w:r>
      <w:r w:rsidR="007A110A" w:rsidRPr="000D41DF">
        <w:rPr>
          <w:rFonts w:ascii="Times New Roman" w:hAnsi="Times New Roman" w:cs="Times New Roman"/>
          <w:sz w:val="24"/>
          <w:szCs w:val="24"/>
        </w:rPr>
        <w:t xml:space="preserve">as mentioned, </w:t>
      </w:r>
      <w:r w:rsidR="00044038" w:rsidRPr="000D41DF">
        <w:rPr>
          <w:rFonts w:ascii="Times New Roman" w:eastAsia="ScalaLancetPro" w:hAnsi="Times New Roman" w:cs="Times New Roman"/>
          <w:sz w:val="24"/>
          <w:szCs w:val="24"/>
        </w:rPr>
        <w:t xml:space="preserve">the </w:t>
      </w:r>
      <w:r w:rsidR="005860C0" w:rsidRPr="000D41DF">
        <w:rPr>
          <w:rFonts w:ascii="Times New Roman" w:eastAsia="ScalaLancetPro" w:hAnsi="Times New Roman" w:cs="Times New Roman"/>
          <w:sz w:val="24"/>
          <w:szCs w:val="24"/>
        </w:rPr>
        <w:t>risks of HAI</w:t>
      </w:r>
      <w:r w:rsidR="007A110A" w:rsidRPr="000D41DF">
        <w:rPr>
          <w:rFonts w:ascii="Times New Roman" w:eastAsia="ScalaLancetPro" w:hAnsi="Times New Roman" w:cs="Times New Roman"/>
          <w:sz w:val="24"/>
          <w:szCs w:val="24"/>
        </w:rPr>
        <w:t>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7A110A" w:rsidRPr="000D41DF">
        <w:rPr>
          <w:rFonts w:ascii="Times New Roman" w:eastAsia="ScalaLancetPro" w:hAnsi="Times New Roman" w:cs="Times New Roman"/>
          <w:sz w:val="24"/>
          <w:szCs w:val="24"/>
        </w:rPr>
        <w:t xml:space="preserve">appear </w:t>
      </w:r>
      <w:r w:rsidR="005860C0" w:rsidRPr="000D41DF">
        <w:rPr>
          <w:rFonts w:ascii="Times New Roman" w:eastAsia="ScalaLancetPro" w:hAnsi="Times New Roman" w:cs="Times New Roman"/>
          <w:sz w:val="24"/>
          <w:szCs w:val="24"/>
        </w:rPr>
        <w:t xml:space="preserve">considerably higher in </w:t>
      </w:r>
      <w:r w:rsidR="007A110A" w:rsidRPr="000D41DF">
        <w:rPr>
          <w:rFonts w:ascii="Times New Roman" w:eastAsia="ScalaLancetPro" w:hAnsi="Times New Roman" w:cs="Times New Roman"/>
          <w:sz w:val="24"/>
          <w:szCs w:val="24"/>
        </w:rPr>
        <w:t>LMIC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044038" w:rsidRPr="000D41DF">
        <w:rPr>
          <w:rFonts w:ascii="Times New Roman" w:eastAsia="ScalaLancetPro" w:hAnsi="Times New Roman" w:cs="Times New Roman"/>
          <w:sz w:val="24"/>
          <w:szCs w:val="24"/>
        </w:rPr>
        <w:t>including sub-Sahara Africa</w:t>
      </w:r>
      <w:r w:rsidR="00AD038C" w:rsidRPr="000D41DF">
        <w:rPr>
          <w:rFonts w:ascii="Times New Roman" w:eastAsia="ScalaLancetPro" w:hAnsi="Times New Roman" w:cs="Times New Roman"/>
          <w:sz w:val="24"/>
          <w:szCs w:val="24"/>
        </w:rPr>
        <w:t>,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5860C0" w:rsidRPr="000D41DF">
        <w:rPr>
          <w:rFonts w:ascii="Times New Roman" w:eastAsia="ScalaLancetPro" w:hAnsi="Times New Roman" w:cs="Times New Roman"/>
          <w:sz w:val="24"/>
          <w:szCs w:val="24"/>
        </w:rPr>
        <w:t>and the impact on patients and he</w:t>
      </w:r>
      <w:r w:rsidR="00C93A11" w:rsidRPr="000D41DF">
        <w:rPr>
          <w:rFonts w:ascii="Times New Roman" w:eastAsia="ScalaLancetPro" w:hAnsi="Times New Roman" w:cs="Times New Roman"/>
          <w:sz w:val="24"/>
          <w:szCs w:val="24"/>
        </w:rPr>
        <w:t xml:space="preserve">alth-care systems is </w:t>
      </w:r>
      <w:r w:rsidR="009414A7" w:rsidRPr="000D41DF">
        <w:rPr>
          <w:rFonts w:ascii="Times New Roman" w:eastAsia="ScalaLancetPro" w:hAnsi="Times New Roman" w:cs="Times New Roman"/>
          <w:sz w:val="24"/>
          <w:szCs w:val="24"/>
        </w:rPr>
        <w:t>considerable</w:t>
      </w:r>
      <w:r w:rsidR="00C93A11" w:rsidRPr="000D41DF">
        <w:rPr>
          <w:rFonts w:ascii="Times New Roman" w:eastAsia="ScalaLancetPro" w:hAnsi="Times New Roman" w:cs="Times New Roman"/>
          <w:sz w:val="24"/>
          <w:szCs w:val="24"/>
        </w:rPr>
        <w:t xml:space="preserve"> and </w:t>
      </w:r>
      <w:r w:rsidR="009414A7" w:rsidRPr="000D41DF">
        <w:rPr>
          <w:rFonts w:ascii="Times New Roman" w:eastAsia="ScalaLancetPro" w:hAnsi="Times New Roman" w:cs="Times New Roman"/>
          <w:sz w:val="24"/>
          <w:szCs w:val="24"/>
        </w:rPr>
        <w:t xml:space="preserve">typically </w:t>
      </w:r>
      <w:r w:rsidR="005860C0" w:rsidRPr="000D41DF">
        <w:rPr>
          <w:rFonts w:ascii="Times New Roman" w:eastAsia="ScalaLancetPro" w:hAnsi="Times New Roman" w:cs="Times New Roman"/>
          <w:sz w:val="24"/>
          <w:szCs w:val="24"/>
        </w:rPr>
        <w:t>greatly under estimated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  <w:fldChar w:fldCharType="begin">
          <w:fldData xml:space="preserve">PEVuZE5vdGU+PENpdGU+PEF1dGhvcj5Sb3NlbnRoYWw8L0F1dGhvcj48WWVhcj4yMDA4PC9ZZWFy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==
</w:fldData>
        </w:fldChar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eastAsia="ScalaLancetPro" w:hAnsi="Times New Roman" w:cs="Times New Roman"/>
          <w:sz w:val="24"/>
          <w:szCs w:val="24"/>
        </w:rPr>
        <w:fldChar w:fldCharType="begin">
          <w:fldData xml:space="preserve">PEVuZE5vdGU+PENpdGU+PEF1dGhvcj5Sb3NlbnRoYWw8L0F1dGhvcj48WWVhcj4yMDA4PC9ZZWFy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==
</w:fldData>
        </w:fldChar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eastAsia="ScalaLancetPro" w:hAnsi="Times New Roman" w:cs="Times New Roman"/>
          <w:sz w:val="24"/>
          <w:szCs w:val="24"/>
        </w:rPr>
      </w:r>
      <w:r w:rsidR="00C40C5F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[</w:t>
      </w:r>
      <w:hyperlink w:anchor="_ENREF_19" w:tooltip="Nejad, 2011 #377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19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20" w:tooltip="Rothe, 2013 #3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20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27" w:tooltip="Rosenthal, 2008 #981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27-29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194F70" w:rsidRPr="000D41DF">
        <w:rPr>
          <w:rFonts w:ascii="Times New Roman" w:eastAsia="ScalaLancetPro" w:hAnsi="Times New Roman" w:cs="Times New Roman"/>
          <w:sz w:val="24"/>
          <w:szCs w:val="24"/>
        </w:rPr>
        <w:t xml:space="preserve">. </w:t>
      </w:r>
      <w:r w:rsidR="00E513EA">
        <w:rPr>
          <w:rFonts w:ascii="Times New Roman" w:eastAsia="ScalaLancetPro" w:hAnsi="Times New Roman" w:cs="Times New Roman"/>
          <w:sz w:val="24"/>
          <w:szCs w:val="24"/>
        </w:rPr>
        <w:t>This is a concern as</w:t>
      </w:r>
      <w:r w:rsidR="001E6EE2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C5BD4" w:rsidRPr="000D41DF">
        <w:rPr>
          <w:rFonts w:ascii="Times New Roman" w:eastAsia="ScalaLancetPro" w:hAnsi="Times New Roman" w:cs="Times New Roman"/>
          <w:sz w:val="24"/>
          <w:szCs w:val="24"/>
        </w:rPr>
        <w:t>HAIs increase the costs of patient care including additional diagnostic tests and therapies, prolonged hospitalization and post-discharge complication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 &lt;EndNote&gt;&lt;Cite&gt;&lt;Author&gt;De Angelis&lt;/Author&gt;&lt;Year&gt;2010&lt;/Year&gt;&lt;RecNum&gt;461&lt;/RecNum&gt;&lt;DisplayText&gt;[30, 31]&lt;/DisplayText&gt;&lt;record&gt;&lt;rec-number&gt;461&lt;/rec-number&gt;&lt;foreign-keys&gt;&lt;key app="EN" db-id="zwzax0wepp9ff8ex0235rf09s5dpvt2wa2s9" timestamp="1547125914"&gt;461&lt;/key&gt;&lt;/foreign-keys&gt;&lt;ref-type name="Journal Article"&gt;17&lt;/ref-type&gt;&lt;contributors&gt;&lt;authors&gt;&lt;author&gt;De Angelis, G&lt;/author&gt;&lt;author&gt;Murthy, A&lt;/author&gt;&lt;author&gt;Beyersmann, J&lt;/author&gt;&lt;author&gt;Harbarth, S&lt;/author&gt;&lt;/authors&gt;&lt;/contributors&gt;&lt;titles&gt;&lt;title&gt;Estimating the impact of healthcare-associated infections on length of stay and costs&lt;/title&gt;&lt;secondary-title&gt;Clinical microbiology and infection&lt;/secondary-title&gt;&lt;/titles&gt;&lt;periodical&gt;&lt;full-title&gt;Clinical Microbiology and Infection&lt;/full-title&gt;&lt;abbr-1&gt;Clin. Microbiol. Infect.&lt;/abbr-1&gt;&lt;abbr-2&gt;Clin Microbiol Infect&lt;/abbr-2&gt;&lt;/periodical&gt;&lt;pages&gt;1729-1735&lt;/pages&gt;&lt;volume&gt;16&lt;/volume&gt;&lt;number&gt;12&lt;/number&gt;&lt;dates&gt;&lt;year&gt;2010&lt;/year&gt;&lt;/dates&gt;&lt;isbn&gt;1198-743X&lt;/isbn&gt;&lt;urls&gt;&lt;/urls&gt;&lt;/record&gt;&lt;/Cite&gt;&lt;Cite&gt;&lt;Author&gt;Graves&lt;/Author&gt;&lt;Year&gt;2004&lt;/Year&gt;&lt;RecNum&gt;462&lt;/RecNum&gt;&lt;record&gt;&lt;rec-number&gt;462&lt;/rec-number&gt;&lt;foreign-keys&gt;&lt;key app="EN" db-id="zwzax0wepp9ff8ex0235rf09s5dpvt2wa2s9" timestamp="1547126208"&gt;462&lt;/key&gt;&lt;/foreign-keys&gt;&lt;ref-type name="Journal Article"&gt;17&lt;/ref-type&gt;&lt;contributors&gt;&lt;authors&gt;&lt;author&gt;Graves, Nicholas&lt;/author&gt;&lt;/authors&gt;&lt;/contributors&gt;&lt;titles&gt;&lt;title&gt;Economics and preventing hospital-acquired infection&lt;/title&gt;&lt;secondary-title&gt;Emerging infectious diseases&lt;/secondary-title&gt;&lt;/titles&gt;&lt;periodical&gt;&lt;full-title&gt;Emerging Infectious Diseases&lt;/full-title&gt;&lt;abbr-1&gt;Emerging Infect. Dis.&lt;/abbr-1&gt;&lt;abbr-2&gt;Emerging Infect Dis&lt;/abbr-2&gt;&lt;/periodical&gt;&lt;pages&gt;561&lt;/pages&gt;&lt;volume&gt;10&lt;/volume&gt;&lt;number&gt;4&lt;/number&gt;&lt;dates&gt;&lt;year&gt;2004&lt;/year&gt;&lt;/dates&gt;&lt;urls&gt;&lt;/urls&gt;&lt;/record&gt;&lt;/Cite&gt;&lt;/EndNote&gt;</w:instrText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[</w:t>
      </w:r>
      <w:hyperlink w:anchor="_ENREF_30" w:tooltip="De Angelis, 2010 #461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30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31" w:tooltip="Graves, 2004 #462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31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F23114" w:rsidRPr="000D41DF">
        <w:rPr>
          <w:rFonts w:ascii="Times New Roman" w:eastAsia="ScalaLancetPro" w:hAnsi="Times New Roman" w:cs="Times New Roman"/>
          <w:sz w:val="24"/>
          <w:szCs w:val="24"/>
        </w:rPr>
        <w:t xml:space="preserve">. </w:t>
      </w:r>
      <w:r w:rsidR="00894DCE" w:rsidRPr="000D41DF">
        <w:rPr>
          <w:rFonts w:ascii="Times New Roman" w:eastAsia="ScalaLancetPro" w:hAnsi="Times New Roman" w:cs="Times New Roman"/>
          <w:sz w:val="24"/>
          <w:szCs w:val="24"/>
        </w:rPr>
        <w:t>Hig</w:t>
      </w:r>
      <w:r w:rsidR="00044038" w:rsidRPr="000D41DF">
        <w:rPr>
          <w:rFonts w:ascii="Times New Roman" w:eastAsia="ScalaLancetPro" w:hAnsi="Times New Roman" w:cs="Times New Roman"/>
          <w:sz w:val="24"/>
          <w:szCs w:val="24"/>
        </w:rPr>
        <w:t xml:space="preserve">her rates of HAIs in </w:t>
      </w:r>
      <w:r w:rsidR="007A110A" w:rsidRPr="000D41DF">
        <w:rPr>
          <w:rFonts w:ascii="Times New Roman" w:eastAsia="ScalaLancetPro" w:hAnsi="Times New Roman" w:cs="Times New Roman"/>
          <w:sz w:val="24"/>
          <w:szCs w:val="24"/>
        </w:rPr>
        <w:t>LMIC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414A7" w:rsidRPr="000D41DF">
        <w:rPr>
          <w:rFonts w:ascii="Times New Roman" w:eastAsia="ScalaLancetPro" w:hAnsi="Times New Roman" w:cs="Times New Roman"/>
          <w:sz w:val="24"/>
          <w:szCs w:val="24"/>
        </w:rPr>
        <w:t>are enhanced by issues such a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414A7" w:rsidRPr="000D41DF">
        <w:rPr>
          <w:rFonts w:ascii="Times New Roman" w:eastAsia="ScalaLancetPro" w:hAnsi="Times New Roman" w:cs="Times New Roman"/>
          <w:sz w:val="24"/>
          <w:szCs w:val="24"/>
        </w:rPr>
        <w:t xml:space="preserve">poor </w:t>
      </w:r>
      <w:r w:rsidR="00044038" w:rsidRPr="000D41DF">
        <w:rPr>
          <w:rFonts w:ascii="Times New Roman" w:eastAsia="ScalaLancetPro" w:hAnsi="Times New Roman" w:cs="Times New Roman"/>
          <w:sz w:val="24"/>
          <w:szCs w:val="24"/>
        </w:rPr>
        <w:t xml:space="preserve">hand hygiene due </w:t>
      </w:r>
      <w:r w:rsidR="009414A7" w:rsidRPr="000D41DF">
        <w:rPr>
          <w:rFonts w:ascii="Times New Roman" w:eastAsia="ScalaLancetPro" w:hAnsi="Times New Roman" w:cs="Times New Roman"/>
          <w:sz w:val="24"/>
          <w:szCs w:val="24"/>
        </w:rPr>
        <w:t xml:space="preserve">for instance to </w:t>
      </w:r>
      <w:r w:rsidR="00044038" w:rsidRPr="000D41DF">
        <w:rPr>
          <w:rFonts w:ascii="Times New Roman" w:hAnsi="Times New Roman" w:cs="Times New Roman"/>
          <w:sz w:val="24"/>
          <w:szCs w:val="24"/>
        </w:rPr>
        <w:t xml:space="preserve">heavy workloads, </w:t>
      </w:r>
      <w:r w:rsidR="009414A7" w:rsidRPr="000D41DF">
        <w:rPr>
          <w:rFonts w:ascii="Times New Roman" w:hAnsi="Times New Roman" w:cs="Times New Roman"/>
          <w:sz w:val="24"/>
          <w:szCs w:val="24"/>
        </w:rPr>
        <w:t xml:space="preserve">issues </w:t>
      </w:r>
      <w:r w:rsidR="009414A7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044038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infrastructure including </w:t>
      </w:r>
      <w:r w:rsidR="009414A7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044038" w:rsidRPr="008860E6">
        <w:rPr>
          <w:rFonts w:ascii="Times New Roman" w:hAnsi="Times New Roman" w:cs="Times New Roman"/>
          <w:color w:val="000000"/>
          <w:sz w:val="24"/>
          <w:szCs w:val="24"/>
        </w:rPr>
        <w:t>lack of water and blocked and leaking sinks</w:t>
      </w:r>
      <w:r w:rsidR="009414A7" w:rsidRPr="008860E6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044038" w:rsidRPr="008860E6">
        <w:rPr>
          <w:rFonts w:ascii="Times New Roman" w:hAnsi="Times New Roman" w:cs="Times New Roman"/>
          <w:color w:val="000000"/>
          <w:sz w:val="24"/>
          <w:szCs w:val="24"/>
        </w:rPr>
        <w:t xml:space="preserve"> as well as poorly positioned facilities</w:t>
      </w:r>
      <w:r w:rsidR="001D59B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Ataiyero&lt;/Author&gt;&lt;Year&gt;2018&lt;/Year&gt;&lt;RecNum&gt;3927&lt;/RecNum&gt;&lt;DisplayText&gt;[32]&lt;/DisplayText&gt;&lt;record&gt;&lt;rec-number&gt;3927&lt;/rec-number&gt;&lt;foreign-keys&gt;&lt;key app="EN" db-id="tztewz5eed050ueewv75axahvav02sewvwrv" timestamp="1544261044"&gt;3927&lt;/key&gt;&lt;/foreign-keys&gt;&lt;ref-type name="Journal Article"&gt;17&lt;/ref-type&gt;&lt;contributors&gt;&lt;authors&gt;&lt;author&gt;Ataiyero, Yetunde&lt;/author&gt;&lt;author&gt;Dyson, Judith&lt;/author&gt;&lt;author&gt;Graham, Moira&lt;/author&gt;&lt;/authors&gt;&lt;/contributors&gt;&lt;titles&gt;&lt;title&gt;Barriers to hand hygiene practices among health care workers in sub-Saharan African countries: A narrative review&lt;/title&gt;&lt;secondary-title&gt;American Journal of Infection Control&lt;/secondary-title&gt;&lt;/titles&gt;&lt;periodical&gt;&lt;full-title&gt;Am J Infect Control&lt;/full-title&gt;&lt;abbr-1&gt;American journal of infection control&lt;/abbr-1&gt;&lt;/periodical&gt;&lt;keywords&gt;&lt;keyword&gt;Facilitators&lt;/keyword&gt;&lt;/keywords&gt;&lt;dates&gt;&lt;year&gt;2018&lt;/year&gt;&lt;pub-dates&gt;&lt;date&gt;2018/11/20/&lt;/date&gt;&lt;/pub-dates&gt;&lt;/dates&gt;&lt;isbn&gt;0196-6553&lt;/isbn&gt;&lt;urls&gt;&lt;related-urls&gt;&lt;url&gt;http://www.sciencedirect.com/science/article/pii/S019665531830943X&lt;/url&gt;&lt;/related-urls&gt;&lt;/urls&gt;&lt;electronic-resource-num&gt;https://doi.org/10.1016/j.ajic.2018.09.014&lt;/electronic-resource-num&gt;&lt;/record&gt;&lt;/Cite&gt;&lt;/EndNote&gt;</w:instrTex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[</w:t>
      </w:r>
      <w:hyperlink w:anchor="_ENREF_32" w:tooltip="Ataiyero, 2018 #3927" w:history="1">
        <w:r w:rsidR="00624168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32</w:t>
        </w:r>
      </w:hyperlink>
      <w:r w:rsidR="00C40C5F">
        <w:rPr>
          <w:rFonts w:ascii="Times New Roman" w:hAnsi="Times New Roman" w:cs="Times New Roman"/>
          <w:noProof/>
          <w:color w:val="000000"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044038" w:rsidRPr="008860E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29333870" w14:textId="2ABAD92D" w:rsidR="00575B8C" w:rsidRPr="0096483F" w:rsidRDefault="00D051CC" w:rsidP="0096483F">
      <w:pPr>
        <w:autoSpaceDE w:val="0"/>
        <w:autoSpaceDN w:val="0"/>
        <w:adjustRightInd w:val="0"/>
        <w:spacing w:line="240" w:lineRule="auto"/>
        <w:jc w:val="both"/>
        <w:rPr>
          <w:rFonts w:ascii="Times New Roman" w:eastAsia="ScalaLancetPro" w:hAnsi="Times New Roman" w:cs="Times New Roman"/>
          <w:sz w:val="24"/>
          <w:szCs w:val="24"/>
        </w:rPr>
      </w:pPr>
      <w:r w:rsidRPr="00D051CC">
        <w:rPr>
          <w:rFonts w:ascii="Times New Roman" w:hAnsi="Times New Roman" w:cs="Times New Roman"/>
          <w:sz w:val="24"/>
          <w:szCs w:val="24"/>
        </w:rPr>
        <w:t>Overall HAIs have a</w:t>
      </w:r>
      <w:r w:rsidR="00E513EA">
        <w:rPr>
          <w:rFonts w:ascii="Times New Roman" w:hAnsi="Times New Roman" w:cs="Times New Roman"/>
          <w:noProof/>
          <w:sz w:val="24"/>
          <w:szCs w:val="24"/>
        </w:rPr>
        <w:t>n appreciable</w:t>
      </w:r>
      <w:r w:rsidRPr="00D051CC">
        <w:rPr>
          <w:rFonts w:ascii="Times New Roman" w:hAnsi="Times New Roman" w:cs="Times New Roman"/>
          <w:sz w:val="24"/>
          <w:szCs w:val="24"/>
        </w:rPr>
        <w:t xml:space="preserve"> impact on patients, healthcare workers, healthcare practitioner,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Pr="00D051CC">
        <w:rPr>
          <w:rFonts w:ascii="Times New Roman" w:hAnsi="Times New Roman" w:cs="Times New Roman"/>
          <w:noProof/>
          <w:sz w:val="24"/>
          <w:szCs w:val="24"/>
        </w:rPr>
        <w:t>and</w:t>
      </w:r>
      <w:r w:rsidRPr="00D051CC">
        <w:rPr>
          <w:rFonts w:ascii="Times New Roman" w:hAnsi="Times New Roman" w:cs="Times New Roman"/>
          <w:sz w:val="24"/>
          <w:szCs w:val="24"/>
        </w:rPr>
        <w:t xml:space="preserve"> national healthcare systems. Descriptive surveys remained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Pr="00D051CC">
        <w:rPr>
          <w:rFonts w:ascii="Times New Roman" w:hAnsi="Times New Roman" w:cs="Times New Roman"/>
          <w:sz w:val="24"/>
          <w:szCs w:val="24"/>
        </w:rPr>
        <w:t xml:space="preserve">a useful tool for assessing healthcare settings and might be helpful in interpreting major issues associated with patient care </w:t>
      </w:r>
      <w:r w:rsidR="00130DA5" w:rsidRPr="00D051CC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rrier&lt;/Author&gt;&lt;Year&gt;2014&lt;/Year&gt;&lt;RecNum&gt;314&lt;/RecNum&gt;&lt;DisplayText&gt;[33]&lt;/DisplayText&gt;&lt;record&gt;&lt;rec-number&gt;314&lt;/rec-number&gt;&lt;foreign-keys&gt;&lt;key app="EN" db-id="rfaz9x22kvwd9oevte1vpa2sx590t5dfesxp" timestamp="1517495748"&gt;314&lt;/key&gt;&lt;/foreign-keys&gt;&lt;ref-type name="Journal Article"&gt;17&lt;/ref-type&gt;&lt;contributors&gt;&lt;authors&gt;&lt;author&gt;Charrier, Lorena&lt;/author&gt;&lt;author&gt;Argentero, Pier Angelo&lt;/author&gt;&lt;author&gt;Farina, Enzo C&lt;/author&gt;&lt;author&gt;Serra, Roberto&lt;/author&gt;&lt;author&gt;Mana, Francesco&lt;/author&gt;&lt;author&gt;Zotti, Carla M&lt;/author&gt;&lt;/authors&gt;&lt;/contributors&gt;&lt;titles&gt;&lt;title&gt;Surveillance of healthcare-associated infections in Piemonte, Italy: results from a second regional prevalence study&lt;/title&gt;&lt;secondary-title&gt;BMC public health&lt;/secondary-title&gt;&lt;/titles&gt;&lt;periodical&gt;&lt;full-title&gt;BMC Public Health&lt;/full-title&gt;&lt;abbr-1&gt;BMC Public Health&lt;/abbr-1&gt;&lt;abbr-2&gt;BMC Public Health&lt;/abbr-2&gt;&lt;/periodical&gt;&lt;pages&gt;558&lt;/pages&gt;&lt;volume&gt;14&lt;/volume&gt;&lt;number&gt;1&lt;/number&gt;&lt;dates&gt;&lt;year&gt;2014&lt;/year&gt;&lt;/dates&gt;&lt;isbn&gt;1471-2458&lt;/isbn&gt;&lt;urls&gt;&lt;/urls&gt;&lt;/record&gt;&lt;/Cite&gt;&lt;/EndNote&gt;</w:instrText>
      </w:r>
      <w:r w:rsidR="00130DA5" w:rsidRPr="00D051CC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3" w:tooltip="Charrier, 2014 #31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3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D051CC">
        <w:rPr>
          <w:rFonts w:ascii="Times New Roman" w:hAnsi="Times New Roman" w:cs="Times New Roman"/>
          <w:sz w:val="24"/>
          <w:szCs w:val="24"/>
        </w:rPr>
        <w:fldChar w:fldCharType="end"/>
      </w:r>
      <w:r w:rsidRPr="00D051C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 xml:space="preserve">Despite recent systematic </w:t>
      </w:r>
      <w:r w:rsidR="001E6EE2">
        <w:rPr>
          <w:rFonts w:ascii="Times New Roman" w:eastAsia="ScalaLancetPro" w:hAnsi="Times New Roman" w:cs="Times New Roman"/>
          <w:sz w:val="24"/>
          <w:szCs w:val="24"/>
        </w:rPr>
        <w:t xml:space="preserve">and other 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 xml:space="preserve">reviews </w:t>
      </w:r>
      <w:r w:rsidR="00E513EA">
        <w:rPr>
          <w:rFonts w:ascii="Times New Roman" w:eastAsia="ScalaLancetPro" w:hAnsi="Times New Roman" w:cs="Times New Roman"/>
          <w:sz w:val="24"/>
          <w:szCs w:val="24"/>
        </w:rPr>
        <w:t xml:space="preserve">concerning HAIs 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 xml:space="preserve">among LMICs including sub-Sahara African countries </w: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begin">
          <w:fldData xml:space="preserve">PEVuZE5vdGU+PENpdGU+PEF1dGhvcj5OZWphZDwvQXV0aG9yPjxZZWFyPjIwMTE8L1llYXI+PFJl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==
</w:fldData>
        </w:fldChar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eastAsia="ScalaLancetPro" w:hAnsi="Times New Roman" w:cs="Times New Roman"/>
          <w:sz w:val="24"/>
          <w:szCs w:val="24"/>
        </w:rPr>
        <w:fldChar w:fldCharType="begin">
          <w:fldData xml:space="preserve">PEVuZE5vdGU+PENpdGU+PEF1dGhvcj5OZWphZDwvQXV0aG9yPjxZZWFyPjIwMTE8L1llYXI+PFJl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==
</w:fldData>
        </w:fldChar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eastAsia="ScalaLancetPro" w:hAnsi="Times New Roman" w:cs="Times New Roman"/>
          <w:sz w:val="24"/>
          <w:szCs w:val="24"/>
        </w:rPr>
      </w:r>
      <w:r w:rsidR="00C40C5F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[</w:t>
      </w:r>
      <w:hyperlink w:anchor="_ENREF_4" w:tooltip="Irek, 2018 #4992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4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19" w:tooltip="Nejad, 2011 #377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19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20" w:tooltip="Rothe, 2013 #3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20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29" w:tooltip="Allegranzi, 2011 #811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29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34" w:tooltip="Organization, 2011 #386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34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]</w: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>, we believe t</w:t>
      </w:r>
      <w:r w:rsidR="00194F70" w:rsidRPr="00EC0077">
        <w:rPr>
          <w:rFonts w:ascii="Times New Roman" w:eastAsia="ScalaLancetPro" w:hAnsi="Times New Roman" w:cs="Times New Roman"/>
          <w:sz w:val="24"/>
          <w:szCs w:val="24"/>
        </w:rPr>
        <w:t xml:space="preserve">here is 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 xml:space="preserve">still </w:t>
      </w:r>
      <w:r w:rsidR="00194F70" w:rsidRPr="00EC0077">
        <w:rPr>
          <w:rFonts w:ascii="Times New Roman" w:eastAsia="ScalaLancetPro" w:hAnsi="Times New Roman" w:cs="Times New Roman"/>
          <w:sz w:val="24"/>
          <w:szCs w:val="24"/>
        </w:rPr>
        <w:t>a</w:t>
      </w:r>
      <w:r w:rsidR="008B062A" w:rsidRPr="00EC0077">
        <w:rPr>
          <w:rFonts w:ascii="Times New Roman" w:eastAsia="ScalaLancetPro" w:hAnsi="Times New Roman" w:cs="Times New Roman"/>
          <w:sz w:val="24"/>
          <w:szCs w:val="24"/>
        </w:rPr>
        <w:t>n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A4044E" w:rsidRPr="00EC0077">
        <w:rPr>
          <w:rFonts w:ascii="Times New Roman" w:eastAsia="ScalaLancetPro" w:hAnsi="Times New Roman" w:cs="Times New Roman"/>
          <w:sz w:val="24"/>
          <w:szCs w:val="24"/>
        </w:rPr>
        <w:t xml:space="preserve">epidemiological gap </w:t>
      </w:r>
      <w:r w:rsidR="008B062A" w:rsidRPr="00EC0077">
        <w:rPr>
          <w:rFonts w:ascii="Times New Roman" w:eastAsia="ScalaLancetPro" w:hAnsi="Times New Roman" w:cs="Times New Roman"/>
          <w:sz w:val="24"/>
          <w:szCs w:val="24"/>
        </w:rPr>
        <w:t xml:space="preserve">because </w:t>
      </w:r>
      <w:r w:rsidR="00194F70" w:rsidRPr="00EC0077">
        <w:rPr>
          <w:rFonts w:ascii="Times New Roman" w:eastAsia="ScalaLancetPro" w:hAnsi="Times New Roman" w:cs="Times New Roman"/>
          <w:sz w:val="24"/>
          <w:szCs w:val="24"/>
        </w:rPr>
        <w:t xml:space="preserve">few </w:t>
      </w:r>
      <w:r w:rsidR="008B062A" w:rsidRPr="00EC0077">
        <w:rPr>
          <w:rFonts w:ascii="Times New Roman" w:eastAsia="ScalaLancetPro" w:hAnsi="Times New Roman" w:cs="Times New Roman"/>
          <w:sz w:val="24"/>
          <w:szCs w:val="24"/>
        </w:rPr>
        <w:t>resource-limited settings</w:t>
      </w:r>
      <w:r w:rsidR="00A4044E" w:rsidRPr="00EC0077">
        <w:rPr>
          <w:rFonts w:ascii="Times New Roman" w:eastAsia="ScalaLancetPro" w:hAnsi="Times New Roman" w:cs="Times New Roman"/>
          <w:sz w:val="24"/>
          <w:szCs w:val="24"/>
        </w:rPr>
        <w:t xml:space="preserve"> have </w:t>
      </w:r>
      <w:r w:rsidR="001E6EE2">
        <w:rPr>
          <w:rFonts w:ascii="Times New Roman" w:eastAsia="ScalaLancetPro" w:hAnsi="Times New Roman" w:cs="Times New Roman"/>
          <w:sz w:val="24"/>
          <w:szCs w:val="24"/>
        </w:rPr>
        <w:t xml:space="preserve">accurate </w:t>
      </w:r>
      <w:r w:rsidR="00A4044E" w:rsidRPr="00EC0077">
        <w:rPr>
          <w:rFonts w:ascii="Times New Roman" w:eastAsia="ScalaLancetPro" w:hAnsi="Times New Roman" w:cs="Times New Roman"/>
          <w:sz w:val="24"/>
          <w:szCs w:val="24"/>
        </w:rPr>
        <w:t>surveillance systems for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 xml:space="preserve">monitoring </w:t>
      </w:r>
      <w:r w:rsidR="00194F70" w:rsidRPr="00EC0077">
        <w:rPr>
          <w:rFonts w:ascii="Times New Roman" w:eastAsia="ScalaLancetPro" w:hAnsi="Times New Roman" w:cs="Times New Roman"/>
          <w:sz w:val="24"/>
          <w:szCs w:val="24"/>
        </w:rPr>
        <w:t>HAI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>s, although this is improving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 &lt;EndNote&gt;&lt;Cite&gt;&lt;Author&gt;Talaat&lt;/Author&gt;&lt;Year&gt;2016&lt;/Year&gt;&lt;RecNum&gt;376&lt;/RecNum&gt;&lt;DisplayText&gt;[9]&lt;/DisplayText&gt;&lt;record&gt;&lt;rec-number&gt;376&lt;/rec-number&gt;&lt;foreign-keys&gt;&lt;key app="EN" db-id="zwzax0wepp9ff8ex0235rf09s5dpvt2wa2s9" timestamp="1544453964"&gt;376&lt;/key&gt;&lt;/foreign-keys&gt;&lt;ref-type name="Journal Article"&gt;17&lt;/ref-type&gt;&lt;contributors&gt;&lt;authors&gt;&lt;author&gt;Talaat, Maha&lt;/author&gt;&lt;author&gt;El-Shokry, Mona&lt;/author&gt;&lt;author&gt;El-Kholy, Jehan&lt;/author&gt;&lt;author&gt;Ismail, Ghada&lt;/author&gt;&lt;author&gt;Kotb, Sara&lt;/author&gt;&lt;author&gt;Hafez, Soad&lt;/author&gt;&lt;author&gt;Attia, Ehab&lt;/author&gt;&lt;author&gt;Lessa, Fernanda C&lt;/author&gt;&lt;/authors&gt;&lt;/contributors&gt;&lt;titles&gt;&lt;title&gt;National surveillance of health care–associated infections in Egypt: developing a sustainable program in a resource-limited country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1296-1301&lt;/pages&gt;&lt;volume&gt;44&lt;/volume&gt;&lt;number&gt;11&lt;/number&gt;&lt;dates&gt;&lt;year&gt;2016&lt;/year&gt;&lt;/dates&gt;&lt;isbn&gt;0196-6553&lt;/isbn&gt;&lt;urls&gt;&lt;/urls&gt;&lt;/record&gt;&lt;/Cite&gt;&lt;/EndNote&gt;</w:instrTex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[</w:t>
      </w:r>
      <w:hyperlink w:anchor="_ENREF_9" w:tooltip="Talaat, 2016 #376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9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]</w: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194F70" w:rsidRPr="00EC0077">
        <w:rPr>
          <w:rFonts w:ascii="Times New Roman" w:eastAsia="ScalaLancetPro" w:hAnsi="Times New Roman" w:cs="Times New Roman"/>
          <w:sz w:val="24"/>
          <w:szCs w:val="24"/>
        </w:rPr>
        <w:t>.</w:t>
      </w:r>
      <w:r w:rsidR="00E513EA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414A7" w:rsidRPr="00EC0077">
        <w:rPr>
          <w:rFonts w:ascii="Times New Roman" w:eastAsia="ScalaLancetPro" w:hAnsi="Times New Roman" w:cs="Times New Roman"/>
          <w:sz w:val="24"/>
          <w:szCs w:val="24"/>
        </w:rPr>
        <w:t xml:space="preserve">This is important given the high rate of infectious diseases in LMICs including sub-Sahara Africa with </w:t>
      </w:r>
      <w:r w:rsidR="0051718A" w:rsidRPr="00EC0077">
        <w:rPr>
          <w:rFonts w:ascii="Times New Roman" w:eastAsia="ScalaLancetPro" w:hAnsi="Times New Roman" w:cs="Times New Roman"/>
          <w:sz w:val="24"/>
          <w:szCs w:val="24"/>
        </w:rPr>
        <w:t xml:space="preserve">its high rate of HIV, TB and </w:t>
      </w:r>
      <w:r w:rsidR="00E513EA">
        <w:rPr>
          <w:rFonts w:ascii="Times New Roman" w:eastAsia="ScalaLancetPro" w:hAnsi="Times New Roman" w:cs="Times New Roman"/>
          <w:sz w:val="24"/>
          <w:szCs w:val="24"/>
        </w:rPr>
        <w:t>m</w:t>
      </w:r>
      <w:r w:rsidR="0051718A" w:rsidRPr="00EC0077">
        <w:rPr>
          <w:rFonts w:ascii="Times New Roman" w:eastAsia="ScalaLancetPro" w:hAnsi="Times New Roman" w:cs="Times New Roman"/>
          <w:sz w:val="24"/>
          <w:szCs w:val="24"/>
        </w:rPr>
        <w:t>alaria, misuse of antibiotics in hospitals and variable prevention strategie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begin">
          <w:fldData xml:space="preserve">PEVuZE5vdGU+PENpdGU+PEF1dGhvcj5TYWhpbGVkZW5nbGU8L0F1dGhvcj48WWVhcj4yMDE4PC9Z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=
</w:fldData>
        </w:fldChar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eastAsia="ScalaLancetPro" w:hAnsi="Times New Roman" w:cs="Times New Roman"/>
          <w:sz w:val="24"/>
          <w:szCs w:val="24"/>
        </w:rPr>
        <w:fldChar w:fldCharType="begin">
          <w:fldData xml:space="preserve">PEVuZE5vdGU+PENpdGU+PEF1dGhvcj5TYWhpbGVkZW5nbGU8L0F1dGhvcj48WWVhcj4yMDE4PC9Z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=
</w:fldData>
        </w:fldChar>
      </w:r>
      <w:r w:rsidR="00C40C5F">
        <w:rPr>
          <w:rFonts w:ascii="Times New Roman" w:eastAsia="ScalaLancetPro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eastAsia="ScalaLancetPro" w:hAnsi="Times New Roman" w:cs="Times New Roman"/>
          <w:sz w:val="24"/>
          <w:szCs w:val="24"/>
        </w:rPr>
      </w:r>
      <w:r w:rsidR="00C40C5F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[</w:t>
      </w:r>
      <w:hyperlink w:anchor="_ENREF_32" w:tooltip="Ataiyero, 2018 #3927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32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 xml:space="preserve">, </w:t>
      </w:r>
      <w:hyperlink w:anchor="_ENREF_35" w:tooltip="Sahiledengle, 2018 #388" w:history="1">
        <w:r w:rsidR="00624168">
          <w:rPr>
            <w:rFonts w:ascii="Times New Roman" w:eastAsia="ScalaLancetPro" w:hAnsi="Times New Roman" w:cs="Times New Roman"/>
            <w:noProof/>
            <w:sz w:val="24"/>
            <w:szCs w:val="24"/>
          </w:rPr>
          <w:t>35-38</w:t>
        </w:r>
      </w:hyperlink>
      <w:r w:rsidR="00C40C5F">
        <w:rPr>
          <w:rFonts w:ascii="Times New Roman" w:eastAsia="ScalaLancetPro" w:hAnsi="Times New Roman" w:cs="Times New Roman"/>
          <w:noProof/>
          <w:sz w:val="24"/>
          <w:szCs w:val="24"/>
        </w:rPr>
        <w:t>]</w:t>
      </w:r>
      <w:r w:rsidR="00130DA5" w:rsidRPr="00EC0077">
        <w:rPr>
          <w:rFonts w:ascii="Times New Roman" w:eastAsia="ScalaLancetPro" w:hAnsi="Times New Roman" w:cs="Times New Roman"/>
          <w:sz w:val="24"/>
          <w:szCs w:val="24"/>
        </w:rPr>
        <w:fldChar w:fldCharType="end"/>
      </w:r>
      <w:r w:rsidR="0051718A" w:rsidRPr="00EC0077">
        <w:rPr>
          <w:rFonts w:ascii="Times New Roman" w:eastAsia="ScalaLancetPro" w:hAnsi="Times New Roman" w:cs="Times New Roman"/>
          <w:sz w:val="24"/>
          <w:szCs w:val="24"/>
        </w:rPr>
        <w:t xml:space="preserve">. </w:t>
      </w:r>
      <w:r w:rsidR="009414A7" w:rsidRPr="008860E6">
        <w:rPr>
          <w:rFonts w:ascii="Times New Roman" w:eastAsia="ScalaLancetPro" w:hAnsi="Times New Roman" w:cs="Times New Roman"/>
          <w:sz w:val="24"/>
          <w:szCs w:val="24"/>
        </w:rPr>
        <w:t xml:space="preserve">Consequently, </w:t>
      </w:r>
      <w:r w:rsidR="009414A7" w:rsidRPr="008860E6">
        <w:rPr>
          <w:rFonts w:ascii="Times New Roman" w:hAnsi="Times New Roman" w:cs="Times New Roman"/>
          <w:sz w:val="24"/>
          <w:szCs w:val="24"/>
        </w:rPr>
        <w:t>i</w:t>
      </w:r>
      <w:r w:rsidR="00F8763E" w:rsidRPr="008860E6">
        <w:rPr>
          <w:rFonts w:ascii="Times New Roman" w:hAnsi="Times New Roman" w:cs="Times New Roman"/>
          <w:sz w:val="24"/>
          <w:szCs w:val="24"/>
        </w:rPr>
        <w:t>n order to provide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355FBB" w:rsidRPr="008860E6">
        <w:rPr>
          <w:rFonts w:ascii="Times New Roman" w:hAnsi="Times New Roman" w:cs="Times New Roman"/>
          <w:sz w:val="24"/>
          <w:szCs w:val="24"/>
        </w:rPr>
        <w:t>a current</w:t>
      </w:r>
      <w:r w:rsidR="00F8763E" w:rsidRPr="008860E6">
        <w:rPr>
          <w:rFonts w:ascii="Times New Roman" w:hAnsi="Times New Roman" w:cs="Times New Roman"/>
          <w:sz w:val="24"/>
          <w:szCs w:val="24"/>
        </w:rPr>
        <w:t xml:space="preserve"> summary on </w:t>
      </w:r>
      <w:r w:rsidR="009414A7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F8763E" w:rsidRPr="008860E6">
        <w:rPr>
          <w:rFonts w:ascii="Times New Roman" w:hAnsi="Times New Roman" w:cs="Times New Roman"/>
          <w:sz w:val="24"/>
          <w:szCs w:val="24"/>
        </w:rPr>
        <w:t xml:space="preserve">prevalence of HAIs, </w:t>
      </w:r>
      <w:r w:rsidR="009414A7" w:rsidRPr="008860E6">
        <w:rPr>
          <w:rFonts w:ascii="Times New Roman" w:hAnsi="Times New Roman" w:cs="Times New Roman"/>
          <w:sz w:val="24"/>
          <w:szCs w:val="24"/>
        </w:rPr>
        <w:t>we undertook a</w:t>
      </w:r>
      <w:r w:rsidR="00355FBB" w:rsidRPr="008860E6">
        <w:rPr>
          <w:rFonts w:ascii="Times New Roman" w:hAnsi="Times New Roman" w:cs="Times New Roman"/>
          <w:sz w:val="24"/>
          <w:szCs w:val="24"/>
        </w:rPr>
        <w:t>n updated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F8763E" w:rsidRPr="008860E6">
        <w:rPr>
          <w:rFonts w:ascii="Times New Roman" w:hAnsi="Times New Roman" w:cs="Times New Roman"/>
          <w:sz w:val="24"/>
          <w:szCs w:val="24"/>
        </w:rPr>
        <w:t xml:space="preserve">systematic review to assess </w:t>
      </w:r>
      <w:r w:rsidR="00355FBB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F8763E" w:rsidRPr="008860E6">
        <w:rPr>
          <w:rFonts w:ascii="Times New Roman" w:hAnsi="Times New Roman" w:cs="Times New Roman"/>
          <w:sz w:val="24"/>
          <w:szCs w:val="24"/>
        </w:rPr>
        <w:lastRenderedPageBreak/>
        <w:t xml:space="preserve">prevalence of HAIs </w:t>
      </w:r>
      <w:r w:rsidR="00E513EA">
        <w:rPr>
          <w:rFonts w:ascii="Times New Roman" w:hAnsi="Times New Roman" w:cs="Times New Roman"/>
          <w:sz w:val="24"/>
          <w:szCs w:val="24"/>
        </w:rPr>
        <w:t>based on</w:t>
      </w:r>
      <w:r w:rsidR="00347BDE">
        <w:rPr>
          <w:rFonts w:ascii="Times New Roman" w:hAnsi="Times New Roman" w:cs="Times New Roman"/>
          <w:sz w:val="24"/>
          <w:szCs w:val="24"/>
        </w:rPr>
        <w:t xml:space="preserve"> PPS</w:t>
      </w:r>
      <w:r w:rsidR="00355FBB" w:rsidRPr="000D41DF">
        <w:rPr>
          <w:rFonts w:ascii="Times New Roman" w:hAnsi="Times New Roman" w:cs="Times New Roman"/>
          <w:sz w:val="24"/>
          <w:szCs w:val="24"/>
        </w:rPr>
        <w:t>,</w:t>
      </w:r>
      <w:r w:rsidR="00F8763E" w:rsidRPr="000D41DF">
        <w:rPr>
          <w:rFonts w:ascii="Times New Roman" w:hAnsi="Times New Roman" w:cs="Times New Roman"/>
          <w:sz w:val="24"/>
          <w:szCs w:val="24"/>
        </w:rPr>
        <w:t xml:space="preserve"> and to identify </w:t>
      </w:r>
      <w:r w:rsidR="00E513EA">
        <w:rPr>
          <w:rFonts w:ascii="Times New Roman" w:hAnsi="Times New Roman" w:cs="Times New Roman"/>
          <w:sz w:val="24"/>
          <w:szCs w:val="24"/>
        </w:rPr>
        <w:t xml:space="preserve">the </w:t>
      </w:r>
      <w:r w:rsidR="00F8763E" w:rsidRPr="000D41DF">
        <w:rPr>
          <w:rFonts w:ascii="Times New Roman" w:hAnsi="Times New Roman" w:cs="Times New Roman"/>
          <w:sz w:val="24"/>
          <w:szCs w:val="24"/>
        </w:rPr>
        <w:t>type of infections and microorganisms responsible for HAIs</w:t>
      </w:r>
      <w:r w:rsidR="00355FBB" w:rsidRPr="000D41DF">
        <w:rPr>
          <w:rFonts w:ascii="Times New Roman" w:hAnsi="Times New Roman" w:cs="Times New Roman"/>
          <w:sz w:val="24"/>
          <w:szCs w:val="24"/>
        </w:rPr>
        <w:t xml:space="preserve"> to improve future care</w:t>
      </w:r>
      <w:r w:rsidR="00F8763E" w:rsidRPr="000D41DF">
        <w:rPr>
          <w:rFonts w:ascii="Times New Roman" w:hAnsi="Times New Roman" w:cs="Times New Roman"/>
          <w:sz w:val="24"/>
          <w:szCs w:val="24"/>
        </w:rPr>
        <w:t>.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355FBB" w:rsidRPr="000D41DF">
        <w:rPr>
          <w:rFonts w:ascii="Times New Roman" w:hAnsi="Times New Roman" w:cs="Times New Roman"/>
          <w:sz w:val="24"/>
          <w:szCs w:val="24"/>
        </w:rPr>
        <w:t xml:space="preserve">This builds on our </w:t>
      </w:r>
      <w:r w:rsidR="0096483F" w:rsidRPr="000D41DF">
        <w:rPr>
          <w:rFonts w:ascii="Times New Roman" w:hAnsi="Times New Roman" w:cs="Times New Roman"/>
          <w:sz w:val="24"/>
          <w:szCs w:val="24"/>
        </w:rPr>
        <w:t xml:space="preserve">recent publication that </w:t>
      </w:r>
      <w:r w:rsidR="002F3119" w:rsidRPr="000D41DF">
        <w:rPr>
          <w:rFonts w:ascii="Times New Roman" w:hAnsi="Times New Roman" w:cs="Times New Roman"/>
          <w:sz w:val="24"/>
          <w:szCs w:val="24"/>
        </w:rPr>
        <w:t>reports</w:t>
      </w:r>
      <w:r w:rsidR="0096483F" w:rsidRPr="000D41DF">
        <w:rPr>
          <w:rFonts w:ascii="Times New Roman" w:hAnsi="Times New Roman" w:cs="Times New Roman"/>
          <w:sz w:val="24"/>
          <w:szCs w:val="24"/>
        </w:rPr>
        <w:t xml:space="preserve"> high rates</w:t>
      </w:r>
      <w:r w:rsidR="00355FBB" w:rsidRPr="000D41DF">
        <w:rPr>
          <w:rFonts w:ascii="Times New Roman" w:hAnsi="Times New Roman" w:cs="Times New Roman"/>
          <w:sz w:val="24"/>
          <w:szCs w:val="24"/>
        </w:rPr>
        <w:t xml:space="preserve"> of HAIs in Pakistan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eem&lt;/Author&gt;&lt;Year&gt;2018&lt;/Year&gt;&lt;RecNum&gt;1164&lt;/RecNum&gt;&lt;DisplayText&gt;[39]&lt;/DisplayText&gt;&lt;record&gt;&lt;rec-number&gt;1164&lt;/rec-number&gt;&lt;foreign-keys&gt;&lt;key app="EN" db-id="5partvetxr0t2jeax0q59v5xe5rr9f5apzev"&gt;1164&lt;/key&gt;&lt;/foreign-keys&gt;&lt;ref-type name="Journal Article"&gt;17&lt;/ref-type&gt;&lt;contributors&gt;&lt;authors&gt;&lt;author&gt;Saleem, Zikria&lt;/author&gt;&lt;author&gt;Hassali, Mohamed Azmi&lt;/author&gt;&lt;author&gt;Godman, Brian&lt;/author&gt;&lt;author&gt;Hashmi, Furqan Khurshid&lt;/author&gt;&lt;author&gt;Saleem, Fahad&lt;/author&gt;&lt;/authors&gt;&lt;/contributors&gt;&lt;titles&gt;&lt;title&gt;A multicenter point prevalence survey of health care–associated infections in Pakistan: Findings and implications&lt;/title&gt;&lt;secondary-title&gt;American journal of infection control&lt;/secondary-title&gt;&lt;/titles&gt;&lt;periodical&gt;&lt;full-title&gt;American journal of infection control&lt;/full-title&gt;&lt;/periodical&gt;&lt;dates&gt;&lt;year&gt;2018&lt;/year&gt;&lt;/dates&gt;&lt;isbn&gt;0196-6553&lt;/isbn&gt;&lt;urls&gt;&lt;/urls&gt;&lt;/record&gt;&lt;/Cite&gt;&lt;/EndNote&gt;</w:instrTex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9" w:tooltip="Saleem, 2018 #116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0D41DF">
        <w:rPr>
          <w:rFonts w:ascii="Times New Roman" w:hAnsi="Times New Roman" w:cs="Times New Roman"/>
          <w:sz w:val="24"/>
          <w:szCs w:val="24"/>
        </w:rPr>
        <w:fldChar w:fldCharType="end"/>
      </w:r>
      <w:r w:rsidR="00355FBB" w:rsidRPr="000D41DF">
        <w:rPr>
          <w:rFonts w:ascii="Times New Roman" w:hAnsi="Times New Roman" w:cs="Times New Roman"/>
          <w:sz w:val="24"/>
          <w:szCs w:val="24"/>
        </w:rPr>
        <w:t xml:space="preserve">. </w:t>
      </w:r>
      <w:r w:rsidR="008A0568">
        <w:rPr>
          <w:rFonts w:ascii="Times New Roman" w:hAnsi="Times New Roman" w:cs="Times New Roman"/>
          <w:sz w:val="24"/>
          <w:szCs w:val="24"/>
        </w:rPr>
        <w:t>This</w:t>
      </w:r>
      <w:r w:rsidR="000C3575">
        <w:rPr>
          <w:rFonts w:ascii="Times New Roman" w:hAnsi="Times New Roman" w:cs="Times New Roman"/>
          <w:sz w:val="24"/>
          <w:szCs w:val="24"/>
        </w:rPr>
        <w:t xml:space="preserve"> systematic review gathers</w:t>
      </w:r>
      <w:r w:rsidR="007C1AB2">
        <w:rPr>
          <w:rFonts w:ascii="Times New Roman" w:hAnsi="Times New Roman" w:cs="Times New Roman"/>
          <w:sz w:val="24"/>
          <w:szCs w:val="24"/>
        </w:rPr>
        <w:t xml:space="preserve"> evidences </w:t>
      </w:r>
      <w:r w:rsidR="001E6EE2">
        <w:rPr>
          <w:rFonts w:ascii="Times New Roman" w:hAnsi="Times New Roman" w:cs="Times New Roman"/>
          <w:sz w:val="24"/>
          <w:szCs w:val="24"/>
        </w:rPr>
        <w:t>concerning</w:t>
      </w:r>
      <w:r w:rsidR="007C1AB2">
        <w:rPr>
          <w:rFonts w:ascii="Times New Roman" w:hAnsi="Times New Roman" w:cs="Times New Roman"/>
          <w:sz w:val="24"/>
          <w:szCs w:val="24"/>
        </w:rPr>
        <w:t xml:space="preserve"> the burden of HAI in both LMIC and HIC</w:t>
      </w:r>
      <w:r w:rsidR="001E6EE2">
        <w:rPr>
          <w:rFonts w:ascii="Times New Roman" w:hAnsi="Times New Roman" w:cs="Times New Roman"/>
          <w:sz w:val="24"/>
          <w:szCs w:val="24"/>
        </w:rPr>
        <w:t xml:space="preserve">, which we hope </w:t>
      </w:r>
      <w:r w:rsidR="007C1AB2">
        <w:rPr>
          <w:rFonts w:ascii="Times New Roman" w:hAnsi="Times New Roman" w:cs="Times New Roman"/>
          <w:sz w:val="24"/>
          <w:szCs w:val="24"/>
        </w:rPr>
        <w:t xml:space="preserve">will help decision makers and officials to develop a robust system to cope up with </w:t>
      </w:r>
      <w:r w:rsidR="008A0568">
        <w:rPr>
          <w:rFonts w:ascii="Times New Roman" w:hAnsi="Times New Roman" w:cs="Times New Roman"/>
          <w:sz w:val="24"/>
          <w:szCs w:val="24"/>
        </w:rPr>
        <w:t>HAI</w:t>
      </w:r>
      <w:r w:rsidR="00E513EA">
        <w:rPr>
          <w:rFonts w:ascii="Times New Roman" w:hAnsi="Times New Roman" w:cs="Times New Roman"/>
          <w:sz w:val="24"/>
          <w:szCs w:val="24"/>
        </w:rPr>
        <w:t>s</w:t>
      </w:r>
      <w:r w:rsidR="008A0568">
        <w:rPr>
          <w:rFonts w:ascii="Times New Roman" w:hAnsi="Times New Roman" w:cs="Times New Roman"/>
          <w:sz w:val="24"/>
          <w:szCs w:val="24"/>
        </w:rPr>
        <w:t xml:space="preserve"> by </w:t>
      </w:r>
      <w:r w:rsidR="008A0568">
        <w:rPr>
          <w:rFonts w:ascii="Times New Roman" w:eastAsia="ScalaLancetPro" w:hAnsi="Times New Roman" w:cs="Times New Roman"/>
          <w:sz w:val="24"/>
          <w:szCs w:val="24"/>
        </w:rPr>
        <w:t>investigating</w:t>
      </w:r>
      <w:r w:rsidR="008B062A" w:rsidRPr="008860E6">
        <w:rPr>
          <w:rFonts w:ascii="Times New Roman" w:eastAsia="ScalaLancetPro" w:hAnsi="Times New Roman" w:cs="Times New Roman"/>
          <w:sz w:val="24"/>
          <w:szCs w:val="24"/>
        </w:rPr>
        <w:t xml:space="preserve"> constraints linked to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8B062A" w:rsidRPr="008860E6">
        <w:rPr>
          <w:rFonts w:ascii="Times New Roman" w:eastAsia="ScalaLancetPro" w:hAnsi="Times New Roman" w:cs="Times New Roman"/>
          <w:sz w:val="24"/>
          <w:szCs w:val="24"/>
        </w:rPr>
        <w:t xml:space="preserve">surveillance of </w:t>
      </w:r>
      <w:r w:rsidR="00355FBB" w:rsidRPr="008860E6">
        <w:rPr>
          <w:rFonts w:ascii="Times New Roman" w:eastAsia="ScalaLancetPro" w:hAnsi="Times New Roman" w:cs="Times New Roman"/>
          <w:sz w:val="24"/>
          <w:szCs w:val="24"/>
        </w:rPr>
        <w:t>HAIs</w:t>
      </w:r>
      <w:r w:rsidR="008B062A" w:rsidRPr="008860E6">
        <w:rPr>
          <w:rFonts w:ascii="Times New Roman" w:eastAsia="ScalaLancetPro" w:hAnsi="Times New Roman" w:cs="Times New Roman"/>
          <w:sz w:val="24"/>
          <w:szCs w:val="24"/>
        </w:rPr>
        <w:t xml:space="preserve"> in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952464">
        <w:rPr>
          <w:rFonts w:ascii="Times New Roman" w:eastAsia="ScalaLancetPro" w:hAnsi="Times New Roman" w:cs="Times New Roman"/>
          <w:sz w:val="24"/>
          <w:szCs w:val="24"/>
        </w:rPr>
        <w:t>healthcare</w:t>
      </w:r>
      <w:r w:rsidR="008B062A" w:rsidRPr="008860E6">
        <w:rPr>
          <w:rFonts w:ascii="Times New Roman" w:eastAsia="ScalaLancetPro" w:hAnsi="Times New Roman" w:cs="Times New Roman"/>
          <w:sz w:val="24"/>
          <w:szCs w:val="24"/>
        </w:rPr>
        <w:t xml:space="preserve"> settings a</w:t>
      </w:r>
      <w:r w:rsidR="001E6EE2">
        <w:rPr>
          <w:rFonts w:ascii="Times New Roman" w:eastAsia="ScalaLancetPro" w:hAnsi="Times New Roman" w:cs="Times New Roman"/>
          <w:sz w:val="24"/>
          <w:szCs w:val="24"/>
        </w:rPr>
        <w:t>s well as</w:t>
      </w:r>
      <w:r w:rsidR="008B062A" w:rsidRPr="008860E6">
        <w:rPr>
          <w:rFonts w:ascii="Times New Roman" w:eastAsia="ScalaLancetPro" w:hAnsi="Times New Roman" w:cs="Times New Roman"/>
          <w:sz w:val="24"/>
          <w:szCs w:val="24"/>
        </w:rPr>
        <w:t xml:space="preserve"> identify </w:t>
      </w:r>
      <w:r w:rsidR="001E6EE2">
        <w:rPr>
          <w:rFonts w:ascii="Times New Roman" w:eastAsia="ScalaLancetPro" w:hAnsi="Times New Roman" w:cs="Times New Roman"/>
          <w:sz w:val="24"/>
          <w:szCs w:val="24"/>
        </w:rPr>
        <w:t>opportunities</w:t>
      </w:r>
      <w:r w:rsidR="001D59B0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8B062A" w:rsidRPr="008860E6">
        <w:rPr>
          <w:rFonts w:ascii="Times New Roman" w:eastAsia="ScalaLancetPro" w:hAnsi="Times New Roman" w:cs="Times New Roman"/>
          <w:sz w:val="24"/>
          <w:szCs w:val="24"/>
        </w:rPr>
        <w:t>for improvement.</w:t>
      </w:r>
    </w:p>
    <w:p w14:paraId="2D08D823" w14:textId="77777777" w:rsidR="009A6769" w:rsidRPr="002A14EB" w:rsidRDefault="00530B7B" w:rsidP="002A14EB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 xml:space="preserve">2. </w:t>
      </w:r>
      <w:r w:rsidR="00B91619">
        <w:rPr>
          <w:rFonts w:ascii="Times New Roman" w:hAnsi="Times New Roman" w:cs="Times New Roman"/>
          <w:b/>
          <w:sz w:val="28"/>
          <w:szCs w:val="24"/>
        </w:rPr>
        <w:t>METHODS</w:t>
      </w:r>
    </w:p>
    <w:p w14:paraId="47587A13" w14:textId="671EE6A3" w:rsidR="009A6769" w:rsidRPr="008860E6" w:rsidRDefault="009A6769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>A systematic review</w:t>
      </w:r>
      <w:r w:rsidR="001D59B0">
        <w:rPr>
          <w:rFonts w:ascii="Times New Roman" w:hAnsi="Times New Roman" w:cs="Times New Roman"/>
          <w:sz w:val="24"/>
          <w:szCs w:val="24"/>
        </w:rPr>
        <w:t xml:space="preserve"> </w:t>
      </w:r>
      <w:r w:rsidR="00B272C5">
        <w:rPr>
          <w:rFonts w:ascii="Times New Roman" w:hAnsi="Times New Roman" w:cs="Times New Roman"/>
          <w:sz w:val="24"/>
          <w:szCs w:val="24"/>
        </w:rPr>
        <w:t xml:space="preserve">was 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conducted </w:t>
      </w:r>
      <w:r w:rsidR="00802718">
        <w:rPr>
          <w:rFonts w:ascii="Times New Roman" w:hAnsi="Times New Roman" w:cs="Times New Roman"/>
          <w:sz w:val="24"/>
          <w:szCs w:val="24"/>
        </w:rPr>
        <w:t>to explore</w:t>
      </w:r>
      <w:r w:rsidRPr="008860E6">
        <w:rPr>
          <w:rFonts w:ascii="Times New Roman" w:hAnsi="Times New Roman" w:cs="Times New Roman"/>
          <w:sz w:val="24"/>
          <w:szCs w:val="24"/>
        </w:rPr>
        <w:t xml:space="preserve"> point prevalence surveys for HAIs. </w:t>
      </w:r>
      <w:r w:rsidR="004E614D" w:rsidRPr="008860E6">
        <w:rPr>
          <w:rFonts w:ascii="Times New Roman" w:hAnsi="Times New Roman" w:cs="Times New Roman"/>
          <w:sz w:val="24"/>
          <w:szCs w:val="24"/>
        </w:rPr>
        <w:t>The s</w:t>
      </w:r>
      <w:r w:rsidRPr="008860E6">
        <w:rPr>
          <w:rFonts w:ascii="Times New Roman" w:hAnsi="Times New Roman" w:cs="Times New Roman"/>
          <w:sz w:val="24"/>
          <w:szCs w:val="24"/>
        </w:rPr>
        <w:t>tudy protocol and methodology was designed according to preferred re</w:t>
      </w:r>
      <w:r w:rsidR="00EC694A" w:rsidRPr="008860E6">
        <w:rPr>
          <w:rFonts w:ascii="Times New Roman" w:hAnsi="Times New Roman" w:cs="Times New Roman"/>
          <w:sz w:val="24"/>
          <w:szCs w:val="24"/>
        </w:rPr>
        <w:t>porting items for systematic and</w:t>
      </w:r>
      <w:r w:rsidRPr="008860E6">
        <w:rPr>
          <w:rFonts w:ascii="Times New Roman" w:hAnsi="Times New Roman" w:cs="Times New Roman"/>
          <w:sz w:val="24"/>
          <w:szCs w:val="24"/>
        </w:rPr>
        <w:t xml:space="preserve"> meta-analysis (PRISMA) guideline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her&lt;/Author&gt;&lt;Year&gt;2015&lt;/Year&gt;&lt;RecNum&gt;340&lt;/RecNum&gt;&lt;DisplayText&gt;[40]&lt;/DisplayText&gt;&lt;record&gt;&lt;rec-number&gt;340&lt;/rec-number&gt;&lt;foreign-keys&gt;&lt;key app="EN" db-id="rfaz9x22kvwd9oevte1vpa2sx590t5dfesxp" timestamp="1518432206"&gt;340&lt;/key&gt;&lt;/foreign-keys&gt;&lt;ref-type name="Journal Article"&gt;17&lt;/ref-type&gt;&lt;contributors&gt;&lt;authors&gt;&lt;author&gt;Moher, David&lt;/author&gt;&lt;author&gt;Shamseer, Larissa&lt;/author&gt;&lt;author&gt;Clarke, Mike&lt;/author&gt;&lt;author&gt;Ghersi, Davina&lt;/author&gt;&lt;author&gt;Liberati, Alessandro&lt;/author&gt;&lt;author&gt;Petticrew, Mark&lt;/author&gt;&lt;author&gt;Shekelle, Paul&lt;/author&gt;&lt;author&gt;Stewart, Lesley A&lt;/author&gt;&lt;/authors&gt;&lt;/contributors&gt;&lt;titles&gt;&lt;title&gt;Preferred reporting items for systematic review and meta-analysis protocols (PRISMA-P) 2015 statement&lt;/title&gt;&lt;secondary-title&gt;Systematic reviews&lt;/secondary-title&gt;&lt;/titles&gt;&lt;pages&gt;1&lt;/pages&gt;&lt;volume&gt;4&lt;/volume&gt;&lt;number&gt;1&lt;/number&gt;&lt;dates&gt;&lt;year&gt;2015&lt;/year&gt;&lt;/dates&gt;&lt;isbn&gt;2046-4053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0" w:tooltip="Moher, 2015 #34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5501E9">
        <w:rPr>
          <w:rFonts w:ascii="Times New Roman" w:hAnsi="Times New Roman" w:cs="Times New Roman"/>
          <w:sz w:val="24"/>
          <w:szCs w:val="24"/>
        </w:rPr>
        <w:t>.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We aimed to detect point prevalence surveys worldwide focusing on </w:t>
      </w:r>
      <w:r w:rsidR="00E513EA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>types of infections as well as microorganisms responsib</w:t>
      </w:r>
      <w:r w:rsidR="000A3FD4">
        <w:rPr>
          <w:rFonts w:ascii="Times New Roman" w:hAnsi="Times New Roman" w:cs="Times New Roman"/>
          <w:sz w:val="24"/>
          <w:szCs w:val="24"/>
        </w:rPr>
        <w:t xml:space="preserve">le for these </w:t>
      </w:r>
      <w:r w:rsidR="00E513EA">
        <w:rPr>
          <w:rFonts w:ascii="Times New Roman" w:hAnsi="Times New Roman" w:cs="Times New Roman"/>
          <w:sz w:val="24"/>
          <w:szCs w:val="24"/>
        </w:rPr>
        <w:t>various</w:t>
      </w:r>
      <w:r w:rsidR="000A3FD4">
        <w:rPr>
          <w:rFonts w:ascii="Times New Roman" w:hAnsi="Times New Roman" w:cs="Times New Roman"/>
          <w:sz w:val="24"/>
          <w:szCs w:val="24"/>
        </w:rPr>
        <w:t xml:space="preserve"> infections</w:t>
      </w:r>
      <w:r w:rsidR="004E614D" w:rsidRPr="008860E6">
        <w:rPr>
          <w:rFonts w:ascii="Times New Roman" w:hAnsi="Times New Roman" w:cs="Times New Roman"/>
          <w:sz w:val="24"/>
          <w:szCs w:val="24"/>
        </w:rPr>
        <w:t>.</w:t>
      </w:r>
    </w:p>
    <w:p w14:paraId="2850100F" w14:textId="77777777" w:rsidR="009A6769" w:rsidRPr="008860E6" w:rsidRDefault="00530B7B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2.1 </w:t>
      </w:r>
      <w:r w:rsidR="009A6769" w:rsidRPr="008860E6">
        <w:rPr>
          <w:rFonts w:ascii="Times New Roman" w:hAnsi="Times New Roman" w:cs="Times New Roman"/>
          <w:sz w:val="24"/>
          <w:szCs w:val="24"/>
          <w:u w:val="single"/>
        </w:rPr>
        <w:t>D</w:t>
      </w:r>
      <w:r w:rsidR="002E3998">
        <w:rPr>
          <w:rFonts w:ascii="Times New Roman" w:hAnsi="Times New Roman" w:cs="Times New Roman"/>
          <w:sz w:val="24"/>
          <w:szCs w:val="24"/>
          <w:u w:val="single"/>
        </w:rPr>
        <w:t>ata Sources</w:t>
      </w:r>
    </w:p>
    <w:p w14:paraId="2284CB2B" w14:textId="5514C47D" w:rsidR="009A6769" w:rsidRDefault="009A6769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 xml:space="preserve">We retrieved relevant articles using </w:t>
      </w:r>
      <w:r w:rsidR="00C75DC1" w:rsidRPr="008860E6">
        <w:rPr>
          <w:rFonts w:ascii="Times New Roman" w:eastAsia="ScalaLancetPro" w:hAnsi="Times New Roman" w:cs="Times New Roman"/>
          <w:sz w:val="24"/>
          <w:szCs w:val="24"/>
        </w:rPr>
        <w:t>PubMed, EBSCO, Pro</w:t>
      </w:r>
      <w:r w:rsidR="00802718">
        <w:rPr>
          <w:rFonts w:ascii="Times New Roman" w:eastAsia="ScalaLancetPro" w:hAnsi="Times New Roman" w:cs="Times New Roman"/>
          <w:sz w:val="24"/>
          <w:szCs w:val="24"/>
        </w:rPr>
        <w:t>Q</w:t>
      </w:r>
      <w:r w:rsidR="00C75DC1" w:rsidRPr="008860E6">
        <w:rPr>
          <w:rFonts w:ascii="Times New Roman" w:eastAsia="ScalaLancetPro" w:hAnsi="Times New Roman" w:cs="Times New Roman"/>
          <w:sz w:val="24"/>
          <w:szCs w:val="24"/>
        </w:rPr>
        <w:t xml:space="preserve">uest, </w:t>
      </w:r>
      <w:r w:rsidR="00802718" w:rsidRPr="008860E6">
        <w:rPr>
          <w:rFonts w:ascii="Times New Roman" w:eastAsia="ScalaLancetPro" w:hAnsi="Times New Roman" w:cs="Times New Roman"/>
          <w:sz w:val="24"/>
          <w:szCs w:val="24"/>
        </w:rPr>
        <w:t>C</w:t>
      </w:r>
      <w:r w:rsidR="00802718">
        <w:rPr>
          <w:rFonts w:ascii="Times New Roman" w:eastAsia="ScalaLancetPro" w:hAnsi="Times New Roman" w:cs="Times New Roman"/>
          <w:sz w:val="24"/>
          <w:szCs w:val="24"/>
        </w:rPr>
        <w:t>INHAL</w:t>
      </w:r>
      <w:r w:rsidR="00B33141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C75DC1" w:rsidRPr="008860E6">
        <w:rPr>
          <w:rFonts w:ascii="Times New Roman" w:eastAsia="ScalaLancetPro" w:hAnsi="Times New Roman" w:cs="Times New Roman"/>
          <w:sz w:val="24"/>
          <w:szCs w:val="24"/>
        </w:rPr>
        <w:t>and Scopus</w:t>
      </w:r>
      <w:r w:rsidR="00B33141">
        <w:rPr>
          <w:rFonts w:ascii="Times New Roman" w:hAnsi="Times New Roman" w:cs="Times New Roman"/>
          <w:sz w:val="24"/>
          <w:szCs w:val="24"/>
        </w:rPr>
        <w:t xml:space="preserve"> databases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B33141">
        <w:rPr>
          <w:rFonts w:ascii="Times New Roman" w:hAnsi="Times New Roman" w:cs="Times New Roman"/>
          <w:sz w:val="24"/>
          <w:szCs w:val="24"/>
        </w:rPr>
        <w:t xml:space="preserve">and 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published </w:t>
      </w:r>
      <w:r w:rsidR="00577446" w:rsidRPr="008860E6">
        <w:rPr>
          <w:rFonts w:ascii="Times New Roman" w:hAnsi="Times New Roman" w:cs="Times New Roman"/>
          <w:sz w:val="24"/>
          <w:szCs w:val="24"/>
        </w:rPr>
        <w:t>in English from 1995</w:t>
      </w:r>
      <w:r w:rsidR="00B33141">
        <w:rPr>
          <w:rFonts w:ascii="Times New Roman" w:hAnsi="Times New Roman" w:cs="Times New Roman"/>
          <w:sz w:val="24"/>
          <w:szCs w:val="24"/>
        </w:rPr>
        <w:t xml:space="preserve"> to the </w:t>
      </w:r>
      <w:r w:rsidRPr="008860E6">
        <w:rPr>
          <w:rFonts w:ascii="Times New Roman" w:hAnsi="Times New Roman" w:cs="Times New Roman"/>
          <w:sz w:val="24"/>
          <w:szCs w:val="24"/>
        </w:rPr>
        <w:t>present</w:t>
      </w:r>
      <w:r w:rsidR="00B33141">
        <w:rPr>
          <w:rFonts w:ascii="Times New Roman" w:hAnsi="Times New Roman" w:cs="Times New Roman"/>
          <w:sz w:val="24"/>
          <w:szCs w:val="24"/>
        </w:rPr>
        <w:t xml:space="preserve"> year (2019)</w:t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DD71DB">
        <w:rPr>
          <w:rFonts w:ascii="Times New Roman" w:hAnsi="Times New Roman" w:cs="Times New Roman"/>
          <w:noProof/>
          <w:sz w:val="24"/>
          <w:szCs w:val="24"/>
        </w:rPr>
        <w:t>A c</w:t>
      </w:r>
      <w:r w:rsidRPr="00DD71DB">
        <w:rPr>
          <w:rFonts w:ascii="Times New Roman" w:hAnsi="Times New Roman" w:cs="Times New Roman"/>
          <w:noProof/>
          <w:sz w:val="24"/>
          <w:szCs w:val="24"/>
        </w:rPr>
        <w:t>omprehensive</w:t>
      </w:r>
      <w:r w:rsidRPr="008860E6">
        <w:rPr>
          <w:rFonts w:ascii="Times New Roman" w:hAnsi="Times New Roman" w:cs="Times New Roman"/>
          <w:sz w:val="24"/>
          <w:szCs w:val="24"/>
        </w:rPr>
        <w:t xml:space="preserve"> grey literature review was also performed using Google Scholar, </w:t>
      </w:r>
      <w:r w:rsidR="00B33141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 xml:space="preserve">World </w:t>
      </w:r>
      <w:r w:rsidR="00394EA9" w:rsidRPr="008860E6">
        <w:rPr>
          <w:rFonts w:ascii="Times New Roman" w:hAnsi="Times New Roman" w:cs="Times New Roman"/>
          <w:sz w:val="24"/>
          <w:szCs w:val="24"/>
        </w:rPr>
        <w:t xml:space="preserve">Health Organization and </w:t>
      </w:r>
      <w:r w:rsidR="00530B7B">
        <w:rPr>
          <w:rFonts w:ascii="Times New Roman" w:hAnsi="Times New Roman" w:cs="Times New Roman"/>
          <w:sz w:val="24"/>
          <w:szCs w:val="24"/>
        </w:rPr>
        <w:t xml:space="preserve">the </w:t>
      </w:r>
      <w:r w:rsidR="00394EA9" w:rsidRPr="008860E6">
        <w:rPr>
          <w:rFonts w:ascii="Times New Roman" w:hAnsi="Times New Roman" w:cs="Times New Roman"/>
          <w:sz w:val="24"/>
          <w:szCs w:val="24"/>
        </w:rPr>
        <w:t>website</w:t>
      </w:r>
      <w:r w:rsidRPr="008860E6">
        <w:rPr>
          <w:rFonts w:ascii="Times New Roman" w:hAnsi="Times New Roman" w:cs="Times New Roman"/>
          <w:sz w:val="24"/>
          <w:szCs w:val="24"/>
        </w:rPr>
        <w:t xml:space="preserve"> of </w:t>
      </w:r>
      <w:r w:rsidR="00DD71DB">
        <w:rPr>
          <w:rFonts w:ascii="Times New Roman" w:hAnsi="Times New Roman" w:cs="Times New Roman"/>
          <w:sz w:val="24"/>
          <w:szCs w:val="24"/>
        </w:rPr>
        <w:t xml:space="preserve">the </w:t>
      </w:r>
      <w:r w:rsidRPr="00DD71DB">
        <w:rPr>
          <w:rFonts w:ascii="Times New Roman" w:hAnsi="Times New Roman" w:cs="Times New Roman"/>
          <w:noProof/>
          <w:sz w:val="24"/>
          <w:szCs w:val="24"/>
        </w:rPr>
        <w:t>European</w:t>
      </w:r>
      <w:r w:rsidRPr="008860E6">
        <w:rPr>
          <w:rFonts w:ascii="Times New Roman" w:hAnsi="Times New Roman" w:cs="Times New Roman"/>
          <w:sz w:val="24"/>
          <w:szCs w:val="24"/>
        </w:rPr>
        <w:t xml:space="preserve"> Centre for Disease Prevention and Control</w:t>
      </w:r>
      <w:r w:rsidR="00530B7B">
        <w:rPr>
          <w:rFonts w:ascii="Times New Roman" w:hAnsi="Times New Roman" w:cs="Times New Roman"/>
          <w:sz w:val="24"/>
          <w:szCs w:val="24"/>
        </w:rPr>
        <w:t xml:space="preserve"> in case we missed important references</w:t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5132A9" w:rsidRPr="008860E6">
        <w:rPr>
          <w:rFonts w:ascii="Times New Roman" w:hAnsi="Times New Roman" w:cs="Times New Roman"/>
          <w:sz w:val="24"/>
          <w:szCs w:val="24"/>
        </w:rPr>
        <w:t>The selected reference lists were</w:t>
      </w:r>
      <w:r w:rsidR="00DD71DB">
        <w:rPr>
          <w:rFonts w:ascii="Times New Roman" w:hAnsi="Times New Roman" w:cs="Times New Roman"/>
          <w:sz w:val="24"/>
          <w:szCs w:val="24"/>
        </w:rPr>
        <w:t xml:space="preserve"> </w:t>
      </w:r>
      <w:r w:rsidR="0008381B">
        <w:rPr>
          <w:rFonts w:ascii="Times New Roman" w:hAnsi="Times New Roman" w:cs="Times New Roman"/>
          <w:sz w:val="24"/>
          <w:szCs w:val="24"/>
        </w:rPr>
        <w:t>subsequently</w:t>
      </w:r>
      <w:r w:rsidR="00DD71DB">
        <w:rPr>
          <w:rFonts w:ascii="Times New Roman" w:hAnsi="Times New Roman" w:cs="Times New Roman"/>
          <w:sz w:val="24"/>
          <w:szCs w:val="24"/>
        </w:rPr>
        <w:t xml:space="preserve"> analyzed</w:t>
      </w:r>
      <w:r w:rsidRPr="008860E6">
        <w:rPr>
          <w:rFonts w:ascii="Times New Roman" w:hAnsi="Times New Roman" w:cs="Times New Roman"/>
          <w:sz w:val="24"/>
          <w:szCs w:val="24"/>
        </w:rPr>
        <w:t xml:space="preserve">. References of the selected articles were also retrieved </w:t>
      </w:r>
      <w:r w:rsidR="00530B7B">
        <w:rPr>
          <w:rFonts w:ascii="Times New Roman" w:hAnsi="Times New Roman" w:cs="Times New Roman"/>
          <w:sz w:val="24"/>
          <w:szCs w:val="24"/>
        </w:rPr>
        <w:t xml:space="preserve">and reviewed </w:t>
      </w:r>
      <w:r w:rsidRPr="008860E6">
        <w:rPr>
          <w:rFonts w:ascii="Times New Roman" w:hAnsi="Times New Roman" w:cs="Times New Roman"/>
          <w:sz w:val="24"/>
          <w:szCs w:val="24"/>
        </w:rPr>
        <w:t xml:space="preserve">to </w:t>
      </w:r>
      <w:r w:rsidR="00530B7B">
        <w:rPr>
          <w:rFonts w:ascii="Times New Roman" w:hAnsi="Times New Roman" w:cs="Times New Roman"/>
          <w:sz w:val="24"/>
          <w:szCs w:val="24"/>
        </w:rPr>
        <w:t>again see if we had missed</w:t>
      </w:r>
      <w:r w:rsidRPr="008860E6">
        <w:rPr>
          <w:rFonts w:ascii="Times New Roman" w:hAnsi="Times New Roman" w:cs="Times New Roman"/>
          <w:sz w:val="24"/>
          <w:szCs w:val="24"/>
        </w:rPr>
        <w:t xml:space="preserve"> relevant articles</w:t>
      </w:r>
      <w:r w:rsidR="00530B7B">
        <w:rPr>
          <w:rFonts w:ascii="Times New Roman" w:hAnsi="Times New Roman" w:cs="Times New Roman"/>
          <w:sz w:val="24"/>
          <w:szCs w:val="24"/>
        </w:rPr>
        <w:t xml:space="preserve"> from our initial search</w:t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73018B" w14:textId="77777777" w:rsidR="002E3998" w:rsidRDefault="00B94C91" w:rsidP="002A14EB">
      <w:pPr>
        <w:spacing w:line="240" w:lineRule="auto"/>
        <w:jc w:val="both"/>
        <w:rPr>
          <w:rFonts w:ascii="Times New Roman" w:eastAsia="ScalaLancetPro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2.2 </w:t>
      </w:r>
      <w:r w:rsidR="002E3998" w:rsidRPr="008860E6">
        <w:rPr>
          <w:rFonts w:ascii="Times New Roman" w:hAnsi="Times New Roman" w:cs="Times New Roman"/>
          <w:sz w:val="24"/>
          <w:szCs w:val="24"/>
          <w:u w:val="single"/>
        </w:rPr>
        <w:t>Search Strategy</w:t>
      </w:r>
    </w:p>
    <w:p w14:paraId="660F11ED" w14:textId="4CA6731B" w:rsidR="00802718" w:rsidRDefault="002C256C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eastAsia="ScalaLancetPro" w:hAnsi="Times New Roman" w:cs="Times New Roman"/>
          <w:sz w:val="24"/>
          <w:szCs w:val="24"/>
        </w:rPr>
        <w:t>Data were sear</w:t>
      </w:r>
      <w:r w:rsidR="008F01D8" w:rsidRPr="008F01D8">
        <w:rPr>
          <w:rFonts w:ascii="Times New Roman" w:eastAsia="ScalaLancetPro" w:hAnsi="Times New Roman" w:cs="Times New Roman"/>
          <w:noProof/>
          <w:sz w:val="24"/>
          <w:szCs w:val="24"/>
        </w:rPr>
        <w:t>ched using the keywords “health-</w:t>
      </w:r>
      <w:r w:rsidRPr="008F01D8">
        <w:rPr>
          <w:rFonts w:ascii="Times New Roman" w:eastAsia="ScalaLancetPro" w:hAnsi="Times New Roman" w:cs="Times New Roman"/>
          <w:noProof/>
          <w:sz w:val="24"/>
          <w:szCs w:val="24"/>
        </w:rPr>
        <w:t>care associated</w:t>
      </w:r>
      <w:r w:rsidRPr="008860E6">
        <w:rPr>
          <w:rFonts w:ascii="Times New Roman" w:eastAsia="ScalaLancetPro" w:hAnsi="Times New Roman" w:cs="Times New Roman"/>
          <w:sz w:val="24"/>
          <w:szCs w:val="24"/>
        </w:rPr>
        <w:t xml:space="preserve"> infection”, “</w:t>
      </w:r>
      <w:r w:rsidRPr="008F01D8">
        <w:rPr>
          <w:rFonts w:ascii="Times New Roman" w:eastAsia="ScalaLancetPro" w:hAnsi="Times New Roman" w:cs="Times New Roman"/>
          <w:noProof/>
          <w:sz w:val="24"/>
          <w:szCs w:val="24"/>
        </w:rPr>
        <w:t>hospital</w:t>
      </w:r>
      <w:r w:rsidR="008F01D8">
        <w:rPr>
          <w:rFonts w:ascii="Times New Roman" w:eastAsia="ScalaLancetPro" w:hAnsi="Times New Roman" w:cs="Times New Roman"/>
          <w:noProof/>
          <w:sz w:val="24"/>
          <w:szCs w:val="24"/>
        </w:rPr>
        <w:t>-</w:t>
      </w:r>
      <w:r w:rsidRPr="008F01D8">
        <w:rPr>
          <w:rFonts w:ascii="Times New Roman" w:eastAsia="ScalaLancetPro" w:hAnsi="Times New Roman" w:cs="Times New Roman"/>
          <w:noProof/>
          <w:sz w:val="24"/>
          <w:szCs w:val="24"/>
        </w:rPr>
        <w:t>acquired</w:t>
      </w:r>
      <w:r w:rsidRPr="008860E6">
        <w:rPr>
          <w:rFonts w:ascii="Times New Roman" w:eastAsia="ScalaLancetPro" w:hAnsi="Times New Roman" w:cs="Times New Roman"/>
          <w:sz w:val="24"/>
          <w:szCs w:val="24"/>
        </w:rPr>
        <w:t xml:space="preserve"> infections”, “point prevalence”, “repeated prevalence”, “period prevalence”, “survey”, “hospital(s)”, “intensive care </w:t>
      </w:r>
      <w:proofErr w:type="gramStart"/>
      <w:r w:rsidRPr="008860E6">
        <w:rPr>
          <w:rFonts w:ascii="Times New Roman" w:eastAsia="ScalaLancetPro" w:hAnsi="Times New Roman" w:cs="Times New Roman"/>
          <w:sz w:val="24"/>
          <w:szCs w:val="24"/>
        </w:rPr>
        <w:t>units”  by</w:t>
      </w:r>
      <w:proofErr w:type="gramEnd"/>
      <w:r w:rsidRPr="008860E6">
        <w:rPr>
          <w:rFonts w:ascii="Times New Roman" w:eastAsia="ScalaLancetPro" w:hAnsi="Times New Roman" w:cs="Times New Roman"/>
          <w:sz w:val="24"/>
          <w:szCs w:val="24"/>
        </w:rPr>
        <w:t xml:space="preserve"> using truncations and  Boolean operators (“OR”  “AND”)</w:t>
      </w:r>
      <w:r w:rsidR="005D63D2" w:rsidRPr="008860E6">
        <w:rPr>
          <w:rFonts w:ascii="Times New Roman" w:eastAsia="ScalaLancetPro" w:hAnsi="Times New Roman" w:cs="Times New Roman"/>
          <w:sz w:val="24"/>
          <w:szCs w:val="24"/>
        </w:rPr>
        <w:t xml:space="preserve"> from 1995 until April 2018.</w:t>
      </w:r>
      <w:r w:rsidRPr="008860E6">
        <w:rPr>
          <w:rFonts w:ascii="Times New Roman" w:eastAsia="ScalaLancetPro" w:hAnsi="Times New Roman" w:cs="Times New Roman"/>
          <w:sz w:val="24"/>
          <w:szCs w:val="24"/>
        </w:rPr>
        <w:t xml:space="preserve"> The corresponding Medical Subject Heading (</w:t>
      </w:r>
      <w:proofErr w:type="spellStart"/>
      <w:r w:rsidRPr="008860E6">
        <w:rPr>
          <w:rFonts w:ascii="Times New Roman" w:eastAsia="ScalaLancetPro" w:hAnsi="Times New Roman" w:cs="Times New Roman"/>
          <w:sz w:val="24"/>
          <w:szCs w:val="24"/>
        </w:rPr>
        <w:t>MeSH</w:t>
      </w:r>
      <w:proofErr w:type="spellEnd"/>
      <w:r w:rsidRPr="008860E6">
        <w:rPr>
          <w:rFonts w:ascii="Times New Roman" w:eastAsia="ScalaLancetPro" w:hAnsi="Times New Roman" w:cs="Times New Roman"/>
          <w:sz w:val="24"/>
          <w:szCs w:val="24"/>
        </w:rPr>
        <w:t xml:space="preserve">) terms for the above keywords were also tried. </w:t>
      </w:r>
      <w:r w:rsidRPr="008860E6">
        <w:rPr>
          <w:rFonts w:ascii="Times New Roman" w:hAnsi="Times New Roman" w:cs="Times New Roman"/>
          <w:sz w:val="24"/>
          <w:szCs w:val="24"/>
        </w:rPr>
        <w:t xml:space="preserve">Abstracts and </w:t>
      </w:r>
      <w:r w:rsidR="005D63D2" w:rsidRPr="008860E6">
        <w:rPr>
          <w:rFonts w:ascii="Times New Roman" w:hAnsi="Times New Roman" w:cs="Times New Roman"/>
          <w:sz w:val="24"/>
          <w:szCs w:val="24"/>
        </w:rPr>
        <w:t>f</w:t>
      </w:r>
      <w:r w:rsidRPr="008860E6">
        <w:rPr>
          <w:rFonts w:ascii="Times New Roman" w:hAnsi="Times New Roman" w:cs="Times New Roman"/>
          <w:sz w:val="24"/>
          <w:szCs w:val="24"/>
        </w:rPr>
        <w:t>ull-text articles were screened for eligibility by applying PICO (population, interventions, comparison</w:t>
      </w:r>
      <w:r w:rsidR="008F01D8">
        <w:rPr>
          <w:rFonts w:ascii="Times New Roman" w:hAnsi="Times New Roman" w:cs="Times New Roman"/>
          <w:sz w:val="24"/>
          <w:szCs w:val="24"/>
        </w:rPr>
        <w:t>,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Pr="008F01D8">
        <w:rPr>
          <w:rFonts w:ascii="Times New Roman" w:hAnsi="Times New Roman" w:cs="Times New Roman"/>
          <w:noProof/>
          <w:sz w:val="24"/>
          <w:szCs w:val="24"/>
        </w:rPr>
        <w:t>and</w:t>
      </w:r>
      <w:r w:rsidRPr="008860E6">
        <w:rPr>
          <w:rFonts w:ascii="Times New Roman" w:hAnsi="Times New Roman" w:cs="Times New Roman"/>
          <w:sz w:val="24"/>
          <w:szCs w:val="24"/>
        </w:rPr>
        <w:t xml:space="preserve"> outcomes) approach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her&lt;/Author&gt;&lt;Year&gt;2015&lt;/Year&gt;&lt;RecNum&gt;340&lt;/RecNum&gt;&lt;DisplayText&gt;[40]&lt;/DisplayText&gt;&lt;record&gt;&lt;rec-number&gt;340&lt;/rec-number&gt;&lt;foreign-keys&gt;&lt;key app="EN" db-id="rfaz9x22kvwd9oevte1vpa2sx590t5dfesxp" timestamp="1518432206"&gt;340&lt;/key&gt;&lt;/foreign-keys&gt;&lt;ref-type name="Journal Article"&gt;17&lt;/ref-type&gt;&lt;contributors&gt;&lt;authors&gt;&lt;author&gt;Moher, David&lt;/author&gt;&lt;author&gt;Shamseer, Larissa&lt;/author&gt;&lt;author&gt;Clarke, Mike&lt;/author&gt;&lt;author&gt;Ghersi, Davina&lt;/author&gt;&lt;author&gt;Liberati, Alessandro&lt;/author&gt;&lt;author&gt;Petticrew, Mark&lt;/author&gt;&lt;author&gt;Shekelle, Paul&lt;/author&gt;&lt;author&gt;Stewart, Lesley A&lt;/author&gt;&lt;/authors&gt;&lt;/contributors&gt;&lt;titles&gt;&lt;title&gt;Preferred reporting items for systematic review and meta-analysis protocols (PRISMA-P) 2015 statement&lt;/title&gt;&lt;secondary-title&gt;Systematic reviews&lt;/secondary-title&gt;&lt;/titles&gt;&lt;pages&gt;1&lt;/pages&gt;&lt;volume&gt;4&lt;/volume&gt;&lt;number&gt;1&lt;/number&gt;&lt;dates&gt;&lt;year&gt;2015&lt;/year&gt;&lt;/dates&gt;&lt;isbn&gt;2046-4053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0" w:tooltip="Moher, 2015 #34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2FA888" w14:textId="77777777" w:rsidR="002E3998" w:rsidRPr="002E3998" w:rsidRDefault="00B94C91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2.3 </w:t>
      </w:r>
      <w:r w:rsidR="002E3998" w:rsidRPr="002E3998">
        <w:rPr>
          <w:rFonts w:ascii="Times New Roman" w:hAnsi="Times New Roman" w:cs="Times New Roman"/>
          <w:sz w:val="24"/>
          <w:szCs w:val="24"/>
          <w:u w:val="single"/>
        </w:rPr>
        <w:t xml:space="preserve">Inclusion and </w:t>
      </w:r>
      <w:r w:rsidR="008F01D8">
        <w:rPr>
          <w:rFonts w:ascii="Times New Roman" w:hAnsi="Times New Roman" w:cs="Times New Roman"/>
          <w:noProof/>
          <w:sz w:val="24"/>
          <w:szCs w:val="24"/>
          <w:u w:val="single"/>
        </w:rPr>
        <w:t>E</w:t>
      </w:r>
      <w:r w:rsidR="002E3998" w:rsidRPr="008F01D8">
        <w:rPr>
          <w:rFonts w:ascii="Times New Roman" w:hAnsi="Times New Roman" w:cs="Times New Roman"/>
          <w:noProof/>
          <w:sz w:val="24"/>
          <w:szCs w:val="24"/>
          <w:u w:val="single"/>
        </w:rPr>
        <w:t>xclusion</w:t>
      </w:r>
      <w:r w:rsidR="002E3998" w:rsidRPr="002E3998">
        <w:rPr>
          <w:rFonts w:ascii="Times New Roman" w:hAnsi="Times New Roman" w:cs="Times New Roman"/>
          <w:sz w:val="24"/>
          <w:szCs w:val="24"/>
          <w:u w:val="single"/>
        </w:rPr>
        <w:t xml:space="preserve"> Criteria</w:t>
      </w:r>
    </w:p>
    <w:p w14:paraId="1E6157C7" w14:textId="4A2547A9" w:rsidR="002C256C" w:rsidRPr="00C854BF" w:rsidRDefault="002C256C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854BF">
        <w:rPr>
          <w:rFonts w:ascii="Times New Roman" w:hAnsi="Times New Roman" w:cs="Times New Roman"/>
          <w:sz w:val="24"/>
          <w:szCs w:val="24"/>
        </w:rPr>
        <w:t xml:space="preserve">In this systematic review, there was no restriction on </w:t>
      </w:r>
      <w:r w:rsidR="00CE2AE6">
        <w:rPr>
          <w:rFonts w:ascii="Times New Roman" w:hAnsi="Times New Roman" w:cs="Times New Roman"/>
          <w:sz w:val="24"/>
          <w:szCs w:val="24"/>
        </w:rPr>
        <w:t xml:space="preserve">the </w:t>
      </w:r>
      <w:r w:rsidRPr="00C854BF">
        <w:rPr>
          <w:rFonts w:ascii="Times New Roman" w:hAnsi="Times New Roman" w:cs="Times New Roman"/>
          <w:sz w:val="24"/>
          <w:szCs w:val="24"/>
        </w:rPr>
        <w:t xml:space="preserve">age </w:t>
      </w:r>
      <w:r w:rsidR="00CE2AE6">
        <w:rPr>
          <w:rFonts w:ascii="Times New Roman" w:hAnsi="Times New Roman" w:cs="Times New Roman"/>
          <w:sz w:val="24"/>
          <w:szCs w:val="24"/>
        </w:rPr>
        <w:t>or</w:t>
      </w:r>
      <w:r w:rsidRPr="00C854BF">
        <w:rPr>
          <w:rFonts w:ascii="Times New Roman" w:hAnsi="Times New Roman" w:cs="Times New Roman"/>
          <w:sz w:val="24"/>
          <w:szCs w:val="24"/>
        </w:rPr>
        <w:t xml:space="preserve"> gender</w:t>
      </w:r>
      <w:r w:rsidR="00CE2AE6">
        <w:rPr>
          <w:rFonts w:ascii="Times New Roman" w:hAnsi="Times New Roman" w:cs="Times New Roman"/>
          <w:sz w:val="24"/>
          <w:szCs w:val="24"/>
        </w:rPr>
        <w:t xml:space="preserve"> of the patients in the studies</w:t>
      </w:r>
      <w:r w:rsidRPr="00C854BF">
        <w:rPr>
          <w:rFonts w:ascii="Times New Roman" w:hAnsi="Times New Roman" w:cs="Times New Roman"/>
          <w:sz w:val="24"/>
          <w:szCs w:val="24"/>
        </w:rPr>
        <w:t xml:space="preserve">. We included </w:t>
      </w:r>
      <w:r w:rsidR="005C7307" w:rsidRPr="00C854BF">
        <w:rPr>
          <w:rFonts w:ascii="Times New Roman" w:hAnsi="Times New Roman" w:cs="Times New Roman"/>
          <w:sz w:val="24"/>
          <w:szCs w:val="24"/>
        </w:rPr>
        <w:t xml:space="preserve">English language </w:t>
      </w:r>
      <w:r w:rsidRPr="00C854BF">
        <w:rPr>
          <w:rFonts w:ascii="Times New Roman" w:hAnsi="Times New Roman" w:cs="Times New Roman"/>
          <w:sz w:val="24"/>
          <w:szCs w:val="24"/>
        </w:rPr>
        <w:t xml:space="preserve">abstracts </w:t>
      </w:r>
      <w:r w:rsidR="005C7307" w:rsidRPr="00C854BF">
        <w:rPr>
          <w:rFonts w:ascii="Times New Roman" w:hAnsi="Times New Roman" w:cs="Times New Roman"/>
          <w:sz w:val="24"/>
          <w:szCs w:val="24"/>
        </w:rPr>
        <w:t xml:space="preserve">and </w:t>
      </w:r>
      <w:r w:rsidR="005C7307" w:rsidRPr="008F01D8">
        <w:rPr>
          <w:rFonts w:ascii="Times New Roman" w:hAnsi="Times New Roman" w:cs="Times New Roman"/>
          <w:noProof/>
          <w:sz w:val="24"/>
          <w:szCs w:val="24"/>
        </w:rPr>
        <w:t>full</w:t>
      </w:r>
      <w:r w:rsidR="008F01D8">
        <w:rPr>
          <w:rFonts w:ascii="Times New Roman" w:hAnsi="Times New Roman" w:cs="Times New Roman"/>
          <w:noProof/>
          <w:sz w:val="24"/>
          <w:szCs w:val="24"/>
        </w:rPr>
        <w:t>-</w:t>
      </w:r>
      <w:r w:rsidR="005C7307" w:rsidRPr="008F01D8">
        <w:rPr>
          <w:rFonts w:ascii="Times New Roman" w:hAnsi="Times New Roman" w:cs="Times New Roman"/>
          <w:noProof/>
          <w:sz w:val="24"/>
          <w:szCs w:val="24"/>
        </w:rPr>
        <w:t>text</w:t>
      </w:r>
      <w:r w:rsidR="005C7307" w:rsidRPr="00C854BF">
        <w:rPr>
          <w:rFonts w:ascii="Times New Roman" w:hAnsi="Times New Roman" w:cs="Times New Roman"/>
          <w:sz w:val="24"/>
          <w:szCs w:val="24"/>
        </w:rPr>
        <w:t xml:space="preserve"> articles on</w:t>
      </w:r>
      <w:r w:rsidRPr="00C854BF">
        <w:rPr>
          <w:rFonts w:ascii="Times New Roman" w:hAnsi="Times New Roman" w:cs="Times New Roman"/>
          <w:sz w:val="24"/>
          <w:szCs w:val="24"/>
        </w:rPr>
        <w:t xml:space="preserve"> HAIs reporting </w:t>
      </w:r>
      <w:r w:rsidR="002E3998" w:rsidRPr="00C854BF">
        <w:rPr>
          <w:rFonts w:ascii="Times New Roman" w:hAnsi="Times New Roman" w:cs="Times New Roman"/>
          <w:sz w:val="24"/>
          <w:szCs w:val="24"/>
        </w:rPr>
        <w:t xml:space="preserve">three </w:t>
      </w:r>
      <w:r w:rsidRPr="00C854BF">
        <w:rPr>
          <w:rFonts w:ascii="Times New Roman" w:hAnsi="Times New Roman" w:cs="Times New Roman"/>
          <w:sz w:val="24"/>
          <w:szCs w:val="24"/>
        </w:rPr>
        <w:t>types of infections</w:t>
      </w:r>
      <w:r w:rsidR="00F57A86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F57A86" w:rsidRPr="008F01D8">
        <w:rPr>
          <w:rFonts w:ascii="Times New Roman" w:hAnsi="Times New Roman" w:cs="Times New Roman"/>
          <w:noProof/>
          <w:sz w:val="24"/>
          <w:szCs w:val="24"/>
        </w:rPr>
        <w:t>three</w:t>
      </w:r>
      <w:r w:rsidR="00F57A86" w:rsidRPr="00C854BF">
        <w:rPr>
          <w:rFonts w:ascii="Times New Roman" w:hAnsi="Times New Roman" w:cs="Times New Roman"/>
          <w:sz w:val="24"/>
          <w:szCs w:val="24"/>
        </w:rPr>
        <w:t xml:space="preserve"> most frequent microorganisms responsible for HAIs.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F57A86">
        <w:rPr>
          <w:rFonts w:ascii="Times New Roman" w:hAnsi="Times New Roman" w:cs="Times New Roman"/>
          <w:sz w:val="24"/>
          <w:szCs w:val="24"/>
        </w:rPr>
        <w:t>We excluded articles not in English</w:t>
      </w:r>
      <w:r w:rsidR="00880289">
        <w:rPr>
          <w:rFonts w:ascii="Times New Roman" w:hAnsi="Times New Roman" w:cs="Times New Roman"/>
          <w:sz w:val="24"/>
          <w:szCs w:val="24"/>
        </w:rPr>
        <w:t>.</w:t>
      </w:r>
      <w:r w:rsidR="00F57A86">
        <w:rPr>
          <w:rFonts w:ascii="Times New Roman" w:hAnsi="Times New Roman" w:cs="Times New Roman"/>
          <w:sz w:val="24"/>
          <w:szCs w:val="24"/>
        </w:rPr>
        <w:t xml:space="preserve"> </w:t>
      </w:r>
      <w:r w:rsidR="00880289">
        <w:rPr>
          <w:rFonts w:ascii="Times New Roman" w:hAnsi="Times New Roman" w:cs="Times New Roman"/>
          <w:sz w:val="24"/>
          <w:szCs w:val="24"/>
        </w:rPr>
        <w:t>R</w:t>
      </w:r>
      <w:r w:rsidR="005C7307" w:rsidRPr="00C854BF">
        <w:rPr>
          <w:rFonts w:ascii="Times New Roman" w:hAnsi="Times New Roman" w:cs="Times New Roman"/>
          <w:sz w:val="24"/>
          <w:szCs w:val="24"/>
        </w:rPr>
        <w:t>eview articles,</w:t>
      </w:r>
      <w:r w:rsidR="002E3998" w:rsidRPr="00C854BF">
        <w:rPr>
          <w:rFonts w:ascii="Times New Roman" w:hAnsi="Times New Roman" w:cs="Times New Roman"/>
          <w:sz w:val="24"/>
          <w:szCs w:val="24"/>
        </w:rPr>
        <w:t xml:space="preserve"> editorials,</w:t>
      </w:r>
      <w:r w:rsidR="005C7307" w:rsidRPr="00C854BF">
        <w:rPr>
          <w:rFonts w:ascii="Times New Roman" w:hAnsi="Times New Roman" w:cs="Times New Roman"/>
          <w:sz w:val="24"/>
          <w:szCs w:val="24"/>
        </w:rPr>
        <w:t xml:space="preserve"> case reports, qualitative studies, dissertations</w:t>
      </w:r>
      <w:r w:rsidR="008F01D8">
        <w:rPr>
          <w:rFonts w:ascii="Times New Roman" w:hAnsi="Times New Roman" w:cs="Times New Roman"/>
          <w:sz w:val="24"/>
          <w:szCs w:val="24"/>
        </w:rPr>
        <w:t>,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5C7307" w:rsidRPr="008F01D8">
        <w:rPr>
          <w:rFonts w:ascii="Times New Roman" w:hAnsi="Times New Roman" w:cs="Times New Roman"/>
          <w:noProof/>
          <w:sz w:val="24"/>
          <w:szCs w:val="24"/>
        </w:rPr>
        <w:t>a</w:t>
      </w:r>
      <w:r w:rsidR="00F57A86">
        <w:rPr>
          <w:rFonts w:ascii="Times New Roman" w:hAnsi="Times New Roman" w:cs="Times New Roman"/>
          <w:noProof/>
          <w:sz w:val="24"/>
          <w:szCs w:val="24"/>
        </w:rPr>
        <w:t>s well</w:t>
      </w:r>
      <w:r w:rsidR="00EF281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57A86">
        <w:rPr>
          <w:rFonts w:ascii="Times New Roman" w:hAnsi="Times New Roman" w:cs="Times New Roman"/>
          <w:sz w:val="24"/>
          <w:szCs w:val="24"/>
        </w:rPr>
        <w:t>as</w:t>
      </w:r>
      <w:r w:rsidRPr="00C854BF">
        <w:rPr>
          <w:rFonts w:ascii="Times New Roman" w:hAnsi="Times New Roman" w:cs="Times New Roman"/>
          <w:sz w:val="24"/>
          <w:szCs w:val="24"/>
        </w:rPr>
        <w:t xml:space="preserve"> articles reporting </w:t>
      </w:r>
      <w:r w:rsidR="004E614D" w:rsidRPr="00C854BF">
        <w:rPr>
          <w:rFonts w:ascii="Times New Roman" w:hAnsi="Times New Roman" w:cs="Times New Roman"/>
          <w:sz w:val="24"/>
          <w:szCs w:val="24"/>
        </w:rPr>
        <w:t xml:space="preserve">the </w:t>
      </w:r>
      <w:r w:rsidR="005C7307" w:rsidRPr="00C854BF">
        <w:rPr>
          <w:rFonts w:ascii="Times New Roman" w:hAnsi="Times New Roman" w:cs="Times New Roman"/>
          <w:sz w:val="24"/>
          <w:szCs w:val="24"/>
        </w:rPr>
        <w:t>same information</w:t>
      </w:r>
      <w:r w:rsidR="00F57A86">
        <w:rPr>
          <w:rFonts w:ascii="Times New Roman" w:hAnsi="Times New Roman" w:cs="Times New Roman"/>
          <w:sz w:val="24"/>
          <w:szCs w:val="24"/>
        </w:rPr>
        <w:t xml:space="preserve"> in a different format or Journal</w:t>
      </w:r>
      <w:r w:rsidR="00880289">
        <w:rPr>
          <w:rFonts w:ascii="Times New Roman" w:hAnsi="Times New Roman" w:cs="Times New Roman"/>
          <w:sz w:val="24"/>
          <w:szCs w:val="24"/>
        </w:rPr>
        <w:t xml:space="preserve"> were also excluded</w:t>
      </w:r>
      <w:r w:rsidRPr="00C854BF">
        <w:rPr>
          <w:rFonts w:ascii="Times New Roman" w:hAnsi="Times New Roman" w:cs="Times New Roman"/>
          <w:sz w:val="24"/>
          <w:szCs w:val="24"/>
        </w:rPr>
        <w:t>.</w:t>
      </w:r>
      <w:r w:rsidR="005C7307" w:rsidRPr="00C854BF">
        <w:rPr>
          <w:rFonts w:ascii="Times New Roman" w:hAnsi="Times New Roman" w:cs="Times New Roman"/>
          <w:sz w:val="24"/>
          <w:szCs w:val="24"/>
        </w:rPr>
        <w:t xml:space="preserve"> Studies lacking information about </w:t>
      </w:r>
      <w:r w:rsidR="00F57A86">
        <w:rPr>
          <w:rFonts w:ascii="Times New Roman" w:hAnsi="Times New Roman" w:cs="Times New Roman"/>
          <w:sz w:val="24"/>
          <w:szCs w:val="24"/>
        </w:rPr>
        <w:t xml:space="preserve">the </w:t>
      </w:r>
      <w:r w:rsidR="005C7307" w:rsidRPr="00C854BF">
        <w:rPr>
          <w:rFonts w:ascii="Times New Roman" w:hAnsi="Times New Roman" w:cs="Times New Roman"/>
          <w:sz w:val="24"/>
          <w:szCs w:val="24"/>
        </w:rPr>
        <w:t xml:space="preserve">types of infections were also excluded. </w:t>
      </w:r>
    </w:p>
    <w:p w14:paraId="17713633" w14:textId="77777777" w:rsidR="002C256C" w:rsidRPr="008860E6" w:rsidRDefault="00F57A86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2.4 </w:t>
      </w:r>
      <w:r w:rsidR="00301543" w:rsidRPr="008860E6">
        <w:rPr>
          <w:rFonts w:ascii="Times New Roman" w:hAnsi="Times New Roman" w:cs="Times New Roman"/>
          <w:sz w:val="24"/>
          <w:szCs w:val="24"/>
          <w:u w:val="single"/>
        </w:rPr>
        <w:t>Quality Assessment</w:t>
      </w:r>
    </w:p>
    <w:p w14:paraId="6D391240" w14:textId="7F3D6C27" w:rsidR="00CF44F9" w:rsidRDefault="002E4E75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854BF">
        <w:rPr>
          <w:rFonts w:ascii="Times New Roman" w:hAnsi="Times New Roman" w:cs="Times New Roman"/>
          <w:sz w:val="24"/>
          <w:szCs w:val="24"/>
        </w:rPr>
        <w:t xml:space="preserve">The methodological quality of included articles was assessed independently by two investigators (ZS and FA). </w:t>
      </w:r>
      <w:r w:rsidR="00802718" w:rsidRPr="00C854BF">
        <w:rPr>
          <w:rFonts w:ascii="Times New Roman" w:hAnsi="Times New Roman" w:cs="Times New Roman"/>
          <w:sz w:val="24"/>
          <w:szCs w:val="24"/>
        </w:rPr>
        <w:t>For quality assessment of included articles</w:t>
      </w:r>
      <w:r w:rsidR="008019E0" w:rsidRPr="00C854BF">
        <w:rPr>
          <w:rFonts w:ascii="Times New Roman" w:hAnsi="Times New Roman" w:cs="Times New Roman"/>
          <w:sz w:val="24"/>
          <w:szCs w:val="24"/>
        </w:rPr>
        <w:t>,</w:t>
      </w:r>
      <w:r w:rsidR="00802718" w:rsidRPr="00C854BF">
        <w:rPr>
          <w:rFonts w:ascii="Times New Roman" w:hAnsi="Times New Roman" w:cs="Times New Roman"/>
          <w:sz w:val="24"/>
          <w:szCs w:val="24"/>
        </w:rPr>
        <w:t xml:space="preserve"> Newcastle</w:t>
      </w:r>
      <w:r w:rsidR="00132809">
        <w:rPr>
          <w:rFonts w:ascii="Times New Roman" w:hAnsi="Times New Roman" w:cs="Times New Roman"/>
          <w:sz w:val="24"/>
          <w:szCs w:val="24"/>
        </w:rPr>
        <w:t>-</w:t>
      </w:r>
      <w:r w:rsidR="00802718" w:rsidRPr="00C854BF">
        <w:rPr>
          <w:rFonts w:ascii="Times New Roman" w:hAnsi="Times New Roman" w:cs="Times New Roman"/>
          <w:sz w:val="24"/>
          <w:szCs w:val="24"/>
        </w:rPr>
        <w:t>Ottawa scale (NOS) was used</w:t>
      </w:r>
      <w:r w:rsidR="00244A8E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C854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xsczwvQXV0aG9yPjxZZWFyPjIwMTM8L1llYXI+PFJl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xsczwvQXV0aG9yPjxZZWFyPjIwMTM8L1llYXI+PFJl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C854BF">
        <w:rPr>
          <w:rFonts w:ascii="Times New Roman" w:hAnsi="Times New Roman" w:cs="Times New Roman"/>
          <w:sz w:val="24"/>
          <w:szCs w:val="24"/>
        </w:rPr>
      </w:r>
      <w:r w:rsidR="00130DA5" w:rsidRPr="00C854BF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1" w:tooltip="Wells, 2013 #46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1-4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C854BF">
        <w:rPr>
          <w:rFonts w:ascii="Times New Roman" w:hAnsi="Times New Roman" w:cs="Times New Roman"/>
          <w:sz w:val="24"/>
          <w:szCs w:val="24"/>
        </w:rPr>
        <w:fldChar w:fldCharType="end"/>
      </w:r>
      <w:r w:rsidR="00802718" w:rsidRPr="00C854BF">
        <w:rPr>
          <w:rFonts w:ascii="Times New Roman" w:hAnsi="Times New Roman" w:cs="Times New Roman"/>
          <w:sz w:val="24"/>
          <w:szCs w:val="24"/>
        </w:rPr>
        <w:t>.</w:t>
      </w:r>
      <w:r w:rsidR="0008381B">
        <w:rPr>
          <w:rFonts w:ascii="Times New Roman" w:hAnsi="Times New Roman" w:cs="Times New Roman"/>
          <w:sz w:val="24"/>
          <w:szCs w:val="24"/>
        </w:rPr>
        <w:t xml:space="preserve"> </w:t>
      </w:r>
      <w:r w:rsidR="00132809">
        <w:rPr>
          <w:rFonts w:ascii="Times New Roman" w:hAnsi="Times New Roman" w:cs="Times New Roman"/>
          <w:sz w:val="24"/>
          <w:szCs w:val="24"/>
        </w:rPr>
        <w:t>This scale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Pr="00C854BF">
        <w:rPr>
          <w:rFonts w:ascii="Times New Roman" w:hAnsi="Times New Roman" w:cs="Times New Roman"/>
          <w:sz w:val="24"/>
          <w:szCs w:val="24"/>
        </w:rPr>
        <w:t>stratifie</w:t>
      </w:r>
      <w:r w:rsidR="00132809">
        <w:rPr>
          <w:rFonts w:ascii="Times New Roman" w:hAnsi="Times New Roman" w:cs="Times New Roman"/>
          <w:sz w:val="24"/>
          <w:szCs w:val="24"/>
        </w:rPr>
        <w:t>s</w:t>
      </w:r>
      <w:r w:rsidRPr="00C854BF">
        <w:rPr>
          <w:rFonts w:ascii="Times New Roman" w:hAnsi="Times New Roman" w:cs="Times New Roman"/>
          <w:sz w:val="24"/>
          <w:szCs w:val="24"/>
        </w:rPr>
        <w:t xml:space="preserve"> the methodological quality </w:t>
      </w:r>
      <w:r w:rsidR="00132809">
        <w:rPr>
          <w:rFonts w:ascii="Times New Roman" w:hAnsi="Times New Roman" w:cs="Times New Roman"/>
          <w:sz w:val="24"/>
          <w:szCs w:val="24"/>
        </w:rPr>
        <w:t xml:space="preserve">of papers </w:t>
      </w:r>
      <w:r w:rsidRPr="008F01D8">
        <w:rPr>
          <w:rFonts w:ascii="Times New Roman" w:hAnsi="Times New Roman" w:cs="Times New Roman"/>
          <w:noProof/>
          <w:sz w:val="24"/>
          <w:szCs w:val="24"/>
        </w:rPr>
        <w:t>into</w:t>
      </w:r>
      <w:r w:rsidRPr="00C854BF">
        <w:rPr>
          <w:rFonts w:ascii="Times New Roman" w:hAnsi="Times New Roman" w:cs="Times New Roman"/>
          <w:sz w:val="24"/>
          <w:szCs w:val="24"/>
        </w:rPr>
        <w:t xml:space="preserve"> three </w:t>
      </w:r>
      <w:r w:rsidR="008019E0" w:rsidRPr="00C854BF">
        <w:rPr>
          <w:rFonts w:ascii="Times New Roman" w:hAnsi="Times New Roman" w:cs="Times New Roman"/>
          <w:sz w:val="24"/>
          <w:szCs w:val="24"/>
        </w:rPr>
        <w:t>subscales</w:t>
      </w:r>
      <w:r w:rsidR="0008381B">
        <w:rPr>
          <w:rFonts w:ascii="Times New Roman" w:hAnsi="Times New Roman" w:cs="Times New Roman"/>
          <w:sz w:val="24"/>
          <w:szCs w:val="24"/>
        </w:rPr>
        <w:t>,</w:t>
      </w:r>
      <w:r w:rsidR="008019E0" w:rsidRPr="00C854BF">
        <w:rPr>
          <w:rFonts w:ascii="Times New Roman" w:hAnsi="Times New Roman" w:cs="Times New Roman"/>
          <w:sz w:val="24"/>
          <w:szCs w:val="24"/>
        </w:rPr>
        <w:t xml:space="preserve"> i.e. selection, comparability and outcomes</w:t>
      </w:r>
      <w:r w:rsidR="0003155E">
        <w:rPr>
          <w:rFonts w:ascii="Times New Roman" w:hAnsi="Times New Roman" w:cs="Times New Roman"/>
          <w:sz w:val="24"/>
          <w:szCs w:val="24"/>
        </w:rPr>
        <w:t xml:space="preserve">. </w:t>
      </w:r>
      <w:r w:rsidR="00B74D8D" w:rsidRPr="00C854BF">
        <w:rPr>
          <w:rFonts w:ascii="Times New Roman" w:hAnsi="Times New Roman" w:cs="Times New Roman"/>
          <w:sz w:val="24"/>
          <w:szCs w:val="24"/>
        </w:rPr>
        <w:t xml:space="preserve">Differences in assessments were </w:t>
      </w:r>
      <w:r w:rsidR="00132809">
        <w:rPr>
          <w:rFonts w:ascii="Times New Roman" w:hAnsi="Times New Roman" w:cs="Times New Roman"/>
          <w:sz w:val="24"/>
          <w:szCs w:val="24"/>
        </w:rPr>
        <w:t>debated and agreed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132809">
        <w:rPr>
          <w:rFonts w:ascii="Times New Roman" w:hAnsi="Times New Roman" w:cs="Times New Roman"/>
          <w:sz w:val="24"/>
          <w:szCs w:val="24"/>
        </w:rPr>
        <w:t>following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8F01D8">
        <w:rPr>
          <w:rFonts w:ascii="Times New Roman" w:hAnsi="Times New Roman" w:cs="Times New Roman"/>
          <w:sz w:val="24"/>
          <w:szCs w:val="24"/>
        </w:rPr>
        <w:t xml:space="preserve">a </w:t>
      </w:r>
      <w:r w:rsidR="00B74D8D" w:rsidRPr="008F01D8">
        <w:rPr>
          <w:rFonts w:ascii="Times New Roman" w:hAnsi="Times New Roman" w:cs="Times New Roman"/>
          <w:noProof/>
          <w:sz w:val="24"/>
          <w:szCs w:val="24"/>
        </w:rPr>
        <w:t>discuss</w:t>
      </w:r>
      <w:r w:rsidR="005F7472" w:rsidRPr="008F01D8">
        <w:rPr>
          <w:rFonts w:ascii="Times New Roman" w:hAnsi="Times New Roman" w:cs="Times New Roman"/>
          <w:noProof/>
          <w:sz w:val="24"/>
          <w:szCs w:val="24"/>
        </w:rPr>
        <w:t>ion</w:t>
      </w:r>
      <w:r w:rsidR="005F7472" w:rsidRPr="00C854BF">
        <w:rPr>
          <w:rFonts w:ascii="Times New Roman" w:hAnsi="Times New Roman" w:cs="Times New Roman"/>
          <w:sz w:val="24"/>
          <w:szCs w:val="24"/>
        </w:rPr>
        <w:t xml:space="preserve"> with </w:t>
      </w:r>
      <w:r w:rsidR="008F01D8">
        <w:rPr>
          <w:rFonts w:ascii="Times New Roman" w:hAnsi="Times New Roman" w:cs="Times New Roman"/>
          <w:sz w:val="24"/>
          <w:szCs w:val="24"/>
        </w:rPr>
        <w:t xml:space="preserve">the </w:t>
      </w:r>
      <w:r w:rsidR="005F7472" w:rsidRPr="008F01D8">
        <w:rPr>
          <w:rFonts w:ascii="Times New Roman" w:hAnsi="Times New Roman" w:cs="Times New Roman"/>
          <w:noProof/>
          <w:sz w:val="24"/>
          <w:szCs w:val="24"/>
        </w:rPr>
        <w:t>review</w:t>
      </w:r>
      <w:r w:rsidR="005F7472" w:rsidRPr="00C854BF">
        <w:rPr>
          <w:rFonts w:ascii="Times New Roman" w:hAnsi="Times New Roman" w:cs="Times New Roman"/>
          <w:sz w:val="24"/>
          <w:szCs w:val="24"/>
        </w:rPr>
        <w:t xml:space="preserve"> author</w:t>
      </w:r>
      <w:r w:rsidR="00132809">
        <w:rPr>
          <w:rFonts w:ascii="Times New Roman" w:hAnsi="Times New Roman" w:cs="Times New Roman"/>
          <w:sz w:val="24"/>
          <w:szCs w:val="24"/>
        </w:rPr>
        <w:t>s</w:t>
      </w:r>
      <w:r w:rsidR="005F7472" w:rsidRPr="00C854BF">
        <w:rPr>
          <w:rFonts w:ascii="Times New Roman" w:hAnsi="Times New Roman" w:cs="Times New Roman"/>
          <w:sz w:val="24"/>
          <w:szCs w:val="24"/>
        </w:rPr>
        <w:t xml:space="preserve"> (MAH</w:t>
      </w:r>
      <w:r w:rsidR="00132809">
        <w:rPr>
          <w:rFonts w:ascii="Times New Roman" w:hAnsi="Times New Roman" w:cs="Times New Roman"/>
          <w:sz w:val="24"/>
          <w:szCs w:val="24"/>
        </w:rPr>
        <w:t xml:space="preserve"> and</w:t>
      </w:r>
      <w:r w:rsidR="005F7472" w:rsidRPr="00C854BF">
        <w:rPr>
          <w:rFonts w:ascii="Times New Roman" w:hAnsi="Times New Roman" w:cs="Times New Roman"/>
          <w:sz w:val="24"/>
          <w:szCs w:val="24"/>
        </w:rPr>
        <w:t xml:space="preserve"> I</w:t>
      </w:r>
      <w:r w:rsidR="00C854BF">
        <w:rPr>
          <w:rFonts w:ascii="Times New Roman" w:hAnsi="Times New Roman" w:cs="Times New Roman"/>
          <w:sz w:val="24"/>
          <w:szCs w:val="24"/>
        </w:rPr>
        <w:t>R</w:t>
      </w:r>
      <w:r w:rsidR="00B74D8D" w:rsidRPr="00C854BF">
        <w:rPr>
          <w:rFonts w:ascii="Times New Roman" w:hAnsi="Times New Roman" w:cs="Times New Roman"/>
          <w:sz w:val="24"/>
          <w:szCs w:val="24"/>
        </w:rPr>
        <w:t>).</w:t>
      </w:r>
    </w:p>
    <w:p w14:paraId="17992C8A" w14:textId="77777777" w:rsidR="000C0AFC" w:rsidRDefault="000C0AFC">
      <w:pPr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br w:type="page"/>
      </w:r>
    </w:p>
    <w:p w14:paraId="417E0548" w14:textId="2387461B" w:rsidR="00772D36" w:rsidRPr="00B21F1D" w:rsidRDefault="00132809" w:rsidP="002A14EB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lastRenderedPageBreak/>
        <w:t xml:space="preserve">2.5 </w:t>
      </w:r>
      <w:r w:rsidR="00301543" w:rsidRPr="008860E6">
        <w:rPr>
          <w:rFonts w:ascii="Times New Roman" w:hAnsi="Times New Roman" w:cs="Times New Roman"/>
          <w:sz w:val="24"/>
          <w:szCs w:val="24"/>
          <w:u w:val="single"/>
        </w:rPr>
        <w:t>Data extraction</w:t>
      </w:r>
    </w:p>
    <w:p w14:paraId="1A9D6184" w14:textId="62ACE093" w:rsidR="00802718" w:rsidRDefault="002C256C" w:rsidP="00A77160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>A data extraction form was developed. The items on the data extra</w:t>
      </w:r>
      <w:r w:rsidR="008E16CE" w:rsidRPr="008860E6">
        <w:rPr>
          <w:rFonts w:ascii="Times New Roman" w:hAnsi="Times New Roman" w:cs="Times New Roman"/>
          <w:sz w:val="24"/>
          <w:szCs w:val="24"/>
        </w:rPr>
        <w:t xml:space="preserve">ction form were finalized after </w:t>
      </w:r>
      <w:r w:rsidRPr="008860E6">
        <w:rPr>
          <w:rFonts w:ascii="Times New Roman" w:hAnsi="Times New Roman" w:cs="Times New Roman"/>
          <w:sz w:val="24"/>
          <w:szCs w:val="24"/>
        </w:rPr>
        <w:t xml:space="preserve">discussion amongst members of the research team. </w:t>
      </w:r>
      <w:r w:rsidR="008E16CE" w:rsidRPr="008860E6">
        <w:rPr>
          <w:rFonts w:ascii="Times New Roman" w:hAnsi="Times New Roman" w:cs="Times New Roman"/>
          <w:sz w:val="24"/>
          <w:szCs w:val="24"/>
        </w:rPr>
        <w:t xml:space="preserve">Extracted data included </w:t>
      </w:r>
      <w:r w:rsidR="0008381B">
        <w:rPr>
          <w:rFonts w:ascii="Times New Roman" w:hAnsi="Times New Roman" w:cs="Times New Roman"/>
          <w:sz w:val="24"/>
          <w:szCs w:val="24"/>
        </w:rPr>
        <w:t xml:space="preserve">the </w:t>
      </w:r>
      <w:r w:rsidR="008E16CE" w:rsidRPr="008860E6">
        <w:rPr>
          <w:rFonts w:ascii="Times New Roman" w:hAnsi="Times New Roman" w:cs="Times New Roman"/>
          <w:sz w:val="24"/>
          <w:szCs w:val="24"/>
        </w:rPr>
        <w:t>authors, region, world bank ranking, settings, PPS method</w:t>
      </w:r>
      <w:r w:rsidR="00132809">
        <w:rPr>
          <w:rFonts w:ascii="Times New Roman" w:hAnsi="Times New Roman" w:cs="Times New Roman"/>
          <w:sz w:val="24"/>
          <w:szCs w:val="24"/>
        </w:rPr>
        <w:t>ology</w:t>
      </w:r>
      <w:r w:rsidR="008E16CE" w:rsidRPr="008860E6">
        <w:rPr>
          <w:rFonts w:ascii="Times New Roman" w:hAnsi="Times New Roman" w:cs="Times New Roman"/>
          <w:sz w:val="24"/>
          <w:szCs w:val="24"/>
        </w:rPr>
        <w:t xml:space="preserve"> and protocol, population type, study duration, infected patients, most frequent types of infections and most frequent 3 types of microorganisms.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Retrieved </w:t>
      </w:r>
      <w:r w:rsidR="007F00AD" w:rsidRPr="008860E6">
        <w:rPr>
          <w:rFonts w:ascii="Times New Roman" w:hAnsi="Times New Roman" w:cs="Times New Roman"/>
          <w:sz w:val="24"/>
          <w:szCs w:val="24"/>
        </w:rPr>
        <w:t>publications were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132809">
        <w:rPr>
          <w:rFonts w:ascii="Times New Roman" w:hAnsi="Times New Roman" w:cs="Times New Roman"/>
          <w:sz w:val="24"/>
          <w:szCs w:val="24"/>
        </w:rPr>
        <w:t>subsequently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 filtered </w:t>
      </w:r>
      <w:r w:rsidR="007F00AD" w:rsidRPr="008860E6">
        <w:rPr>
          <w:rFonts w:ascii="Times New Roman" w:hAnsi="Times New Roman" w:cs="Times New Roman"/>
          <w:sz w:val="24"/>
          <w:szCs w:val="24"/>
        </w:rPr>
        <w:t>using the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 study </w:t>
      </w:r>
      <w:r w:rsidR="007F00AD" w:rsidRPr="008860E6">
        <w:rPr>
          <w:rFonts w:ascii="Times New Roman" w:hAnsi="Times New Roman" w:cs="Times New Roman"/>
          <w:sz w:val="24"/>
          <w:szCs w:val="24"/>
        </w:rPr>
        <w:t>i</w:t>
      </w:r>
      <w:r w:rsidR="0014057A">
        <w:rPr>
          <w:rFonts w:ascii="Times New Roman" w:hAnsi="Times New Roman" w:cs="Times New Roman"/>
          <w:sz w:val="24"/>
          <w:szCs w:val="24"/>
        </w:rPr>
        <w:t>nclusion and</w:t>
      </w:r>
      <w:r w:rsidR="00772D36" w:rsidRPr="008860E6">
        <w:rPr>
          <w:rFonts w:ascii="Times New Roman" w:hAnsi="Times New Roman" w:cs="Times New Roman"/>
          <w:sz w:val="24"/>
          <w:szCs w:val="24"/>
        </w:rPr>
        <w:t xml:space="preserve"> exclusion criteria by 2 </w:t>
      </w:r>
      <w:r w:rsidR="00795006" w:rsidRPr="008860E6">
        <w:rPr>
          <w:rFonts w:ascii="Times New Roman" w:hAnsi="Times New Roman" w:cs="Times New Roman"/>
          <w:sz w:val="24"/>
          <w:szCs w:val="24"/>
        </w:rPr>
        <w:t xml:space="preserve">independent </w:t>
      </w:r>
      <w:r w:rsidR="00772D36" w:rsidRPr="008860E6">
        <w:rPr>
          <w:rFonts w:ascii="Times New Roman" w:hAnsi="Times New Roman" w:cs="Times New Roman"/>
          <w:sz w:val="24"/>
          <w:szCs w:val="24"/>
        </w:rPr>
        <w:t>reviewers</w:t>
      </w:r>
      <w:r w:rsidR="007F00AD" w:rsidRPr="008860E6">
        <w:rPr>
          <w:rFonts w:ascii="Times New Roman" w:hAnsi="Times New Roman" w:cs="Times New Roman"/>
          <w:sz w:val="24"/>
          <w:szCs w:val="24"/>
        </w:rPr>
        <w:t>. D</w:t>
      </w:r>
      <w:r w:rsidR="00772D36" w:rsidRPr="008860E6">
        <w:rPr>
          <w:rFonts w:ascii="Times New Roman" w:hAnsi="Times New Roman" w:cs="Times New Roman"/>
          <w:sz w:val="24"/>
          <w:szCs w:val="24"/>
        </w:rPr>
        <w:t xml:space="preserve">ata </w:t>
      </w:r>
      <w:r w:rsidR="007F00AD" w:rsidRPr="008F01D8">
        <w:rPr>
          <w:rFonts w:ascii="Times New Roman" w:hAnsi="Times New Roman" w:cs="Times New Roman"/>
          <w:noProof/>
          <w:sz w:val="24"/>
          <w:szCs w:val="24"/>
        </w:rPr>
        <w:t>w</w:t>
      </w:r>
      <w:r w:rsidR="008F01D8">
        <w:rPr>
          <w:rFonts w:ascii="Times New Roman" w:hAnsi="Times New Roman" w:cs="Times New Roman"/>
          <w:noProof/>
          <w:sz w:val="24"/>
          <w:szCs w:val="24"/>
        </w:rPr>
        <w:t>ere</w:t>
      </w:r>
      <w:r w:rsidR="007F00AD" w:rsidRPr="008860E6">
        <w:rPr>
          <w:rFonts w:ascii="Times New Roman" w:hAnsi="Times New Roman" w:cs="Times New Roman"/>
          <w:sz w:val="24"/>
          <w:szCs w:val="24"/>
        </w:rPr>
        <w:t xml:space="preserve"> extracted </w:t>
      </w:r>
      <w:r w:rsidR="00772D36" w:rsidRPr="008860E6">
        <w:rPr>
          <w:rFonts w:ascii="Times New Roman" w:hAnsi="Times New Roman" w:cs="Times New Roman"/>
          <w:sz w:val="24"/>
          <w:szCs w:val="24"/>
        </w:rPr>
        <w:t>from eligible articles by assessing titles, abs</w:t>
      </w:r>
      <w:r w:rsidR="00B74D8D">
        <w:rPr>
          <w:rFonts w:ascii="Times New Roman" w:hAnsi="Times New Roman" w:cs="Times New Roman"/>
          <w:sz w:val="24"/>
          <w:szCs w:val="24"/>
        </w:rPr>
        <w:t>tracts</w:t>
      </w:r>
      <w:r w:rsidR="008F01D8">
        <w:rPr>
          <w:rFonts w:ascii="Times New Roman" w:hAnsi="Times New Roman" w:cs="Times New Roman"/>
          <w:sz w:val="24"/>
          <w:szCs w:val="24"/>
        </w:rPr>
        <w:t>,</w:t>
      </w:r>
      <w:r w:rsidR="00EF2819">
        <w:rPr>
          <w:rFonts w:ascii="Times New Roman" w:hAnsi="Times New Roman" w:cs="Times New Roman"/>
          <w:sz w:val="24"/>
          <w:szCs w:val="24"/>
        </w:rPr>
        <w:t xml:space="preserve"> </w:t>
      </w:r>
      <w:r w:rsidR="00B74D8D" w:rsidRPr="008F01D8">
        <w:rPr>
          <w:rFonts w:ascii="Times New Roman" w:hAnsi="Times New Roman" w:cs="Times New Roman"/>
          <w:noProof/>
          <w:sz w:val="24"/>
          <w:szCs w:val="24"/>
        </w:rPr>
        <w:t>and</w:t>
      </w:r>
      <w:r w:rsidR="00EF281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74D8D" w:rsidRPr="008F01D8">
        <w:rPr>
          <w:rFonts w:ascii="Times New Roman" w:hAnsi="Times New Roman" w:cs="Times New Roman"/>
          <w:noProof/>
          <w:sz w:val="24"/>
          <w:szCs w:val="24"/>
        </w:rPr>
        <w:t>full-text</w:t>
      </w:r>
      <w:r w:rsidR="00B74D8D">
        <w:rPr>
          <w:rFonts w:ascii="Times New Roman" w:hAnsi="Times New Roman" w:cs="Times New Roman"/>
          <w:sz w:val="24"/>
          <w:szCs w:val="24"/>
        </w:rPr>
        <w:t xml:space="preserve"> articles.</w:t>
      </w:r>
    </w:p>
    <w:p w14:paraId="22B2CDEF" w14:textId="77777777" w:rsidR="00802718" w:rsidRPr="00CC34DB" w:rsidRDefault="00132809" w:rsidP="00A77160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2.6 </w:t>
      </w:r>
      <w:r w:rsidR="00CC34DB" w:rsidRPr="00CC34DB">
        <w:rPr>
          <w:rFonts w:ascii="Times New Roman" w:hAnsi="Times New Roman" w:cs="Times New Roman"/>
          <w:sz w:val="24"/>
          <w:szCs w:val="24"/>
          <w:u w:val="single"/>
        </w:rPr>
        <w:t>Outcomes</w:t>
      </w:r>
    </w:p>
    <w:p w14:paraId="40932084" w14:textId="264F371F" w:rsidR="00E4601B" w:rsidRPr="00E4601B" w:rsidRDefault="00CC34DB" w:rsidP="00A77160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6527F">
        <w:rPr>
          <w:rFonts w:ascii="Times New Roman" w:hAnsi="Times New Roman" w:cs="Times New Roman"/>
          <w:sz w:val="24"/>
          <w:szCs w:val="24"/>
        </w:rPr>
        <w:t>The primary outcome</w:t>
      </w:r>
      <w:r w:rsidR="008019E0" w:rsidRPr="00A6527F">
        <w:rPr>
          <w:rFonts w:ascii="Times New Roman" w:hAnsi="Times New Roman" w:cs="Times New Roman"/>
          <w:sz w:val="24"/>
          <w:szCs w:val="24"/>
        </w:rPr>
        <w:t>s of this review were</w:t>
      </w:r>
      <w:r w:rsidRPr="00A6527F">
        <w:rPr>
          <w:rFonts w:ascii="Times New Roman" w:hAnsi="Times New Roman" w:cs="Times New Roman"/>
          <w:sz w:val="24"/>
          <w:szCs w:val="24"/>
        </w:rPr>
        <w:t xml:space="preserve"> to assess the </w:t>
      </w:r>
      <w:r w:rsidR="00132809">
        <w:rPr>
          <w:rFonts w:ascii="Times New Roman" w:hAnsi="Times New Roman" w:cs="Times New Roman"/>
          <w:sz w:val="24"/>
          <w:szCs w:val="24"/>
        </w:rPr>
        <w:t xml:space="preserve">world-wide </w:t>
      </w:r>
      <w:r w:rsidRPr="00A6527F">
        <w:rPr>
          <w:rFonts w:ascii="Times New Roman" w:hAnsi="Times New Roman" w:cs="Times New Roman"/>
          <w:sz w:val="24"/>
          <w:szCs w:val="24"/>
        </w:rPr>
        <w:t xml:space="preserve">prevalence of HAIs </w:t>
      </w:r>
      <w:r w:rsidR="008019E0" w:rsidRPr="00A6527F">
        <w:rPr>
          <w:rFonts w:ascii="Times New Roman" w:hAnsi="Times New Roman" w:cs="Times New Roman"/>
          <w:sz w:val="24"/>
          <w:szCs w:val="24"/>
        </w:rPr>
        <w:t xml:space="preserve">and </w:t>
      </w:r>
      <w:r w:rsidRPr="00A6527F">
        <w:rPr>
          <w:rFonts w:ascii="Times New Roman" w:hAnsi="Times New Roman" w:cs="Times New Roman"/>
          <w:sz w:val="24"/>
          <w:szCs w:val="24"/>
        </w:rPr>
        <w:t>to identify the types of infections and microorganism isolated responsible for HAIs.</w:t>
      </w:r>
      <w:r w:rsidR="00132809">
        <w:rPr>
          <w:rFonts w:ascii="Times New Roman" w:hAnsi="Times New Roman" w:cs="Times New Roman"/>
          <w:sz w:val="24"/>
          <w:szCs w:val="24"/>
        </w:rPr>
        <w:t xml:space="preserve"> Such knowledge can be used to initiate pertinent activities in hospitals to improve the future management of patients in hospitals to reduce the prevalence of HAIs.</w:t>
      </w:r>
      <w:r w:rsidR="00E4601B">
        <w:rPr>
          <w:rFonts w:ascii="Times New Roman" w:hAnsi="Times New Roman" w:cs="Times New Roman"/>
          <w:sz w:val="24"/>
          <w:szCs w:val="24"/>
        </w:rPr>
        <w:t xml:space="preserve"> </w:t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The HAI case definitions were adopted from ECDC protocol </w:t>
      </w:r>
      <w:r w:rsidR="00E4601B" w:rsidRPr="002351CC">
        <w:rPr>
          <w:rFonts w:ascii="Times New Roman" w:hAnsi="Times New Roman" w:cs="Times New Roman"/>
          <w:sz w:val="24"/>
          <w:szCs w:val="24"/>
        </w:rPr>
        <w:fldChar w:fldCharType="begin"/>
      </w:r>
      <w:r w:rsidR="00C40C5F" w:rsidRPr="002351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arb&lt;/Author&gt;&lt;Year&gt;2012&lt;/Year&gt;&lt;RecNum&gt;691&lt;/RecNum&gt;&lt;DisplayText&gt;[13]&lt;/DisplayText&gt;&lt;record&gt;&lt;rec-number&gt;691&lt;/rec-number&gt;&lt;foreign-keys&gt;&lt;key app="EN" db-id="5partvetxr0t2jeax0q59v5xe5rr9f5apzev"&gt;691&lt;/key&gt;&lt;/foreign-keys&gt;&lt;ref-type name="Journal Article"&gt;17&lt;/ref-type&gt;&lt;contributors&gt;&lt;authors&gt;&lt;author&gt;Zarb, P&lt;/author&gt;&lt;author&gt;Coignard, B&lt;/author&gt;&lt;author&gt;Griskeviciene, J&lt;/author&gt;&lt;author&gt;Muller, A&lt;/author&gt;&lt;author&gt;Vankerckhoven, V&lt;/author&gt;&lt;author&gt;Weist, K&lt;/author&gt;&lt;author&gt;Goossens, M&lt;/author&gt;&lt;author&gt;Vaerenberg, S&lt;/author&gt;&lt;author&gt;Hopkins, S&lt;/author&gt;&lt;author&gt;Catry, B&lt;/author&gt;&lt;/authors&gt;&lt;/contributors&gt;&lt;titles&gt;&lt;title&gt;The European Centre for Disease Prevention and Control (ECDC) pilot point prevalence survey of healthcare-associated infections and antimicrobial use&lt;/title&gt;&lt;secondary-title&gt;Euro Surveill&lt;/secondary-title&gt;&lt;/titles&gt;&lt;periodical&gt;&lt;full-title&gt;Euro Surveill&lt;/full-title&gt;&lt;/periodical&gt;&lt;pages&gt;20316&lt;/pages&gt;&lt;volume&gt;17&lt;/volume&gt;&lt;number&gt;46&lt;/number&gt;&lt;dates&gt;&lt;year&gt;2012&lt;/year&gt;&lt;/dates&gt;&lt;urls&gt;&lt;/urls&gt;&lt;/record&gt;&lt;/Cite&gt;&lt;/EndNote&gt;</w:instrText>
      </w:r>
      <w:r w:rsidR="00E4601B" w:rsidRPr="002351CC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 w:rsidRPr="002351C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Zarb, 2012 #691" w:history="1">
        <w:r w:rsidR="00624168" w:rsidRPr="002351CC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C40C5F" w:rsidRPr="002351CC">
        <w:rPr>
          <w:rFonts w:ascii="Times New Roman" w:hAnsi="Times New Roman" w:cs="Times New Roman"/>
          <w:noProof/>
          <w:sz w:val="24"/>
          <w:szCs w:val="24"/>
        </w:rPr>
        <w:t>]</w:t>
      </w:r>
      <w:r w:rsidR="00E4601B" w:rsidRPr="002351CC">
        <w:rPr>
          <w:rFonts w:ascii="Times New Roman" w:hAnsi="Times New Roman" w:cs="Times New Roman"/>
          <w:sz w:val="24"/>
          <w:szCs w:val="24"/>
        </w:rPr>
        <w:fldChar w:fldCharType="end"/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. </w:t>
      </w:r>
      <w:r w:rsidR="0008381B" w:rsidRPr="002351CC">
        <w:rPr>
          <w:rFonts w:ascii="Times New Roman" w:hAnsi="Times New Roman" w:cs="Times New Roman"/>
          <w:sz w:val="24"/>
          <w:szCs w:val="24"/>
        </w:rPr>
        <w:t xml:space="preserve">As a result, </w:t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HAI </w:t>
      </w:r>
      <w:r w:rsidR="0008381B" w:rsidRPr="002351CC">
        <w:rPr>
          <w:rFonts w:ascii="Times New Roman" w:hAnsi="Times New Roman" w:cs="Times New Roman"/>
          <w:sz w:val="24"/>
          <w:szCs w:val="24"/>
        </w:rPr>
        <w:t xml:space="preserve">was defined as </w:t>
      </w:r>
      <w:r w:rsidR="0008381B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>‘</w:t>
      </w:r>
      <w:r w:rsidR="00E4601B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>an infection occurring in a patient during the process of care in a hospital or other health care facility which was not present or incubating at the time of admission</w:t>
      </w:r>
      <w:r w:rsidR="0008381B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>’</w:t>
      </w:r>
      <w:r w:rsidR="00E4601B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E4601B" w:rsidRPr="002351CC">
        <w:rPr>
          <w:rFonts w:ascii="Times New Roman" w:eastAsia="MetaPro-Book" w:hAnsi="Times New Roman" w:cs="Times New Roman"/>
          <w:sz w:val="24"/>
          <w:szCs w:val="24"/>
        </w:rPr>
        <w:t>For the purposes of this protocol, an infection was</w:t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E4601B" w:rsidRPr="002351CC">
        <w:rPr>
          <w:rFonts w:ascii="Times New Roman" w:eastAsia="MetaPro-Book" w:hAnsi="Times New Roman" w:cs="Times New Roman"/>
          <w:sz w:val="24"/>
          <w:szCs w:val="24"/>
        </w:rPr>
        <w:t>defined as active on the day of the survey when: signs and symptoms were present on the date of the</w:t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E4601B" w:rsidRPr="002351CC">
        <w:rPr>
          <w:rFonts w:ascii="Times New Roman" w:eastAsia="MetaPro-Book" w:hAnsi="Times New Roman" w:cs="Times New Roman"/>
          <w:sz w:val="24"/>
          <w:szCs w:val="24"/>
        </w:rPr>
        <w:t>survey; OR signs and symptoms were no longer present but the</w:t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E4601B" w:rsidRPr="002351CC">
        <w:rPr>
          <w:rFonts w:ascii="Times New Roman" w:eastAsia="MetaPro-Book" w:hAnsi="Times New Roman" w:cs="Times New Roman"/>
          <w:sz w:val="24"/>
          <w:szCs w:val="24"/>
        </w:rPr>
        <w:t>patient was still receiving treatment for that infection</w:t>
      </w:r>
      <w:r w:rsidR="00E4601B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E4601B" w:rsidRPr="002351CC">
        <w:rPr>
          <w:rFonts w:ascii="Times New Roman" w:eastAsia="MetaPro-Book" w:hAnsi="Times New Roman" w:cs="Times New Roman"/>
          <w:sz w:val="24"/>
          <w:szCs w:val="24"/>
        </w:rPr>
        <w:t>on the date of the survey. An active infection was defined as healthcare-associated when: the onset of the signs and symptoms was on Day 3 of the current admission or later; OR the signs and symptoms of an active surgical site infection were present at admission or started before Day 3, and the surgical site infection occurred within 30 days of a surgical intervention.</w:t>
      </w:r>
    </w:p>
    <w:p w14:paraId="675347DC" w14:textId="77777777" w:rsidR="002A14EB" w:rsidRDefault="00555520" w:rsidP="00CE196C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3</w:t>
      </w:r>
      <w:r w:rsidR="004C348F">
        <w:rPr>
          <w:rFonts w:ascii="Times New Roman" w:hAnsi="Times New Roman" w:cs="Times New Roman"/>
          <w:b/>
          <w:sz w:val="28"/>
          <w:szCs w:val="24"/>
        </w:rPr>
        <w:t xml:space="preserve">. </w:t>
      </w:r>
      <w:r w:rsidR="00B91619">
        <w:rPr>
          <w:rFonts w:ascii="Times New Roman" w:hAnsi="Times New Roman" w:cs="Times New Roman"/>
          <w:b/>
          <w:sz w:val="28"/>
          <w:szCs w:val="24"/>
        </w:rPr>
        <w:t>RESULTS</w:t>
      </w:r>
    </w:p>
    <w:p w14:paraId="00F8AFF2" w14:textId="77777777" w:rsidR="002A14EB" w:rsidRDefault="004C348F" w:rsidP="00CE196C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3.1 </w:t>
      </w:r>
      <w:r w:rsidR="00503F33" w:rsidRPr="008860E6">
        <w:rPr>
          <w:rFonts w:ascii="Times New Roman" w:hAnsi="Times New Roman" w:cs="Times New Roman"/>
          <w:sz w:val="24"/>
          <w:szCs w:val="24"/>
          <w:u w:val="single"/>
        </w:rPr>
        <w:t>Literature Research</w:t>
      </w:r>
    </w:p>
    <w:p w14:paraId="5F829567" w14:textId="569B8D02" w:rsidR="002A14EB" w:rsidRDefault="00A61A05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2286">
        <w:rPr>
          <w:rFonts w:ascii="Times New Roman" w:hAnsi="Times New Roman" w:cs="Times New Roman"/>
          <w:sz w:val="24"/>
          <w:szCs w:val="24"/>
        </w:rPr>
        <w:t>The f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low chart of </w:t>
      </w:r>
      <w:r w:rsidR="00FF24FC">
        <w:rPr>
          <w:rFonts w:ascii="Times New Roman" w:hAnsi="Times New Roman" w:cs="Times New Roman"/>
          <w:sz w:val="24"/>
          <w:szCs w:val="24"/>
        </w:rPr>
        <w:t xml:space="preserve">the </w:t>
      </w:r>
      <w:r w:rsidR="009A6769" w:rsidRPr="00FF24FC">
        <w:rPr>
          <w:rFonts w:ascii="Times New Roman" w:hAnsi="Times New Roman" w:cs="Times New Roman"/>
          <w:noProof/>
          <w:sz w:val="24"/>
          <w:szCs w:val="24"/>
        </w:rPr>
        <w:t>search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and selection strategies of articles is illustrated in Figure 1. Through scientific and grey lit</w:t>
      </w:r>
      <w:r w:rsidR="005F4248" w:rsidRPr="00552286">
        <w:rPr>
          <w:rFonts w:ascii="Times New Roman" w:hAnsi="Times New Roman" w:cs="Times New Roman"/>
          <w:sz w:val="24"/>
          <w:szCs w:val="24"/>
        </w:rPr>
        <w:t xml:space="preserve">erature searches, </w:t>
      </w:r>
      <w:r w:rsidR="00DF4E8B" w:rsidRPr="00552286">
        <w:rPr>
          <w:rFonts w:ascii="Times New Roman" w:hAnsi="Times New Roman" w:cs="Times New Roman"/>
          <w:sz w:val="24"/>
          <w:szCs w:val="24"/>
        </w:rPr>
        <w:t xml:space="preserve">after removal of duplicates (N=87), </w:t>
      </w:r>
      <w:r w:rsidR="005F4248" w:rsidRPr="00552286">
        <w:rPr>
          <w:rFonts w:ascii="Times New Roman" w:hAnsi="Times New Roman" w:cs="Times New Roman"/>
          <w:sz w:val="24"/>
          <w:szCs w:val="24"/>
        </w:rPr>
        <w:t>a total of 1212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articles we</w:t>
      </w:r>
      <w:r w:rsidR="003A2642" w:rsidRPr="00552286">
        <w:rPr>
          <w:rFonts w:ascii="Times New Roman" w:hAnsi="Times New Roman" w:cs="Times New Roman"/>
          <w:sz w:val="24"/>
          <w:szCs w:val="24"/>
        </w:rPr>
        <w:t>re screened for eligibility. After screening,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676EC5" w:rsidRPr="00552286">
        <w:rPr>
          <w:rFonts w:ascii="Times New Roman" w:hAnsi="Times New Roman" w:cs="Times New Roman"/>
          <w:sz w:val="24"/>
          <w:szCs w:val="24"/>
        </w:rPr>
        <w:t>290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ar</w:t>
      </w:r>
      <w:r w:rsidR="00DF4E8B" w:rsidRPr="00552286">
        <w:rPr>
          <w:rFonts w:ascii="Times New Roman" w:hAnsi="Times New Roman" w:cs="Times New Roman"/>
          <w:sz w:val="24"/>
          <w:szCs w:val="24"/>
        </w:rPr>
        <w:t>ticles were eligible for detailed assessment</w:t>
      </w:r>
      <w:r w:rsidR="003A2642" w:rsidRPr="00552286">
        <w:rPr>
          <w:rFonts w:ascii="Times New Roman" w:hAnsi="Times New Roman" w:cs="Times New Roman"/>
          <w:sz w:val="24"/>
          <w:szCs w:val="24"/>
        </w:rPr>
        <w:t xml:space="preserve"> and </w:t>
      </w:r>
      <w:r w:rsidR="000F1BC0">
        <w:rPr>
          <w:rFonts w:ascii="Times New Roman" w:hAnsi="Times New Roman" w:cs="Times New Roman"/>
          <w:sz w:val="24"/>
          <w:szCs w:val="24"/>
        </w:rPr>
        <w:t xml:space="preserve">the </w:t>
      </w:r>
      <w:r w:rsidR="003A2642" w:rsidRPr="00552286">
        <w:rPr>
          <w:rFonts w:ascii="Times New Roman" w:hAnsi="Times New Roman" w:cs="Times New Roman"/>
          <w:sz w:val="24"/>
          <w:szCs w:val="24"/>
        </w:rPr>
        <w:t xml:space="preserve">remaining articles not fulfilling </w:t>
      </w:r>
      <w:r w:rsidR="003F5811">
        <w:rPr>
          <w:rFonts w:ascii="Times New Roman" w:hAnsi="Times New Roman" w:cs="Times New Roman"/>
          <w:sz w:val="24"/>
          <w:szCs w:val="24"/>
        </w:rPr>
        <w:t xml:space="preserve">the </w:t>
      </w:r>
      <w:r w:rsidR="003A2642" w:rsidRPr="00552286">
        <w:rPr>
          <w:rFonts w:ascii="Times New Roman" w:hAnsi="Times New Roman" w:cs="Times New Roman"/>
          <w:sz w:val="24"/>
          <w:szCs w:val="24"/>
        </w:rPr>
        <w:t>inclusion criteria (N=922) were excluded.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Abst</w:t>
      </w:r>
      <w:r w:rsidR="00F12672" w:rsidRPr="00552286">
        <w:rPr>
          <w:rFonts w:ascii="Times New Roman" w:hAnsi="Times New Roman" w:cs="Times New Roman"/>
          <w:sz w:val="24"/>
          <w:szCs w:val="24"/>
        </w:rPr>
        <w:t>r</w:t>
      </w:r>
      <w:r w:rsidR="003A2642" w:rsidRPr="00552286">
        <w:rPr>
          <w:rFonts w:ascii="Times New Roman" w:hAnsi="Times New Roman" w:cs="Times New Roman"/>
          <w:sz w:val="24"/>
          <w:szCs w:val="24"/>
        </w:rPr>
        <w:t>acts and full-text articles of 5</w:t>
      </w:r>
      <w:r w:rsidR="00F12672" w:rsidRPr="00552286">
        <w:rPr>
          <w:rFonts w:ascii="Times New Roman" w:hAnsi="Times New Roman" w:cs="Times New Roman"/>
          <w:sz w:val="24"/>
          <w:szCs w:val="24"/>
        </w:rPr>
        <w:t>9 articles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were not screened due to language restriction</w:t>
      </w:r>
      <w:r w:rsidRPr="00552286">
        <w:rPr>
          <w:rFonts w:ascii="Times New Roman" w:hAnsi="Times New Roman" w:cs="Times New Roman"/>
          <w:sz w:val="24"/>
          <w:szCs w:val="24"/>
        </w:rPr>
        <w:t>s</w:t>
      </w:r>
      <w:r w:rsidR="003A2642" w:rsidRPr="00552286">
        <w:rPr>
          <w:rFonts w:ascii="Times New Roman" w:hAnsi="Times New Roman" w:cs="Times New Roman"/>
          <w:sz w:val="24"/>
          <w:szCs w:val="24"/>
        </w:rPr>
        <w:t>; 87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articles di</w:t>
      </w:r>
      <w:r w:rsidR="00F07303" w:rsidRPr="00552286">
        <w:rPr>
          <w:rFonts w:ascii="Times New Roman" w:hAnsi="Times New Roman" w:cs="Times New Roman"/>
          <w:sz w:val="24"/>
          <w:szCs w:val="24"/>
        </w:rPr>
        <w:t xml:space="preserve">d not provide sufficient data; </w:t>
      </w:r>
      <w:r w:rsidR="003A2642" w:rsidRPr="00552286">
        <w:rPr>
          <w:rFonts w:ascii="Times New Roman" w:hAnsi="Times New Roman" w:cs="Times New Roman"/>
          <w:sz w:val="24"/>
          <w:szCs w:val="24"/>
        </w:rPr>
        <w:t>13</w:t>
      </w:r>
      <w:r w:rsidR="00CC6564">
        <w:rPr>
          <w:rFonts w:ascii="Times New Roman" w:hAnsi="Times New Roman" w:cs="Times New Roman"/>
          <w:sz w:val="24"/>
          <w:szCs w:val="24"/>
        </w:rPr>
        <w:t xml:space="preserve"> </w:t>
      </w:r>
      <w:r w:rsidR="00F12672" w:rsidRPr="00552286">
        <w:rPr>
          <w:rFonts w:ascii="Times New Roman" w:hAnsi="Times New Roman" w:cs="Times New Roman"/>
          <w:sz w:val="24"/>
          <w:szCs w:val="24"/>
        </w:rPr>
        <w:t>review articles were excluded</w:t>
      </w:r>
      <w:r w:rsidR="007460B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4E8B" w:rsidRPr="00FF24FC">
        <w:rPr>
          <w:rFonts w:ascii="Times New Roman" w:hAnsi="Times New Roman" w:cs="Times New Roman"/>
          <w:noProof/>
          <w:sz w:val="24"/>
          <w:szCs w:val="24"/>
        </w:rPr>
        <w:t>and</w:t>
      </w:r>
      <w:r w:rsidR="007460B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A6769" w:rsidRPr="00552286">
        <w:rPr>
          <w:rFonts w:ascii="Times New Roman" w:hAnsi="Times New Roman" w:cs="Times New Roman"/>
          <w:sz w:val="24"/>
          <w:szCs w:val="24"/>
        </w:rPr>
        <w:t>64 articles did n</w:t>
      </w:r>
      <w:r w:rsidR="00F07303" w:rsidRPr="00552286">
        <w:rPr>
          <w:rFonts w:ascii="Times New Roman" w:hAnsi="Times New Roman" w:cs="Times New Roman"/>
          <w:sz w:val="24"/>
          <w:szCs w:val="24"/>
        </w:rPr>
        <w:t xml:space="preserve">ot </w:t>
      </w:r>
      <w:r w:rsidR="009919E7" w:rsidRPr="00552286">
        <w:rPr>
          <w:rFonts w:ascii="Times New Roman" w:hAnsi="Times New Roman" w:cs="Times New Roman"/>
          <w:sz w:val="24"/>
          <w:szCs w:val="24"/>
        </w:rPr>
        <w:t>mention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Pr="00552286">
        <w:rPr>
          <w:rFonts w:ascii="Times New Roman" w:hAnsi="Times New Roman" w:cs="Times New Roman"/>
          <w:sz w:val="24"/>
          <w:szCs w:val="24"/>
        </w:rPr>
        <w:t xml:space="preserve">the </w:t>
      </w:r>
      <w:r w:rsidR="00DF4E8B" w:rsidRPr="00552286">
        <w:rPr>
          <w:rFonts w:ascii="Times New Roman" w:hAnsi="Times New Roman" w:cs="Times New Roman"/>
          <w:sz w:val="24"/>
          <w:szCs w:val="24"/>
        </w:rPr>
        <w:t>infection of interest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B272C5" w:rsidRPr="00552286">
        <w:rPr>
          <w:rFonts w:ascii="Times New Roman" w:hAnsi="Times New Roman" w:cs="Times New Roman"/>
          <w:sz w:val="24"/>
          <w:szCs w:val="24"/>
        </w:rPr>
        <w:t>A</w:t>
      </w:r>
      <w:r w:rsidR="000F1BC0">
        <w:rPr>
          <w:rFonts w:ascii="Times New Roman" w:hAnsi="Times New Roman" w:cs="Times New Roman"/>
          <w:sz w:val="24"/>
          <w:szCs w:val="24"/>
        </w:rPr>
        <w:t>s a result, a</w:t>
      </w:r>
      <w:r w:rsidR="00B272C5" w:rsidRPr="00552286">
        <w:rPr>
          <w:rFonts w:ascii="Times New Roman" w:hAnsi="Times New Roman" w:cs="Times New Roman"/>
          <w:sz w:val="24"/>
          <w:szCs w:val="24"/>
        </w:rPr>
        <w:t xml:space="preserve"> total of </w:t>
      </w:r>
      <w:r w:rsidR="00786D8D" w:rsidRPr="00552286">
        <w:rPr>
          <w:rFonts w:ascii="Times New Roman" w:hAnsi="Times New Roman" w:cs="Times New Roman"/>
          <w:sz w:val="24"/>
          <w:szCs w:val="24"/>
        </w:rPr>
        <w:t>67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studies were </w:t>
      </w:r>
      <w:r w:rsidR="005D63D2" w:rsidRPr="00552286"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included in </w:t>
      </w:r>
      <w:r w:rsidR="00FF24FC">
        <w:rPr>
          <w:rFonts w:ascii="Times New Roman" w:hAnsi="Times New Roman" w:cs="Times New Roman"/>
          <w:sz w:val="24"/>
          <w:szCs w:val="24"/>
        </w:rPr>
        <w:t xml:space="preserve">the </w:t>
      </w:r>
      <w:r w:rsidR="009A6769" w:rsidRPr="00FF24FC">
        <w:rPr>
          <w:rFonts w:ascii="Times New Roman" w:hAnsi="Times New Roman" w:cs="Times New Roman"/>
          <w:noProof/>
          <w:sz w:val="24"/>
          <w:szCs w:val="24"/>
        </w:rPr>
        <w:t>final</w:t>
      </w:r>
      <w:r w:rsidR="009A6769" w:rsidRPr="00552286">
        <w:rPr>
          <w:rFonts w:ascii="Times New Roman" w:hAnsi="Times New Roman" w:cs="Times New Roman"/>
          <w:sz w:val="24"/>
          <w:szCs w:val="24"/>
        </w:rPr>
        <w:t xml:space="preserve"> analysis</w:t>
      </w:r>
      <w:r w:rsidR="005D63D2" w:rsidRPr="00552286">
        <w:rPr>
          <w:rFonts w:ascii="Times New Roman" w:hAnsi="Times New Roman" w:cs="Times New Roman"/>
          <w:sz w:val="24"/>
          <w:szCs w:val="24"/>
        </w:rPr>
        <w:t>.</w:t>
      </w:r>
    </w:p>
    <w:p w14:paraId="287D5F31" w14:textId="3B509544" w:rsidR="00633323" w:rsidRPr="00552286" w:rsidRDefault="00633323" w:rsidP="002A14EB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sert Figure 1</w:t>
      </w:r>
    </w:p>
    <w:p w14:paraId="2FAA7CFE" w14:textId="5D4C2208" w:rsidR="00CA6DC8" w:rsidRPr="005252A6" w:rsidRDefault="005D63D2" w:rsidP="002A14EB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>The a</w:t>
      </w:r>
      <w:r w:rsidR="009A6769" w:rsidRPr="008860E6">
        <w:rPr>
          <w:rFonts w:ascii="Times New Roman" w:hAnsi="Times New Roman" w:cs="Times New Roman"/>
          <w:sz w:val="24"/>
          <w:szCs w:val="24"/>
        </w:rPr>
        <w:t xml:space="preserve">bstracts </w:t>
      </w:r>
      <w:r w:rsidRPr="008860E6">
        <w:rPr>
          <w:rFonts w:ascii="Times New Roman" w:hAnsi="Times New Roman" w:cs="Times New Roman"/>
          <w:sz w:val="24"/>
          <w:szCs w:val="24"/>
        </w:rPr>
        <w:t xml:space="preserve">of these 67 studies, </w:t>
      </w:r>
      <w:r w:rsidR="009A6769" w:rsidRPr="008860E6">
        <w:rPr>
          <w:rFonts w:ascii="Times New Roman" w:hAnsi="Times New Roman" w:cs="Times New Roman"/>
          <w:sz w:val="24"/>
          <w:szCs w:val="24"/>
        </w:rPr>
        <w:t>as well as full-text articles of point prevalence surveys of HAIs</w:t>
      </w:r>
      <w:r w:rsidR="002075F5" w:rsidRPr="008860E6">
        <w:rPr>
          <w:rFonts w:ascii="Times New Roman" w:hAnsi="Times New Roman" w:cs="Times New Roman"/>
          <w:sz w:val="24"/>
          <w:szCs w:val="24"/>
        </w:rPr>
        <w:t xml:space="preserve"> in adults and mixed population</w:t>
      </w:r>
      <w:r w:rsidRPr="008860E6">
        <w:rPr>
          <w:rFonts w:ascii="Times New Roman" w:hAnsi="Times New Roman" w:cs="Times New Roman"/>
          <w:sz w:val="24"/>
          <w:szCs w:val="24"/>
        </w:rPr>
        <w:t>s,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9919E7" w:rsidRPr="008860E6">
        <w:rPr>
          <w:rFonts w:ascii="Times New Roman" w:hAnsi="Times New Roman" w:cs="Times New Roman"/>
          <w:sz w:val="24"/>
          <w:szCs w:val="24"/>
        </w:rPr>
        <w:t>are</w:t>
      </w:r>
      <w:r w:rsidR="009A6769" w:rsidRPr="008860E6">
        <w:rPr>
          <w:rFonts w:ascii="Times New Roman" w:hAnsi="Times New Roman" w:cs="Times New Roman"/>
          <w:sz w:val="24"/>
          <w:szCs w:val="24"/>
        </w:rPr>
        <w:t xml:space="preserve"> summarized in </w:t>
      </w:r>
      <w:r w:rsidR="009919E7" w:rsidRPr="008860E6">
        <w:rPr>
          <w:rFonts w:ascii="Times New Roman" w:hAnsi="Times New Roman" w:cs="Times New Roman"/>
          <w:sz w:val="24"/>
          <w:szCs w:val="24"/>
        </w:rPr>
        <w:t>T</w:t>
      </w:r>
      <w:r w:rsidR="009A6769" w:rsidRPr="008860E6">
        <w:rPr>
          <w:rFonts w:ascii="Times New Roman" w:hAnsi="Times New Roman" w:cs="Times New Roman"/>
          <w:sz w:val="24"/>
          <w:szCs w:val="24"/>
        </w:rPr>
        <w:t>able 1</w:t>
      </w:r>
      <w:r w:rsidR="00565F23" w:rsidRPr="008860E6">
        <w:rPr>
          <w:rFonts w:ascii="Times New Roman" w:hAnsi="Times New Roman" w:cs="Times New Roman"/>
          <w:sz w:val="24"/>
          <w:szCs w:val="24"/>
        </w:rPr>
        <w:t>,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2075F5" w:rsidRPr="008860E6">
        <w:rPr>
          <w:rFonts w:ascii="Times New Roman" w:hAnsi="Times New Roman" w:cs="Times New Roman"/>
          <w:sz w:val="24"/>
          <w:szCs w:val="24"/>
        </w:rPr>
        <w:t xml:space="preserve">providing </w:t>
      </w:r>
      <w:r w:rsidRPr="008860E6">
        <w:rPr>
          <w:rFonts w:ascii="Times New Roman" w:hAnsi="Times New Roman" w:cs="Times New Roman"/>
          <w:sz w:val="24"/>
          <w:szCs w:val="24"/>
        </w:rPr>
        <w:t>updated</w:t>
      </w:r>
      <w:r w:rsidR="002075F5" w:rsidRPr="008860E6">
        <w:rPr>
          <w:rFonts w:ascii="Times New Roman" w:hAnsi="Times New Roman" w:cs="Times New Roman"/>
          <w:sz w:val="24"/>
          <w:szCs w:val="24"/>
        </w:rPr>
        <w:t xml:space="preserve"> information on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2075F5" w:rsidRPr="008860E6">
        <w:rPr>
          <w:rFonts w:ascii="Times New Roman" w:hAnsi="Times New Roman" w:cs="Times New Roman"/>
          <w:sz w:val="24"/>
          <w:szCs w:val="24"/>
        </w:rPr>
        <w:t>type o</w:t>
      </w:r>
      <w:r w:rsidR="00565F23" w:rsidRPr="008860E6">
        <w:rPr>
          <w:rFonts w:ascii="Times New Roman" w:hAnsi="Times New Roman" w:cs="Times New Roman"/>
          <w:sz w:val="24"/>
          <w:szCs w:val="24"/>
        </w:rPr>
        <w:t>f infections and microorganisms</w:t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9919E7" w:rsidRPr="008860E6">
        <w:rPr>
          <w:rFonts w:ascii="Times New Roman" w:hAnsi="Times New Roman" w:cs="Times New Roman"/>
          <w:sz w:val="24"/>
          <w:szCs w:val="24"/>
        </w:rPr>
        <w:t>T</w:t>
      </w:r>
      <w:r w:rsidR="00565F23" w:rsidRPr="008860E6">
        <w:rPr>
          <w:rFonts w:ascii="Times New Roman" w:hAnsi="Times New Roman" w:cs="Times New Roman"/>
          <w:sz w:val="24"/>
          <w:szCs w:val="24"/>
        </w:rPr>
        <w:t>ab</w:t>
      </w:r>
      <w:r w:rsidR="00BF695B" w:rsidRPr="008860E6">
        <w:rPr>
          <w:rFonts w:ascii="Times New Roman" w:hAnsi="Times New Roman" w:cs="Times New Roman"/>
          <w:sz w:val="24"/>
          <w:szCs w:val="24"/>
        </w:rPr>
        <w:t>le 2 summarize</w:t>
      </w:r>
      <w:r w:rsidR="000F1BC0">
        <w:rPr>
          <w:rFonts w:ascii="Times New Roman" w:hAnsi="Times New Roman" w:cs="Times New Roman"/>
          <w:sz w:val="24"/>
          <w:szCs w:val="24"/>
        </w:rPr>
        <w:t>s</w:t>
      </w:r>
      <w:r w:rsidR="002D28B0" w:rsidRPr="008860E6">
        <w:rPr>
          <w:rFonts w:ascii="Times New Roman" w:hAnsi="Times New Roman" w:cs="Times New Roman"/>
          <w:sz w:val="24"/>
          <w:szCs w:val="24"/>
        </w:rPr>
        <w:t xml:space="preserve"> </w:t>
      </w:r>
      <w:r w:rsidR="000F1BC0">
        <w:rPr>
          <w:rFonts w:ascii="Times New Roman" w:hAnsi="Times New Roman" w:cs="Times New Roman"/>
          <w:sz w:val="24"/>
          <w:szCs w:val="24"/>
        </w:rPr>
        <w:t xml:space="preserve">the </w:t>
      </w:r>
      <w:r w:rsidR="002D28B0" w:rsidRPr="008860E6">
        <w:rPr>
          <w:rFonts w:ascii="Times New Roman" w:hAnsi="Times New Roman" w:cs="Times New Roman"/>
          <w:sz w:val="24"/>
          <w:szCs w:val="24"/>
        </w:rPr>
        <w:t xml:space="preserve">data on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2D28B0" w:rsidRPr="008860E6">
        <w:rPr>
          <w:rFonts w:ascii="Times New Roman" w:hAnsi="Times New Roman" w:cs="Times New Roman"/>
          <w:sz w:val="24"/>
          <w:szCs w:val="24"/>
        </w:rPr>
        <w:t>pediatric</w:t>
      </w:r>
      <w:r w:rsidRPr="008860E6">
        <w:rPr>
          <w:rFonts w:ascii="Times New Roman" w:hAnsi="Times New Roman" w:cs="Times New Roman"/>
          <w:sz w:val="24"/>
          <w:szCs w:val="24"/>
        </w:rPr>
        <w:t xml:space="preserve"> population</w:t>
      </w:r>
      <w:r w:rsidR="002D28B0"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565F23" w:rsidRPr="005252A6">
        <w:rPr>
          <w:rFonts w:ascii="Times New Roman" w:hAnsi="Times New Roman" w:cs="Times New Roman"/>
          <w:sz w:val="24"/>
          <w:szCs w:val="24"/>
        </w:rPr>
        <w:t xml:space="preserve">Overall, </w:t>
      </w:r>
      <w:r w:rsidR="00C05B18" w:rsidRPr="005252A6">
        <w:rPr>
          <w:rFonts w:ascii="Times New Roman" w:hAnsi="Times New Roman" w:cs="Times New Roman"/>
          <w:sz w:val="24"/>
          <w:szCs w:val="24"/>
        </w:rPr>
        <w:t>35</w:t>
      </w:r>
      <w:r w:rsidR="002849C0" w:rsidRPr="005252A6">
        <w:rPr>
          <w:rFonts w:ascii="Times New Roman" w:hAnsi="Times New Roman" w:cs="Times New Roman"/>
          <w:sz w:val="24"/>
          <w:szCs w:val="24"/>
        </w:rPr>
        <w:t xml:space="preserve"> studies</w:t>
      </w:r>
      <w:r w:rsidR="009A6769" w:rsidRPr="005252A6">
        <w:rPr>
          <w:rFonts w:ascii="Times New Roman" w:hAnsi="Times New Roman" w:cs="Times New Roman"/>
          <w:sz w:val="24"/>
          <w:szCs w:val="24"/>
        </w:rPr>
        <w:t xml:space="preserve"> were conducted in </w:t>
      </w:r>
      <w:r w:rsidR="00AC2602" w:rsidRPr="005252A6">
        <w:rPr>
          <w:rFonts w:ascii="Times New Roman" w:hAnsi="Times New Roman" w:cs="Times New Roman"/>
          <w:sz w:val="24"/>
          <w:szCs w:val="24"/>
        </w:rPr>
        <w:t>Europe</w:t>
      </w:r>
      <w:r w:rsidR="00BE0C8C" w:rsidRPr="005252A6">
        <w:rPr>
          <w:rFonts w:ascii="Times New Roman" w:hAnsi="Times New Roman" w:cs="Times New Roman"/>
          <w:sz w:val="24"/>
          <w:szCs w:val="24"/>
        </w:rPr>
        <w:t xml:space="preserve"> (33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852C60" w:rsidRPr="005252A6">
        <w:rPr>
          <w:rFonts w:ascii="Times New Roman" w:hAnsi="Times New Roman" w:cs="Times New Roman"/>
          <w:sz w:val="24"/>
          <w:szCs w:val="24"/>
        </w:rPr>
        <w:t xml:space="preserve">studies </w:t>
      </w:r>
      <w:r w:rsidR="00C961EF" w:rsidRPr="005252A6">
        <w:rPr>
          <w:rFonts w:ascii="Times New Roman" w:hAnsi="Times New Roman" w:cs="Times New Roman"/>
          <w:sz w:val="24"/>
          <w:szCs w:val="24"/>
        </w:rPr>
        <w:t>on adu</w:t>
      </w:r>
      <w:r w:rsidR="006C041F" w:rsidRPr="005252A6">
        <w:rPr>
          <w:rFonts w:ascii="Times New Roman" w:hAnsi="Times New Roman" w:cs="Times New Roman"/>
          <w:sz w:val="24"/>
          <w:szCs w:val="24"/>
        </w:rPr>
        <w:t>lts and 2</w:t>
      </w:r>
      <w:r w:rsidR="00C05B18" w:rsidRPr="005252A6">
        <w:rPr>
          <w:rFonts w:ascii="Times New Roman" w:hAnsi="Times New Roman" w:cs="Times New Roman"/>
          <w:sz w:val="24"/>
          <w:szCs w:val="24"/>
        </w:rPr>
        <w:t xml:space="preserve"> on pediatrics), 21</w:t>
      </w:r>
      <w:r w:rsidR="00AC2602" w:rsidRPr="005252A6">
        <w:rPr>
          <w:rFonts w:ascii="Times New Roman" w:hAnsi="Times New Roman" w:cs="Times New Roman"/>
          <w:sz w:val="24"/>
          <w:szCs w:val="24"/>
        </w:rPr>
        <w:t xml:space="preserve"> in Asia</w:t>
      </w:r>
      <w:r w:rsidR="00462CDA" w:rsidRPr="005252A6">
        <w:rPr>
          <w:rFonts w:ascii="Times New Roman" w:hAnsi="Times New Roman" w:cs="Times New Roman"/>
          <w:sz w:val="24"/>
          <w:szCs w:val="24"/>
        </w:rPr>
        <w:t xml:space="preserve"> (19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852C60" w:rsidRPr="005252A6">
        <w:rPr>
          <w:rFonts w:ascii="Times New Roman" w:hAnsi="Times New Roman" w:cs="Times New Roman"/>
          <w:sz w:val="24"/>
          <w:szCs w:val="24"/>
        </w:rPr>
        <w:t xml:space="preserve">studies </w:t>
      </w:r>
      <w:r w:rsidR="00B25165" w:rsidRPr="005252A6">
        <w:rPr>
          <w:rFonts w:ascii="Times New Roman" w:hAnsi="Times New Roman" w:cs="Times New Roman"/>
          <w:sz w:val="24"/>
          <w:szCs w:val="24"/>
        </w:rPr>
        <w:t xml:space="preserve">on </w:t>
      </w:r>
      <w:r w:rsidR="00C961EF" w:rsidRPr="005252A6">
        <w:rPr>
          <w:rFonts w:ascii="Times New Roman" w:hAnsi="Times New Roman" w:cs="Times New Roman"/>
          <w:sz w:val="24"/>
          <w:szCs w:val="24"/>
        </w:rPr>
        <w:t>adults and 2 on pediatrics)</w:t>
      </w:r>
      <w:r w:rsidR="00EF598E" w:rsidRPr="005252A6">
        <w:rPr>
          <w:rFonts w:ascii="Times New Roman" w:hAnsi="Times New Roman" w:cs="Times New Roman"/>
          <w:sz w:val="24"/>
          <w:szCs w:val="24"/>
        </w:rPr>
        <w:t>, 9</w:t>
      </w:r>
      <w:r w:rsidR="003362C9" w:rsidRPr="005252A6">
        <w:rPr>
          <w:rFonts w:ascii="Times New Roman" w:hAnsi="Times New Roman" w:cs="Times New Roman"/>
          <w:sz w:val="24"/>
          <w:szCs w:val="24"/>
        </w:rPr>
        <w:t xml:space="preserve"> in</w:t>
      </w:r>
      <w:r w:rsidR="00AC2602" w:rsidRPr="005252A6">
        <w:rPr>
          <w:rFonts w:ascii="Times New Roman" w:hAnsi="Times New Roman" w:cs="Times New Roman"/>
          <w:sz w:val="24"/>
          <w:szCs w:val="24"/>
        </w:rPr>
        <w:t xml:space="preserve"> America</w:t>
      </w:r>
      <w:r w:rsidR="003362C9" w:rsidRPr="005252A6">
        <w:rPr>
          <w:rFonts w:ascii="Times New Roman" w:hAnsi="Times New Roman" w:cs="Times New Roman"/>
          <w:sz w:val="24"/>
          <w:szCs w:val="24"/>
        </w:rPr>
        <w:t xml:space="preserve"> (5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852C60" w:rsidRPr="005252A6">
        <w:rPr>
          <w:rFonts w:ascii="Times New Roman" w:hAnsi="Times New Roman" w:cs="Times New Roman"/>
          <w:sz w:val="24"/>
          <w:szCs w:val="24"/>
        </w:rPr>
        <w:t xml:space="preserve">studies </w:t>
      </w:r>
      <w:r w:rsidR="003362C9" w:rsidRPr="005252A6">
        <w:rPr>
          <w:rFonts w:ascii="Times New Roman" w:hAnsi="Times New Roman" w:cs="Times New Roman"/>
          <w:sz w:val="24"/>
          <w:szCs w:val="24"/>
        </w:rPr>
        <w:t>on adults and 4</w:t>
      </w:r>
      <w:r w:rsidR="00C961EF" w:rsidRPr="005252A6">
        <w:rPr>
          <w:rFonts w:ascii="Times New Roman" w:hAnsi="Times New Roman" w:cs="Times New Roman"/>
          <w:sz w:val="24"/>
          <w:szCs w:val="24"/>
        </w:rPr>
        <w:t xml:space="preserve"> on pediatrics</w:t>
      </w:r>
      <w:r w:rsidR="00EF598E" w:rsidRPr="005252A6">
        <w:rPr>
          <w:rFonts w:ascii="Times New Roman" w:hAnsi="Times New Roman" w:cs="Times New Roman"/>
          <w:sz w:val="24"/>
          <w:szCs w:val="24"/>
        </w:rPr>
        <w:t xml:space="preserve"> and 2</w:t>
      </w:r>
      <w:r w:rsidR="002849C0" w:rsidRPr="005252A6">
        <w:rPr>
          <w:rFonts w:ascii="Times New Roman" w:hAnsi="Times New Roman" w:cs="Times New Roman"/>
          <w:sz w:val="24"/>
          <w:szCs w:val="24"/>
        </w:rPr>
        <w:t xml:space="preserve"> in Africa</w:t>
      </w:r>
      <w:r w:rsidR="00C961EF" w:rsidRPr="005252A6">
        <w:rPr>
          <w:rFonts w:ascii="Times New Roman" w:hAnsi="Times New Roman" w:cs="Times New Roman"/>
          <w:sz w:val="24"/>
          <w:szCs w:val="24"/>
        </w:rPr>
        <w:t xml:space="preserve"> (adults)</w:t>
      </w:r>
      <w:r w:rsidR="009919E7" w:rsidRPr="005252A6">
        <w:rPr>
          <w:rFonts w:ascii="Times New Roman" w:hAnsi="Times New Roman" w:cs="Times New Roman"/>
          <w:sz w:val="24"/>
          <w:szCs w:val="24"/>
        </w:rPr>
        <w:t>,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9919E7" w:rsidRPr="005252A6">
        <w:rPr>
          <w:rFonts w:ascii="Times New Roman" w:hAnsi="Times New Roman" w:cs="Times New Roman"/>
          <w:sz w:val="24"/>
          <w:szCs w:val="24"/>
        </w:rPr>
        <w:t xml:space="preserve">all </w:t>
      </w:r>
      <w:r w:rsidR="009A6769" w:rsidRPr="005252A6">
        <w:rPr>
          <w:rFonts w:ascii="Times New Roman" w:hAnsi="Times New Roman" w:cs="Times New Roman"/>
          <w:sz w:val="24"/>
          <w:szCs w:val="24"/>
        </w:rPr>
        <w:t xml:space="preserve">reporting </w:t>
      </w:r>
      <w:r w:rsidRPr="005252A6">
        <w:rPr>
          <w:rFonts w:ascii="Times New Roman" w:hAnsi="Times New Roman" w:cs="Times New Roman"/>
          <w:sz w:val="24"/>
          <w:szCs w:val="24"/>
        </w:rPr>
        <w:t xml:space="preserve">the </w:t>
      </w:r>
      <w:r w:rsidR="009A6769" w:rsidRPr="005252A6">
        <w:rPr>
          <w:rFonts w:ascii="Times New Roman" w:hAnsi="Times New Roman" w:cs="Times New Roman"/>
          <w:sz w:val="24"/>
          <w:szCs w:val="24"/>
        </w:rPr>
        <w:t xml:space="preserve">proportion of overall HAIs in </w:t>
      </w:r>
      <w:r w:rsidR="009A793F">
        <w:rPr>
          <w:rFonts w:ascii="Times New Roman" w:hAnsi="Times New Roman" w:cs="Times New Roman"/>
          <w:sz w:val="24"/>
          <w:szCs w:val="24"/>
        </w:rPr>
        <w:t xml:space="preserve">a </w:t>
      </w:r>
      <w:r w:rsidR="009A6769" w:rsidRPr="005252A6">
        <w:rPr>
          <w:rFonts w:ascii="Times New Roman" w:hAnsi="Times New Roman" w:cs="Times New Roman"/>
          <w:sz w:val="24"/>
          <w:szCs w:val="24"/>
        </w:rPr>
        <w:t>mixed population of patients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>
          <w:fldData xml:space="preserve">bD48cGFnZXM+MTU3LTE2MjwvcGFnZXM+PHZvbHVtZT4zNTwvdm9sdW1lPjxudW1iZXI+MzwvbnVt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B0dcWCYTwvQXV0aG9yPjxZZWFyPjIwMTc8L1llYXI+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kh1YW5nLCBMWTwvYXV0aG9yPjxhdXRob3I+SGFuLCBMPC9hdXRob3I+PC9hdXRob3JzPjwvY29u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bD48cGFnZXM+MTU3LTE2MjwvcGFnZXM+PHZvbHVtZT4zNTwvdm9sdW1lPjxudW1iZXI+MzwvbnVt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5252A6">
        <w:rPr>
          <w:rFonts w:ascii="Times New Roman" w:hAnsi="Times New Roman" w:cs="Times New Roman"/>
          <w:sz w:val="24"/>
          <w:szCs w:val="24"/>
        </w:rPr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Gravel, 2007 #27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-1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4" w:tooltip="Deptuła, 2017 #24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4-10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9A6769" w:rsidRPr="005252A6">
        <w:rPr>
          <w:rFonts w:ascii="Times New Roman" w:hAnsi="Times New Roman" w:cs="Times New Roman"/>
          <w:sz w:val="24"/>
          <w:szCs w:val="24"/>
        </w:rPr>
        <w:t>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Pr="005252A6">
        <w:rPr>
          <w:rFonts w:ascii="Times New Roman" w:hAnsi="Times New Roman" w:cs="Times New Roman"/>
          <w:sz w:val="24"/>
          <w:szCs w:val="24"/>
        </w:rPr>
        <w:t>The m</w:t>
      </w:r>
      <w:r w:rsidR="00CA6DC8" w:rsidRPr="005252A6">
        <w:rPr>
          <w:rFonts w:ascii="Times New Roman" w:hAnsi="Times New Roman" w:cs="Times New Roman"/>
          <w:sz w:val="24"/>
          <w:szCs w:val="24"/>
        </w:rPr>
        <w:t xml:space="preserve">ajority of point prevalence surveys were conducted in more than one hospital following </w:t>
      </w:r>
      <w:r w:rsidR="00FF24FC">
        <w:rPr>
          <w:rFonts w:ascii="Times New Roman" w:hAnsi="Times New Roman" w:cs="Times New Roman"/>
          <w:sz w:val="24"/>
          <w:szCs w:val="24"/>
        </w:rPr>
        <w:t xml:space="preserve">the </w:t>
      </w:r>
      <w:r w:rsidR="00CA6DC8" w:rsidRPr="00FF24FC">
        <w:rPr>
          <w:rFonts w:ascii="Times New Roman" w:hAnsi="Times New Roman" w:cs="Times New Roman"/>
          <w:noProof/>
          <w:sz w:val="24"/>
          <w:szCs w:val="24"/>
        </w:rPr>
        <w:t>European</w:t>
      </w:r>
      <w:r w:rsidR="00CA6DC8" w:rsidRPr="005252A6">
        <w:rPr>
          <w:rFonts w:ascii="Times New Roman" w:hAnsi="Times New Roman" w:cs="Times New Roman"/>
          <w:sz w:val="24"/>
          <w:szCs w:val="24"/>
        </w:rPr>
        <w:t xml:space="preserve"> Centre for Disease Control and Prevention (ECDC) protocol. </w:t>
      </w:r>
      <w:r w:rsidR="00EF598E" w:rsidRPr="005252A6">
        <w:rPr>
          <w:rFonts w:ascii="Times New Roman" w:hAnsi="Times New Roman" w:cs="Times New Roman"/>
          <w:sz w:val="24"/>
          <w:szCs w:val="24"/>
        </w:rPr>
        <w:t>O</w:t>
      </w:r>
      <w:r w:rsidR="00C05B18" w:rsidRPr="005252A6">
        <w:rPr>
          <w:rFonts w:ascii="Times New Roman" w:hAnsi="Times New Roman" w:cs="Times New Roman"/>
          <w:sz w:val="24"/>
          <w:szCs w:val="24"/>
        </w:rPr>
        <w:t>ut of 21</w:t>
      </w:r>
      <w:r w:rsidR="00871D81" w:rsidRPr="005252A6">
        <w:rPr>
          <w:rFonts w:ascii="Times New Roman" w:hAnsi="Times New Roman" w:cs="Times New Roman"/>
          <w:sz w:val="24"/>
          <w:szCs w:val="24"/>
        </w:rPr>
        <w:t xml:space="preserve"> studie</w:t>
      </w:r>
      <w:r w:rsidR="009919E7" w:rsidRPr="005252A6">
        <w:rPr>
          <w:rFonts w:ascii="Times New Roman" w:hAnsi="Times New Roman" w:cs="Times New Roman"/>
          <w:sz w:val="24"/>
          <w:szCs w:val="24"/>
        </w:rPr>
        <w:t>s</w:t>
      </w:r>
      <w:r w:rsidR="00871D81" w:rsidRPr="005252A6">
        <w:rPr>
          <w:rFonts w:ascii="Times New Roman" w:hAnsi="Times New Roman" w:cs="Times New Roman"/>
          <w:sz w:val="24"/>
          <w:szCs w:val="24"/>
        </w:rPr>
        <w:t xml:space="preserve"> conducted in Asia, six studies were </w:t>
      </w:r>
      <w:r w:rsidR="009A793F">
        <w:rPr>
          <w:rFonts w:ascii="Times New Roman" w:hAnsi="Times New Roman" w:cs="Times New Roman"/>
          <w:sz w:val="24"/>
          <w:szCs w:val="24"/>
        </w:rPr>
        <w:t>undertaken</w:t>
      </w:r>
      <w:r w:rsidR="00871D81" w:rsidRPr="005252A6">
        <w:rPr>
          <w:rFonts w:ascii="Times New Roman" w:hAnsi="Times New Roman" w:cs="Times New Roman"/>
          <w:sz w:val="24"/>
          <w:szCs w:val="24"/>
        </w:rPr>
        <w:t xml:space="preserve"> in China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zwvWWVhcj48UmVj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zwvWWVhcj48UmVj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5252A6">
        <w:rPr>
          <w:rFonts w:ascii="Times New Roman" w:hAnsi="Times New Roman" w:cs="Times New Roman"/>
          <w:sz w:val="24"/>
          <w:szCs w:val="24"/>
        </w:rPr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Xie, 2010 #6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6" w:tooltip="Chen, 2017 #29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9" w:tooltip="Liu, 2016 #33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0" w:tooltip="Zhang, 2016 #24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4" w:tooltip="Tao, 2014 #33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5" w:tooltip="Xie, 2013 #27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871D81" w:rsidRPr="005252A6">
        <w:rPr>
          <w:rFonts w:ascii="Times New Roman" w:hAnsi="Times New Roman" w:cs="Times New Roman"/>
          <w:sz w:val="24"/>
          <w:szCs w:val="24"/>
        </w:rPr>
        <w:t>.</w:t>
      </w:r>
    </w:p>
    <w:p w14:paraId="3A89E2C8" w14:textId="578EDD8E" w:rsidR="002A14EB" w:rsidRPr="005252A6" w:rsidRDefault="001F1C68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252A6">
        <w:rPr>
          <w:rFonts w:ascii="Times New Roman" w:hAnsi="Times New Roman" w:cs="Times New Roman"/>
          <w:sz w:val="24"/>
          <w:szCs w:val="24"/>
        </w:rPr>
        <w:lastRenderedPageBreak/>
        <w:t xml:space="preserve">HAIs showed </w:t>
      </w:r>
      <w:r w:rsidR="005D63D2" w:rsidRPr="005252A6">
        <w:rPr>
          <w:rFonts w:ascii="Times New Roman" w:hAnsi="Times New Roman" w:cs="Times New Roman"/>
          <w:sz w:val="24"/>
          <w:szCs w:val="24"/>
        </w:rPr>
        <w:t xml:space="preserve">a </w:t>
      </w:r>
      <w:r w:rsidRPr="005252A6">
        <w:rPr>
          <w:rFonts w:ascii="Times New Roman" w:hAnsi="Times New Roman" w:cs="Times New Roman"/>
          <w:sz w:val="24"/>
          <w:szCs w:val="24"/>
        </w:rPr>
        <w:t xml:space="preserve">higher prevalence in intensive care units compared to other wards. </w:t>
      </w:r>
      <w:r w:rsidR="005D63D2" w:rsidRPr="005252A6">
        <w:rPr>
          <w:rFonts w:ascii="Times New Roman" w:hAnsi="Times New Roman" w:cs="Times New Roman"/>
          <w:sz w:val="24"/>
          <w:szCs w:val="24"/>
        </w:rPr>
        <w:t>The highest p</w:t>
      </w:r>
      <w:r w:rsidR="009A6769" w:rsidRPr="005252A6">
        <w:rPr>
          <w:rFonts w:ascii="Times New Roman" w:hAnsi="Times New Roman" w:cs="Times New Roman"/>
          <w:sz w:val="24"/>
          <w:szCs w:val="24"/>
        </w:rPr>
        <w:t>reval</w:t>
      </w:r>
      <w:r w:rsidR="00F14279" w:rsidRPr="005252A6">
        <w:rPr>
          <w:rFonts w:ascii="Times New Roman" w:hAnsi="Times New Roman" w:cs="Times New Roman"/>
          <w:sz w:val="24"/>
          <w:szCs w:val="24"/>
        </w:rPr>
        <w:t xml:space="preserve">ence of HAIs was recorded </w:t>
      </w:r>
      <w:r w:rsidR="009A6769" w:rsidRPr="005252A6">
        <w:rPr>
          <w:rFonts w:ascii="Times New Roman" w:hAnsi="Times New Roman" w:cs="Times New Roman"/>
          <w:sz w:val="24"/>
          <w:szCs w:val="24"/>
        </w:rPr>
        <w:t xml:space="preserve">in </w:t>
      </w:r>
      <w:r w:rsidR="00F14279" w:rsidRPr="005252A6">
        <w:rPr>
          <w:rFonts w:ascii="Times New Roman" w:hAnsi="Times New Roman" w:cs="Times New Roman"/>
          <w:sz w:val="24"/>
          <w:szCs w:val="24"/>
        </w:rPr>
        <w:t xml:space="preserve">a study conducted in </w:t>
      </w:r>
      <w:r w:rsidR="00AC6607" w:rsidRPr="005252A6">
        <w:rPr>
          <w:rFonts w:ascii="Times New Roman" w:hAnsi="Times New Roman" w:cs="Times New Roman"/>
          <w:sz w:val="24"/>
          <w:szCs w:val="24"/>
        </w:rPr>
        <w:t xml:space="preserve">adult </w:t>
      </w:r>
      <w:r w:rsidR="00F14279" w:rsidRPr="005252A6">
        <w:rPr>
          <w:rFonts w:ascii="Times New Roman" w:hAnsi="Times New Roman" w:cs="Times New Roman"/>
          <w:sz w:val="24"/>
          <w:szCs w:val="24"/>
        </w:rPr>
        <w:t xml:space="preserve">ICU settings </w:t>
      </w:r>
      <w:r w:rsidR="005D63D2" w:rsidRPr="005252A6">
        <w:rPr>
          <w:rFonts w:ascii="Times New Roman" w:hAnsi="Times New Roman" w:cs="Times New Roman"/>
          <w:sz w:val="24"/>
          <w:szCs w:val="24"/>
        </w:rPr>
        <w:t>among</w:t>
      </w:r>
      <w:r w:rsidR="00F14279" w:rsidRPr="005252A6">
        <w:rPr>
          <w:rFonts w:ascii="Times New Roman" w:hAnsi="Times New Roman" w:cs="Times New Roman"/>
          <w:sz w:val="24"/>
          <w:szCs w:val="24"/>
        </w:rPr>
        <w:t xml:space="preserve"> 75</w:t>
      </w:r>
      <w:r w:rsidR="009A6769" w:rsidRPr="005252A6">
        <w:rPr>
          <w:rFonts w:ascii="Times New Roman" w:hAnsi="Times New Roman" w:cs="Times New Roman"/>
          <w:sz w:val="24"/>
          <w:szCs w:val="24"/>
        </w:rPr>
        <w:t xml:space="preserve"> region</w:t>
      </w:r>
      <w:r w:rsidR="00F14279" w:rsidRPr="005252A6">
        <w:rPr>
          <w:rFonts w:ascii="Times New Roman" w:hAnsi="Times New Roman" w:cs="Times New Roman"/>
          <w:sz w:val="24"/>
          <w:szCs w:val="24"/>
        </w:rPr>
        <w:t>s</w:t>
      </w:r>
      <w:r w:rsidR="00AC6607" w:rsidRPr="005252A6">
        <w:rPr>
          <w:rFonts w:ascii="Times New Roman" w:hAnsi="Times New Roman" w:cs="Times New Roman"/>
          <w:sz w:val="24"/>
          <w:szCs w:val="24"/>
        </w:rPr>
        <w:t xml:space="preserve"> of Europe</w:t>
      </w:r>
      <w:r w:rsidR="00F14279" w:rsidRPr="005252A6">
        <w:rPr>
          <w:rFonts w:ascii="Times New Roman" w:hAnsi="Times New Roman" w:cs="Times New Roman"/>
          <w:sz w:val="24"/>
          <w:szCs w:val="24"/>
        </w:rPr>
        <w:t xml:space="preserve"> (51.3%)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ncent&lt;/Author&gt;&lt;Year&gt;2009&lt;/Year&gt;&lt;RecNum&gt;803&lt;/RecNum&gt;&lt;DisplayText&gt;[68]&lt;/DisplayText&gt;&lt;record&gt;&lt;rec-number&gt;803&lt;/rec-number&gt;&lt;foreign-keys&gt;&lt;key app="EN" db-id="5partvetxr0t2jeax0q59v5xe5rr9f5apzev"&gt;803&lt;/key&gt;&lt;/foreign-keys&gt;&lt;ref-type name="Journal Article"&gt;17&lt;/ref-type&gt;&lt;contributors&gt;&lt;authors&gt;&lt;author&gt;Vincent, Jean-Louis&lt;/author&gt;&lt;author&gt;Rello, Jordi&lt;/author&gt;&lt;author&gt;Marshall, John&lt;/author&gt;&lt;author&gt;Silva, Eliezer&lt;/author&gt;&lt;author&gt;Anzueto, Antonio&lt;/author&gt;&lt;author&gt;Martin, Claude D&lt;/author&gt;&lt;author&gt;Moreno, Rui&lt;/author&gt;&lt;author&gt;Lipman, Jeffrey&lt;/author&gt;&lt;author&gt;Gomersall, Charles&lt;/author&gt;&lt;author&gt;Sakr, Yasser&lt;/author&gt;&lt;/authors&gt;&lt;/contributors&gt;&lt;titles&gt;&lt;title&gt;International study of the prevalence and outcomes of infection in intensive care units&lt;/title&gt;&lt;secondary-title&gt;Jama&lt;/secondary-title&gt;&lt;/titles&gt;&lt;periodical&gt;&lt;full-title&gt;Jama&lt;/full-title&gt;&lt;/periodical&gt;&lt;pages&gt;2323-2329&lt;/pages&gt;&lt;volume&gt;302&lt;/volume&gt;&lt;number&gt;21&lt;/number&gt;&lt;dates&gt;&lt;year&gt;2009&lt;/year&gt;&lt;/dates&gt;&lt;isbn&gt;0098-7484&lt;/isbn&gt;&lt;urls&gt;&lt;/urls&gt;&lt;/record&gt;&lt;/Cite&gt;&lt;/EndNote&gt;</w:instrTex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8" w:tooltip="Vincent, 2009 #80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AC6607" w:rsidRPr="005252A6">
        <w:rPr>
          <w:rFonts w:ascii="Times New Roman" w:hAnsi="Times New Roman" w:cs="Times New Roman"/>
          <w:sz w:val="24"/>
          <w:szCs w:val="24"/>
        </w:rPr>
        <w:t>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In Asian countries, </w:t>
      </w:r>
      <w:r w:rsidR="005D63D2" w:rsidRPr="005252A6">
        <w:rPr>
          <w:rFonts w:ascii="Times New Roman" w:hAnsi="Times New Roman" w:cs="Times New Roman"/>
          <w:sz w:val="24"/>
          <w:szCs w:val="24"/>
        </w:rPr>
        <w:t xml:space="preserve">a </w:t>
      </w:r>
      <w:r w:rsidR="0024220C" w:rsidRPr="005252A6">
        <w:rPr>
          <w:rFonts w:ascii="Times New Roman" w:hAnsi="Times New Roman" w:cs="Times New Roman"/>
          <w:sz w:val="24"/>
          <w:szCs w:val="24"/>
        </w:rPr>
        <w:t>study con</w:t>
      </w:r>
      <w:r w:rsidR="00AC6607" w:rsidRPr="005252A6">
        <w:rPr>
          <w:rFonts w:ascii="Times New Roman" w:hAnsi="Times New Roman" w:cs="Times New Roman"/>
          <w:sz w:val="24"/>
          <w:szCs w:val="24"/>
        </w:rPr>
        <w:t xml:space="preserve">ducted in Turkey reported </w:t>
      </w:r>
      <w:r w:rsidR="005D63D2" w:rsidRPr="005252A6">
        <w:rPr>
          <w:rFonts w:ascii="Times New Roman" w:hAnsi="Times New Roman" w:cs="Times New Roman"/>
          <w:sz w:val="24"/>
          <w:szCs w:val="24"/>
        </w:rPr>
        <w:t xml:space="preserve">the </w:t>
      </w:r>
      <w:r w:rsidR="00AC6607" w:rsidRPr="005252A6">
        <w:rPr>
          <w:rFonts w:ascii="Times New Roman" w:hAnsi="Times New Roman" w:cs="Times New Roman"/>
          <w:sz w:val="24"/>
          <w:szCs w:val="24"/>
        </w:rPr>
        <w:t>highest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 prevalence rate of HAIs (48.7%) in ICU patients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en&lt;/Author&gt;&lt;Year&gt;2004&lt;/Year&gt;&lt;RecNum&gt;289&lt;/RecNum&gt;&lt;DisplayText&gt;[93]&lt;/DisplayText&gt;&lt;record&gt;&lt;rec-number&gt;289&lt;/rec-number&gt;&lt;foreign-keys&gt;&lt;key app="EN" db-id="rfaz9x22kvwd9oevte1vpa2sx590t5dfesxp" timestamp="1517405308"&gt;289&lt;/key&gt;&lt;/foreign-keys&gt;&lt;ref-type name="Journal Article"&gt;17&lt;/ref-type&gt;&lt;contributors&gt;&lt;authors&gt;&lt;author&gt;Esen, Saban&lt;/author&gt;&lt;author&gt;Leblebicioglu, Hakan&lt;/author&gt;&lt;author&gt;Study Group&lt;/author&gt;&lt;/authors&gt;&lt;/contributors&gt;&lt;titles&gt;&lt;title&gt;Prevalence of nosocomial infections at intensive care units in Turkey: a multicentre 1-day point prevalence study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144-148&lt;/pages&gt;&lt;volume&gt;36&lt;/volume&gt;&lt;number&gt;2&lt;/number&gt;&lt;dates&gt;&lt;year&gt;2004&lt;/year&gt;&lt;/dates&gt;&lt;isbn&gt;0036-5548&lt;/isbn&gt;&lt;urls&gt;&lt;/urls&gt;&lt;/record&gt;&lt;/Cite&gt;&lt;/EndNote&gt;</w:instrTex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3" w:tooltip="Esen, 2004 #28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24220C" w:rsidRPr="005252A6">
        <w:rPr>
          <w:rFonts w:ascii="Times New Roman" w:hAnsi="Times New Roman" w:cs="Times New Roman"/>
          <w:sz w:val="24"/>
          <w:szCs w:val="24"/>
        </w:rPr>
        <w:t>.</w:t>
      </w:r>
      <w:r w:rsidRPr="005252A6">
        <w:rPr>
          <w:rFonts w:ascii="Times New Roman" w:hAnsi="Times New Roman" w:cs="Times New Roman"/>
          <w:sz w:val="24"/>
          <w:szCs w:val="24"/>
        </w:rPr>
        <w:t xml:space="preserve"> Whereas, in case of complete hospital survey, </w:t>
      </w:r>
      <w:r w:rsidR="005D63D2" w:rsidRPr="005252A6">
        <w:rPr>
          <w:rFonts w:ascii="Times New Roman" w:hAnsi="Times New Roman" w:cs="Times New Roman"/>
          <w:sz w:val="24"/>
          <w:szCs w:val="24"/>
        </w:rPr>
        <w:t xml:space="preserve">the </w:t>
      </w:r>
      <w:r w:rsidRPr="005252A6">
        <w:rPr>
          <w:rFonts w:ascii="Times New Roman" w:hAnsi="Times New Roman" w:cs="Times New Roman"/>
          <w:sz w:val="24"/>
          <w:szCs w:val="24"/>
        </w:rPr>
        <w:t xml:space="preserve">highest burden of HAIs was observed in one pediatric hospital of Russia (15.1%), followed by Ethiopia (14.8%) and Tunisia (14.3%). 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The  HAI prevalence rate was 11.7% in North America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ylor&lt;/Author&gt;&lt;Year&gt;2016&lt;/Year&gt;&lt;RecNum&gt;250&lt;/RecNum&gt;&lt;DisplayText&gt;[99, 106]&lt;/DisplayText&gt;&lt;record&gt;&lt;rec-number&gt;250&lt;/rec-number&gt;&lt;foreign-keys&gt;&lt;key app="EN" db-id="rfaz9x22kvwd9oevte1vpa2sx590t5dfesxp" timestamp="1514132385"&gt;250&lt;/key&gt;&lt;/foreign-keys&gt;&lt;ref-type name="Journal Article"&gt;17&lt;/ref-type&gt;&lt;contributors&gt;&lt;authors&gt;&lt;author&gt;Taylor, Geoffrey&lt;/author&gt;&lt;author&gt;Gravel, Denise&lt;/author&gt;&lt;author&gt;Matlow, Anne&lt;/author&gt;&lt;author&gt;Embree, Joanne&lt;/author&gt;&lt;author&gt;LeSaux, Nicole&lt;/author&gt;&lt;author&gt;Johnston, Lynn&lt;/author&gt;&lt;author&gt;Suh, Kathryn N&lt;/author&gt;&lt;author&gt;John, Michael&lt;/author&gt;&lt;author&gt;Embil, John&lt;/author&gt;&lt;author&gt;Henderson, Elizabeth&lt;/author&gt;&lt;/authors&gt;&lt;/contributors&gt;&lt;titles&gt;&lt;title&gt;Assessing the magnitude and trends in hospital acquired infections in Canadian hospitals through sequential point prevalence surveys&lt;/title&gt;&lt;secondary-title&gt;Antimicrobial Resistance &amp;amp; Infection Control&lt;/secondary-title&gt;&lt;/titles&gt;&lt;pages&gt;19&lt;/pages&gt;&lt;volume&gt;5&lt;/volume&gt;&lt;number&gt;1&lt;/number&gt;&lt;dates&gt;&lt;year&gt;2016&lt;/year&gt;&lt;/dates&gt;&lt;isbn&gt;2047-2994&lt;/isbn&gt;&lt;urls&gt;&lt;/urls&gt;&lt;/record&gt;&lt;/Cite&gt;&lt;Cite&gt;&lt;Author&gt;Yallew&lt;/Author&gt;&lt;Year&gt;2016&lt;/Year&gt;&lt;RecNum&gt;254&lt;/RecNum&gt;&lt;record&gt;&lt;rec-number&gt;254&lt;/rec-number&gt;&lt;foreign-keys&gt;&lt;key app="EN" db-id="rfaz9x22kvwd9oevte1vpa2sx590t5dfesxp" timestamp="1514142654"&gt;254&lt;/key&gt;&lt;/foreign-keys&gt;&lt;ref-type name="Journal Article"&gt;17&lt;/ref-type&gt;&lt;contributors&gt;&lt;authors&gt;&lt;author&gt;Yallew, Walelegn Worku&lt;/author&gt;&lt;author&gt;Kumie, Abera&lt;/author&gt;&lt;author&gt;Yehuala, Feleke Moges&lt;/author&gt;&lt;/authors&gt;&lt;/contributors&gt;&lt;titles&gt;&lt;title&gt;Point prevalence of hospital-acquired infections in two teaching hospitals of Amhara region in Ethiopia&lt;/title&gt;&lt;secondary-title&gt;Drug, healthcare and patient safety&lt;/secondary-title&gt;&lt;/titles&gt;&lt;pages&gt;71&lt;/pages&gt;&lt;volume&gt;8&lt;/volume&gt;&lt;dates&gt;&lt;year&gt;2016&lt;/year&gt;&lt;/dates&gt;&lt;urls&gt;&lt;/urls&gt;&lt;/record&gt;&lt;/Cite&gt;&lt;/EndNote&gt;</w:instrTex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9" w:tooltip="Yallew, 2016 #25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6" w:tooltip="Taylor, 2016 #25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. Gravel et al. performed </w:t>
      </w:r>
      <w:r w:rsidR="005D63D2" w:rsidRPr="005252A6">
        <w:rPr>
          <w:rFonts w:ascii="Times New Roman" w:hAnsi="Times New Roman" w:cs="Times New Roman"/>
          <w:sz w:val="24"/>
          <w:szCs w:val="24"/>
        </w:rPr>
        <w:t xml:space="preserve">a </w:t>
      </w:r>
      <w:r w:rsidR="0024220C" w:rsidRPr="005252A6">
        <w:rPr>
          <w:rFonts w:ascii="Times New Roman" w:hAnsi="Times New Roman" w:cs="Times New Roman"/>
          <w:sz w:val="24"/>
          <w:szCs w:val="24"/>
        </w:rPr>
        <w:t>PPS among adult and pediatric</w:t>
      </w:r>
      <w:r w:rsidR="009A793F">
        <w:rPr>
          <w:rFonts w:ascii="Times New Roman" w:hAnsi="Times New Roman" w:cs="Times New Roman"/>
          <w:sz w:val="24"/>
          <w:szCs w:val="24"/>
        </w:rPr>
        <w:t xml:space="preserve"> patients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 separately </w:t>
      </w:r>
      <w:r w:rsidR="005D63BF" w:rsidRPr="005252A6">
        <w:rPr>
          <w:rFonts w:ascii="Times New Roman" w:hAnsi="Times New Roman" w:cs="Times New Roman"/>
          <w:sz w:val="24"/>
          <w:szCs w:val="24"/>
        </w:rPr>
        <w:t xml:space="preserve">in Canada 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showing </w:t>
      </w:r>
      <w:r w:rsidR="00B07D1F">
        <w:rPr>
          <w:rFonts w:ascii="Times New Roman" w:hAnsi="Times New Roman" w:cs="Times New Roman"/>
          <w:sz w:val="24"/>
          <w:szCs w:val="24"/>
        </w:rPr>
        <w:t xml:space="preserve">a </w:t>
      </w:r>
      <w:r w:rsidR="0024220C" w:rsidRPr="00B07D1F">
        <w:rPr>
          <w:rFonts w:ascii="Times New Roman" w:hAnsi="Times New Roman" w:cs="Times New Roman"/>
          <w:noProof/>
          <w:sz w:val="24"/>
          <w:szCs w:val="24"/>
        </w:rPr>
        <w:t>slightly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 higher prevalence rate of HAIs (10.4%) among adults in comparison to pediatric</w:t>
      </w:r>
      <w:r w:rsidR="009A793F">
        <w:rPr>
          <w:rFonts w:ascii="Times New Roman" w:hAnsi="Times New Roman" w:cs="Times New Roman"/>
          <w:sz w:val="24"/>
          <w:szCs w:val="24"/>
        </w:rPr>
        <w:t xml:space="preserve"> patients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 (8.0%)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2ZWw8L0F1dGhvcj48WWVhcj4yMDA3PC9ZZWFyPjxS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2ZWw8L0F1dGhvcj48WWVhcj4yMDA3PC9ZZWFyPjxS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5252A6">
        <w:rPr>
          <w:rFonts w:ascii="Times New Roman" w:hAnsi="Times New Roman" w:cs="Times New Roman"/>
          <w:sz w:val="24"/>
          <w:szCs w:val="24"/>
        </w:rPr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Gravel, 2007 #27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97" w:tooltip="Gravel, 2007 #26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. </w:t>
      </w:r>
      <w:r w:rsidR="005D63BF" w:rsidRPr="005252A6">
        <w:rPr>
          <w:rFonts w:ascii="Times New Roman" w:hAnsi="Times New Roman" w:cs="Times New Roman"/>
          <w:sz w:val="24"/>
          <w:szCs w:val="24"/>
        </w:rPr>
        <w:t>A p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oint prevalence study conducted in Ireland reported </w:t>
      </w:r>
      <w:r w:rsidR="005D63BF" w:rsidRPr="005252A6">
        <w:rPr>
          <w:rFonts w:ascii="Times New Roman" w:hAnsi="Times New Roman" w:cs="Times New Roman"/>
          <w:sz w:val="24"/>
          <w:szCs w:val="24"/>
        </w:rPr>
        <w:t xml:space="preserve">a </w:t>
      </w:r>
      <w:r w:rsidR="0024220C" w:rsidRPr="005252A6">
        <w:rPr>
          <w:rFonts w:ascii="Times New Roman" w:hAnsi="Times New Roman" w:cs="Times New Roman"/>
          <w:sz w:val="24"/>
          <w:szCs w:val="24"/>
        </w:rPr>
        <w:t xml:space="preserve">higher HAI prevalence rate (4.3%) in long-term care facilities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che&lt;/Author&gt;&lt;Year&gt;2016&lt;/Year&gt;&lt;RecNum&gt;688&lt;/RecNum&gt;&lt;DisplayText&gt;[49]&lt;/DisplayText&gt;&lt;record&gt;&lt;rec-number&gt;688&lt;/rec-number&gt;&lt;foreign-keys&gt;&lt;key app="EN" db-id="5partvetxr0t2jeax0q59v5xe5rr9f5apzev"&gt;688&lt;/key&gt;&lt;/foreign-keys&gt;&lt;ref-type name="Journal Article"&gt;17&lt;/ref-type&gt;&lt;contributors&gt;&lt;authors&gt;&lt;author&gt;Roche, FM&lt;/author&gt;&lt;author&gt;Donlon, S&lt;/author&gt;&lt;author&gt;Burns, K&lt;/author&gt;&lt;/authors&gt;&lt;/contributors&gt;&lt;titles&gt;&lt;title&gt;Point prevalence survey of healthcare-associated infections and use of antimicrobials in Irish intellectual disability long-term care facilities: 2013&lt;/title&gt;&lt;secondary-title&gt;Journal of Hospital Infection&lt;/secondary-title&gt;&lt;/titles&gt;&lt;periodical&gt;&lt;full-title&gt;Journal of Hospital Infection&lt;/full-title&gt;&lt;/periodical&gt;&lt;pages&gt;410-417&lt;/pages&gt;&lt;volume&gt;93&lt;/volume&gt;&lt;number&gt;4&lt;/number&gt;&lt;dates&gt;&lt;year&gt;2016&lt;/year&gt;&lt;/dates&gt;&lt;isbn&gt;0195-6701&lt;/isbn&gt;&lt;urls&gt;&lt;/urls&gt;&lt;/record&gt;&lt;/Cite&gt;&lt;/EndNote&gt;</w:instrTex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9" w:tooltip="Roche, 2016 #68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24220C" w:rsidRPr="005252A6">
        <w:rPr>
          <w:rFonts w:ascii="Times New Roman" w:hAnsi="Times New Roman" w:cs="Times New Roman"/>
          <w:sz w:val="24"/>
          <w:szCs w:val="24"/>
        </w:rPr>
        <w:t>.</w:t>
      </w:r>
      <w:r w:rsidR="005D63BF" w:rsidRPr="005252A6">
        <w:rPr>
          <w:rFonts w:ascii="Times New Roman" w:hAnsi="Times New Roman" w:cs="Times New Roman"/>
          <w:sz w:val="24"/>
          <w:szCs w:val="24"/>
        </w:rPr>
        <w:t>The l</w:t>
      </w:r>
      <w:r w:rsidR="00934CB6" w:rsidRPr="005252A6">
        <w:rPr>
          <w:rFonts w:ascii="Times New Roman" w:hAnsi="Times New Roman" w:cs="Times New Roman"/>
          <w:sz w:val="24"/>
          <w:szCs w:val="24"/>
        </w:rPr>
        <w:t xml:space="preserve">owest burden of HAIs was seen in a study conducted in </w:t>
      </w:r>
      <w:r w:rsidR="002A14EB" w:rsidRPr="005252A6">
        <w:rPr>
          <w:rFonts w:ascii="Times New Roman" w:hAnsi="Times New Roman" w:cs="Times New Roman"/>
          <w:sz w:val="24"/>
          <w:szCs w:val="24"/>
        </w:rPr>
        <w:t xml:space="preserve">six hospitals </w:t>
      </w:r>
      <w:r w:rsidR="00B07D1F">
        <w:rPr>
          <w:rFonts w:ascii="Times New Roman" w:hAnsi="Times New Roman" w:cs="Times New Roman"/>
          <w:noProof/>
          <w:sz w:val="24"/>
          <w:szCs w:val="24"/>
        </w:rPr>
        <w:t>in</w:t>
      </w:r>
      <w:r w:rsidR="002A14EB" w:rsidRPr="005252A6">
        <w:rPr>
          <w:rFonts w:ascii="Times New Roman" w:hAnsi="Times New Roman" w:cs="Times New Roman"/>
          <w:sz w:val="24"/>
          <w:szCs w:val="24"/>
        </w:rPr>
        <w:t xml:space="preserve"> Greece (2.9%).</w:t>
      </w:r>
    </w:p>
    <w:p w14:paraId="56CDE992" w14:textId="4D96EC09" w:rsidR="005D63BF" w:rsidRPr="005252A6" w:rsidRDefault="009A793F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3.</w:t>
      </w:r>
      <w:r w:rsidR="00EC0F36">
        <w:rPr>
          <w:rFonts w:ascii="Times New Roman" w:hAnsi="Times New Roman" w:cs="Times New Roman"/>
          <w:sz w:val="24"/>
          <w:szCs w:val="24"/>
          <w:u w:val="single"/>
        </w:rPr>
        <w:t>2</w:t>
      </w:r>
      <w:r w:rsidR="00B33141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E45D38" w:rsidRPr="005252A6">
        <w:rPr>
          <w:rFonts w:ascii="Times New Roman" w:hAnsi="Times New Roman" w:cs="Times New Roman"/>
          <w:sz w:val="24"/>
          <w:szCs w:val="24"/>
          <w:u w:val="single"/>
        </w:rPr>
        <w:t>Com</w:t>
      </w:r>
      <w:r w:rsidR="00301543" w:rsidRPr="005252A6">
        <w:rPr>
          <w:rFonts w:ascii="Times New Roman" w:hAnsi="Times New Roman" w:cs="Times New Roman"/>
          <w:sz w:val="24"/>
          <w:szCs w:val="24"/>
          <w:u w:val="single"/>
        </w:rPr>
        <w:t>parison of HAIs in HI and LMICs</w:t>
      </w:r>
    </w:p>
    <w:p w14:paraId="34867ADA" w14:textId="23B579E8" w:rsidR="00C877C3" w:rsidRPr="000A3D2D" w:rsidRDefault="00B6672D" w:rsidP="002A14EB">
      <w:pPr>
        <w:spacing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5252A6">
        <w:rPr>
          <w:rFonts w:ascii="Times New Roman" w:hAnsi="Times New Roman" w:cs="Times New Roman"/>
          <w:sz w:val="24"/>
          <w:szCs w:val="24"/>
        </w:rPr>
        <w:t xml:space="preserve">Of </w:t>
      </w:r>
      <w:r w:rsidR="00847F1A">
        <w:rPr>
          <w:rFonts w:ascii="Times New Roman" w:hAnsi="Times New Roman" w:cs="Times New Roman"/>
          <w:sz w:val="24"/>
          <w:szCs w:val="24"/>
        </w:rPr>
        <w:t xml:space="preserve">the </w:t>
      </w:r>
      <w:r w:rsidRPr="005252A6">
        <w:rPr>
          <w:rFonts w:ascii="Times New Roman" w:hAnsi="Times New Roman" w:cs="Times New Roman"/>
          <w:sz w:val="24"/>
          <w:szCs w:val="24"/>
        </w:rPr>
        <w:t xml:space="preserve">67 selected studies, </w:t>
      </w:r>
      <w:r w:rsidR="00B07D1F" w:rsidRPr="005252A6">
        <w:rPr>
          <w:rFonts w:ascii="Times New Roman" w:hAnsi="Times New Roman" w:cs="Times New Roman"/>
          <w:sz w:val="24"/>
          <w:szCs w:val="24"/>
        </w:rPr>
        <w:t xml:space="preserve">46 studies </w:t>
      </w:r>
      <w:r w:rsidR="00847F1A">
        <w:rPr>
          <w:rFonts w:ascii="Times New Roman" w:hAnsi="Times New Roman" w:cs="Times New Roman"/>
          <w:sz w:val="24"/>
          <w:szCs w:val="24"/>
        </w:rPr>
        <w:t xml:space="preserve">were undertaken </w:t>
      </w:r>
      <w:r w:rsidR="00B07D1F" w:rsidRPr="005252A6">
        <w:rPr>
          <w:rFonts w:ascii="Times New Roman" w:hAnsi="Times New Roman" w:cs="Times New Roman"/>
          <w:sz w:val="24"/>
          <w:szCs w:val="24"/>
        </w:rPr>
        <w:t xml:space="preserve">in </w:t>
      </w:r>
      <w:r w:rsidR="00B07D1F" w:rsidRPr="00B07D1F">
        <w:rPr>
          <w:rFonts w:ascii="Times New Roman" w:hAnsi="Times New Roman" w:cs="Times New Roman"/>
          <w:noProof/>
          <w:sz w:val="24"/>
          <w:szCs w:val="24"/>
        </w:rPr>
        <w:t>high</w:t>
      </w:r>
      <w:r w:rsidR="00B07D1F">
        <w:rPr>
          <w:rFonts w:ascii="Times New Roman" w:hAnsi="Times New Roman" w:cs="Times New Roman"/>
          <w:noProof/>
          <w:sz w:val="24"/>
          <w:szCs w:val="24"/>
        </w:rPr>
        <w:t>-</w:t>
      </w:r>
      <w:r w:rsidR="00B07D1F" w:rsidRPr="00B07D1F">
        <w:rPr>
          <w:rFonts w:ascii="Times New Roman" w:hAnsi="Times New Roman" w:cs="Times New Roman"/>
          <w:noProof/>
          <w:sz w:val="24"/>
          <w:szCs w:val="24"/>
        </w:rPr>
        <w:t>income</w:t>
      </w:r>
      <w:r w:rsidR="00B07D1F" w:rsidRPr="005252A6">
        <w:rPr>
          <w:rFonts w:ascii="Times New Roman" w:hAnsi="Times New Roman" w:cs="Times New Roman"/>
          <w:sz w:val="24"/>
          <w:szCs w:val="24"/>
        </w:rPr>
        <w:t xml:space="preserve"> countries (HIs)</w:t>
      </w:r>
      <w:r w:rsidR="00B07D1F">
        <w:rPr>
          <w:rFonts w:ascii="Times New Roman" w:hAnsi="Times New Roman" w:cs="Times New Roman"/>
          <w:sz w:val="24"/>
          <w:szCs w:val="24"/>
        </w:rPr>
        <w:t xml:space="preserve">, </w:t>
      </w:r>
      <w:r w:rsidR="00B07D1F" w:rsidRPr="005252A6">
        <w:rPr>
          <w:rFonts w:ascii="Times New Roman" w:hAnsi="Times New Roman" w:cs="Times New Roman"/>
          <w:sz w:val="24"/>
          <w:szCs w:val="24"/>
        </w:rPr>
        <w:t xml:space="preserve">12 studies in upper </w:t>
      </w:r>
      <w:r w:rsidR="00B07D1F" w:rsidRPr="00B07D1F">
        <w:rPr>
          <w:rFonts w:ascii="Times New Roman" w:hAnsi="Times New Roman" w:cs="Times New Roman"/>
          <w:noProof/>
          <w:sz w:val="24"/>
          <w:szCs w:val="24"/>
        </w:rPr>
        <w:t>middle</w:t>
      </w:r>
      <w:r w:rsidR="00B07D1F">
        <w:rPr>
          <w:rFonts w:ascii="Times New Roman" w:hAnsi="Times New Roman" w:cs="Times New Roman"/>
          <w:noProof/>
          <w:sz w:val="24"/>
          <w:szCs w:val="24"/>
        </w:rPr>
        <w:t>-</w:t>
      </w:r>
      <w:r w:rsidR="00B07D1F" w:rsidRPr="00B07D1F">
        <w:rPr>
          <w:rFonts w:ascii="Times New Roman" w:hAnsi="Times New Roman" w:cs="Times New Roman"/>
          <w:noProof/>
          <w:sz w:val="24"/>
          <w:szCs w:val="24"/>
        </w:rPr>
        <w:t>income</w:t>
      </w:r>
      <w:r w:rsidR="00B07D1F" w:rsidRPr="005252A6">
        <w:rPr>
          <w:rFonts w:ascii="Times New Roman" w:hAnsi="Times New Roman" w:cs="Times New Roman"/>
          <w:sz w:val="24"/>
          <w:szCs w:val="24"/>
        </w:rPr>
        <w:t xml:space="preserve"> countries (UMICs)</w:t>
      </w:r>
      <w:r w:rsidR="00B07D1F">
        <w:rPr>
          <w:rFonts w:ascii="Times New Roman" w:hAnsi="Times New Roman" w:cs="Times New Roman"/>
          <w:sz w:val="24"/>
          <w:szCs w:val="24"/>
        </w:rPr>
        <w:t>, 8</w:t>
      </w:r>
      <w:r w:rsidRPr="005252A6">
        <w:rPr>
          <w:rFonts w:ascii="Times New Roman" w:hAnsi="Times New Roman" w:cs="Times New Roman"/>
          <w:sz w:val="24"/>
          <w:szCs w:val="24"/>
        </w:rPr>
        <w:t xml:space="preserve"> studies were conducted in </w:t>
      </w:r>
      <w:r w:rsidR="00B07D1F">
        <w:rPr>
          <w:rFonts w:ascii="Times New Roman" w:hAnsi="Times New Roman" w:cs="Times New Roman"/>
          <w:sz w:val="24"/>
          <w:szCs w:val="24"/>
        </w:rPr>
        <w:t>LMICs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2A1083" w:rsidRPr="005252A6">
        <w:rPr>
          <w:rFonts w:ascii="Times New Roman" w:hAnsi="Times New Roman" w:cs="Times New Roman"/>
          <w:sz w:val="24"/>
          <w:szCs w:val="24"/>
        </w:rPr>
        <w:t>and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B07D1F">
        <w:rPr>
          <w:rFonts w:ascii="Times New Roman" w:hAnsi="Times New Roman" w:cs="Times New Roman"/>
          <w:sz w:val="24"/>
          <w:szCs w:val="24"/>
        </w:rPr>
        <w:t xml:space="preserve">only </w:t>
      </w:r>
      <w:r w:rsidR="000A3D2D" w:rsidRPr="005252A6">
        <w:rPr>
          <w:rFonts w:ascii="Times New Roman" w:hAnsi="Times New Roman" w:cs="Times New Roman"/>
          <w:sz w:val="24"/>
          <w:szCs w:val="24"/>
        </w:rPr>
        <w:t xml:space="preserve">one study in </w:t>
      </w:r>
      <w:r w:rsidR="000A3D2D" w:rsidRPr="00B07D1F">
        <w:rPr>
          <w:rFonts w:ascii="Times New Roman" w:hAnsi="Times New Roman" w:cs="Times New Roman"/>
          <w:noProof/>
          <w:sz w:val="24"/>
          <w:szCs w:val="24"/>
        </w:rPr>
        <w:t>low</w:t>
      </w:r>
      <w:r w:rsidR="00B07D1F">
        <w:rPr>
          <w:rFonts w:ascii="Times New Roman" w:hAnsi="Times New Roman" w:cs="Times New Roman"/>
          <w:noProof/>
          <w:sz w:val="24"/>
          <w:szCs w:val="24"/>
        </w:rPr>
        <w:t>-</w:t>
      </w:r>
      <w:r w:rsidR="000A3D2D" w:rsidRPr="00B07D1F">
        <w:rPr>
          <w:rFonts w:ascii="Times New Roman" w:hAnsi="Times New Roman" w:cs="Times New Roman"/>
          <w:noProof/>
          <w:sz w:val="24"/>
          <w:szCs w:val="24"/>
        </w:rPr>
        <w:t>income</w:t>
      </w:r>
      <w:r w:rsidR="000A3D2D" w:rsidRPr="005252A6">
        <w:rPr>
          <w:rFonts w:ascii="Times New Roman" w:hAnsi="Times New Roman" w:cs="Times New Roman"/>
          <w:sz w:val="24"/>
          <w:szCs w:val="24"/>
        </w:rPr>
        <w:t xml:space="preserve"> countries (LICs)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begin">
          <w:fldData xml:space="preserve">bD48cGFnZXM+MTU3LTE2MjwvcGFnZXM+PHZvbHVtZT4zNTwvdm9sdW1lPjxudW1iZXI+MzwvbnVt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B0dcWCYTwvQXV0aG9yPjxZZWFyPjIwMTc8L1llYXI+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kh1YW5nLCBMWTwvYXV0aG9yPjxhdXRob3I+SGFuLCBMPC9hdXRob3I+PC9hdXRob3JzPjwvY29u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bD48cGFnZXM+MTU3LTE2MjwvcGFnZXM+PHZvbHVtZT4zNTwvdm9sdW1lPjxudW1iZXI+MzwvbnVt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5252A6">
        <w:rPr>
          <w:rFonts w:ascii="Times New Roman" w:hAnsi="Times New Roman" w:cs="Times New Roman"/>
          <w:sz w:val="24"/>
          <w:szCs w:val="24"/>
        </w:rPr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Gravel, 2007 #27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-1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4" w:tooltip="Deptuła, 2017 #24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4-10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5252A6">
        <w:rPr>
          <w:rFonts w:ascii="Times New Roman" w:hAnsi="Times New Roman" w:cs="Times New Roman"/>
          <w:sz w:val="24"/>
          <w:szCs w:val="24"/>
        </w:rPr>
        <w:fldChar w:fldCharType="end"/>
      </w:r>
      <w:r w:rsidR="002A1083" w:rsidRPr="005252A6">
        <w:rPr>
          <w:rFonts w:ascii="Times New Roman" w:hAnsi="Times New Roman" w:cs="Times New Roman"/>
          <w:sz w:val="24"/>
          <w:szCs w:val="24"/>
        </w:rPr>
        <w:t>.</w:t>
      </w:r>
      <w:r w:rsidR="009E7F17" w:rsidRPr="005252A6">
        <w:rPr>
          <w:rFonts w:ascii="Times New Roman" w:hAnsi="Times New Roman" w:cs="Times New Roman"/>
          <w:sz w:val="24"/>
          <w:szCs w:val="24"/>
        </w:rPr>
        <w:t xml:space="preserve"> All point prevalence surveys of HAIs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9E7F17" w:rsidRPr="005252A6">
        <w:rPr>
          <w:rFonts w:ascii="Times New Roman" w:hAnsi="Times New Roman" w:cs="Times New Roman"/>
          <w:sz w:val="24"/>
          <w:szCs w:val="24"/>
        </w:rPr>
        <w:t xml:space="preserve">in </w:t>
      </w:r>
      <w:r w:rsidR="009E7F17" w:rsidRPr="008860E6">
        <w:rPr>
          <w:rFonts w:ascii="Times New Roman" w:hAnsi="Times New Roman" w:cs="Times New Roman"/>
          <w:sz w:val="24"/>
          <w:szCs w:val="24"/>
        </w:rPr>
        <w:t>HIs ha</w:t>
      </w:r>
      <w:r w:rsidR="002D1D81" w:rsidRPr="008860E6">
        <w:rPr>
          <w:rFonts w:ascii="Times New Roman" w:hAnsi="Times New Roman" w:cs="Times New Roman"/>
          <w:sz w:val="24"/>
          <w:szCs w:val="24"/>
        </w:rPr>
        <w:t>ve been published since 1995. 41</w:t>
      </w:r>
      <w:r w:rsidR="009E7F17" w:rsidRPr="008860E6">
        <w:rPr>
          <w:rFonts w:ascii="Times New Roman" w:hAnsi="Times New Roman" w:cs="Times New Roman"/>
          <w:sz w:val="24"/>
          <w:szCs w:val="24"/>
        </w:rPr>
        <w:t xml:space="preserve"> of 46 studies reported </w:t>
      </w:r>
      <w:r w:rsidR="00663B22">
        <w:rPr>
          <w:rFonts w:ascii="Times New Roman" w:hAnsi="Times New Roman" w:cs="Times New Roman"/>
          <w:sz w:val="24"/>
          <w:szCs w:val="24"/>
        </w:rPr>
        <w:t xml:space="preserve">a </w:t>
      </w:r>
      <w:r w:rsidR="009E7F17" w:rsidRPr="00663B22">
        <w:rPr>
          <w:rFonts w:ascii="Times New Roman" w:hAnsi="Times New Roman" w:cs="Times New Roman"/>
          <w:noProof/>
          <w:sz w:val="24"/>
          <w:szCs w:val="24"/>
        </w:rPr>
        <w:t>prevalence</w:t>
      </w:r>
      <w:r w:rsidR="009E7F17" w:rsidRPr="008860E6">
        <w:rPr>
          <w:rFonts w:ascii="Times New Roman" w:hAnsi="Times New Roman" w:cs="Times New Roman"/>
          <w:sz w:val="24"/>
          <w:szCs w:val="24"/>
        </w:rPr>
        <w:t xml:space="preserve"> rate of &lt;20</w:t>
      </w:r>
      <w:r w:rsidR="002D1D81"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1C01B8" w:rsidRPr="008860E6">
        <w:rPr>
          <w:rFonts w:ascii="Times New Roman" w:hAnsi="Times New Roman" w:cs="Times New Roman"/>
          <w:sz w:val="24"/>
          <w:szCs w:val="24"/>
        </w:rPr>
        <w:t>I</w:t>
      </w:r>
      <w:r w:rsidR="004C3F20" w:rsidRPr="008860E6">
        <w:rPr>
          <w:rFonts w:ascii="Times New Roman" w:hAnsi="Times New Roman" w:cs="Times New Roman"/>
          <w:sz w:val="24"/>
          <w:szCs w:val="24"/>
        </w:rPr>
        <w:t>n LMICs</w:t>
      </w:r>
      <w:r w:rsidR="001C01B8" w:rsidRPr="008860E6">
        <w:rPr>
          <w:rFonts w:ascii="Times New Roman" w:hAnsi="Times New Roman" w:cs="Times New Roman"/>
          <w:sz w:val="24"/>
          <w:szCs w:val="24"/>
        </w:rPr>
        <w:t>, point prevalence surveys of HAIs</w:t>
      </w:r>
      <w:r w:rsidR="004C3F20" w:rsidRPr="008860E6">
        <w:rPr>
          <w:rFonts w:ascii="Times New Roman" w:hAnsi="Times New Roman" w:cs="Times New Roman"/>
          <w:sz w:val="24"/>
          <w:szCs w:val="24"/>
        </w:rPr>
        <w:t xml:space="preserve"> have been published since 2005.</w:t>
      </w:r>
      <w:r w:rsidR="008D6800">
        <w:rPr>
          <w:rFonts w:ascii="Times New Roman" w:hAnsi="Times New Roman" w:cs="Times New Roman"/>
          <w:sz w:val="24"/>
          <w:szCs w:val="24"/>
        </w:rPr>
        <w:t xml:space="preserve"> </w:t>
      </w:r>
      <w:r w:rsidR="004C3F20" w:rsidRPr="008860E6">
        <w:rPr>
          <w:rFonts w:ascii="Times New Roman" w:hAnsi="Times New Roman" w:cs="Times New Roman"/>
          <w:sz w:val="24"/>
          <w:szCs w:val="24"/>
        </w:rPr>
        <w:t xml:space="preserve">Of eight studies, five studies reported </w:t>
      </w:r>
      <w:r w:rsidR="00663B22">
        <w:rPr>
          <w:rFonts w:ascii="Times New Roman" w:hAnsi="Times New Roman" w:cs="Times New Roman"/>
          <w:sz w:val="24"/>
          <w:szCs w:val="24"/>
        </w:rPr>
        <w:t xml:space="preserve">a </w:t>
      </w:r>
      <w:r w:rsidR="004C3F20" w:rsidRPr="00663B22">
        <w:rPr>
          <w:rFonts w:ascii="Times New Roman" w:hAnsi="Times New Roman" w:cs="Times New Roman"/>
          <w:noProof/>
          <w:sz w:val="24"/>
          <w:szCs w:val="24"/>
        </w:rPr>
        <w:t>prevalence</w:t>
      </w:r>
      <w:r w:rsidR="004C3F20" w:rsidRPr="008860E6">
        <w:rPr>
          <w:rFonts w:ascii="Times New Roman" w:hAnsi="Times New Roman" w:cs="Times New Roman"/>
          <w:sz w:val="24"/>
          <w:szCs w:val="24"/>
        </w:rPr>
        <w:t xml:space="preserve"> rate of &lt;10% and all except one reported prevalence rate of &gt;20</w:t>
      </w:r>
      <w:r w:rsidR="004C3F20" w:rsidRPr="00EC0077">
        <w:rPr>
          <w:rFonts w:ascii="Times New Roman" w:hAnsi="Times New Roman" w:cs="Times New Roman"/>
          <w:sz w:val="24"/>
          <w:szCs w:val="24"/>
        </w:rPr>
        <w:t>%.</w:t>
      </w:r>
      <w:r w:rsidR="000B7E50" w:rsidRPr="00EC0077">
        <w:rPr>
          <w:rFonts w:ascii="Times New Roman" w:hAnsi="Times New Roman" w:cs="Times New Roman"/>
          <w:sz w:val="24"/>
          <w:szCs w:val="24"/>
        </w:rPr>
        <w:t xml:space="preserve"> ICU acquired infections are the most common and leading HAIs </w:t>
      </w:r>
      <w:r w:rsidR="000B7E50" w:rsidRPr="00EC0077">
        <w:rPr>
          <w:rFonts w:ascii="Times New Roman" w:hAnsi="Times New Roman" w:cs="Times New Roman"/>
          <w:noProof/>
          <w:sz w:val="24"/>
          <w:szCs w:val="24"/>
        </w:rPr>
        <w:t>hospital</w:t>
      </w:r>
      <w:r w:rsidR="00663B22" w:rsidRPr="00EC0077">
        <w:rPr>
          <w:rFonts w:ascii="Times New Roman" w:hAnsi="Times New Roman" w:cs="Times New Roman"/>
          <w:noProof/>
          <w:sz w:val="24"/>
          <w:szCs w:val="24"/>
        </w:rPr>
        <w:t>-</w:t>
      </w:r>
      <w:r w:rsidR="000B7E50" w:rsidRPr="00EC0077">
        <w:rPr>
          <w:rFonts w:ascii="Times New Roman" w:hAnsi="Times New Roman" w:cs="Times New Roman"/>
          <w:noProof/>
          <w:sz w:val="24"/>
          <w:szCs w:val="24"/>
        </w:rPr>
        <w:t>wide</w:t>
      </w:r>
      <w:r w:rsidR="000B7E50" w:rsidRPr="00EC0077">
        <w:rPr>
          <w:rFonts w:ascii="Times New Roman" w:hAnsi="Times New Roman" w:cs="Times New Roman"/>
          <w:sz w:val="24"/>
          <w:szCs w:val="24"/>
        </w:rPr>
        <w:t>. In LMICs, the prevalence rate of HAIs in ICU admitted patients is &lt;35% while in HIs the prevalence of H</w:t>
      </w:r>
      <w:r w:rsidR="00EF4F20" w:rsidRPr="00EC0077">
        <w:rPr>
          <w:rFonts w:ascii="Times New Roman" w:hAnsi="Times New Roman" w:cs="Times New Roman"/>
          <w:sz w:val="24"/>
          <w:szCs w:val="24"/>
        </w:rPr>
        <w:t>A</w:t>
      </w:r>
      <w:r w:rsidR="000B7E50" w:rsidRPr="00EC0077">
        <w:rPr>
          <w:rFonts w:ascii="Times New Roman" w:hAnsi="Times New Roman" w:cs="Times New Roman"/>
          <w:sz w:val="24"/>
          <w:szCs w:val="24"/>
        </w:rPr>
        <w:t>Is exceeds 50%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EC007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TwvQXV0aG9yPjxZZWFyPjIwMTY8L1llYXI+PFJlY051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TwvQXV0aG9yPjxZZWFyPjIwMTY8L1llYXI+PFJlY051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EC0077">
        <w:rPr>
          <w:rFonts w:ascii="Times New Roman" w:hAnsi="Times New Roman" w:cs="Times New Roman"/>
          <w:sz w:val="24"/>
          <w:szCs w:val="24"/>
        </w:rPr>
      </w:r>
      <w:r w:rsidR="00130DA5" w:rsidRPr="00EC0077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5" w:tooltip="Cairns, 2010 #30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8" w:tooltip="Vincent, 2009 #80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5" w:tooltip="Vincent, 1995 #34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1" w:tooltip="Phu, 2016 #67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3" w:tooltip="Le, 2016 #25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EC0077">
        <w:rPr>
          <w:rFonts w:ascii="Times New Roman" w:hAnsi="Times New Roman" w:cs="Times New Roman"/>
          <w:sz w:val="24"/>
          <w:szCs w:val="24"/>
        </w:rPr>
        <w:fldChar w:fldCharType="end"/>
      </w:r>
      <w:r w:rsidR="000B7E50" w:rsidRPr="008860E6">
        <w:rPr>
          <w:rFonts w:ascii="Times New Roman" w:hAnsi="Times New Roman" w:cs="Times New Roman"/>
          <w:sz w:val="24"/>
          <w:szCs w:val="24"/>
        </w:rPr>
        <w:t>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482796" w:rsidRPr="008860E6">
        <w:rPr>
          <w:rFonts w:ascii="Times New Roman" w:hAnsi="Times New Roman" w:cs="Times New Roman"/>
          <w:sz w:val="24"/>
          <w:szCs w:val="24"/>
        </w:rPr>
        <w:t>In our findings, the frequency of surgical site infection</w:t>
      </w:r>
      <w:r w:rsidR="00847F1A">
        <w:rPr>
          <w:rFonts w:ascii="Times New Roman" w:hAnsi="Times New Roman" w:cs="Times New Roman"/>
          <w:sz w:val="24"/>
          <w:szCs w:val="24"/>
        </w:rPr>
        <w:t>s</w:t>
      </w:r>
      <w:r w:rsidR="00482796" w:rsidRPr="008860E6">
        <w:rPr>
          <w:rFonts w:ascii="Times New Roman" w:hAnsi="Times New Roman" w:cs="Times New Roman"/>
          <w:sz w:val="24"/>
          <w:szCs w:val="24"/>
        </w:rPr>
        <w:t xml:space="preserve"> was significantly higher in LMICs</w:t>
      </w:r>
      <w:r w:rsidR="00090C11" w:rsidRPr="008860E6">
        <w:rPr>
          <w:rFonts w:ascii="Times New Roman" w:hAnsi="Times New Roman" w:cs="Times New Roman"/>
          <w:sz w:val="24"/>
          <w:szCs w:val="24"/>
        </w:rPr>
        <w:t xml:space="preserve"> when compared with the studies conducted in</w:t>
      </w:r>
      <w:r w:rsidR="006645C1" w:rsidRPr="008860E6">
        <w:rPr>
          <w:rFonts w:ascii="Times New Roman" w:hAnsi="Times New Roman" w:cs="Times New Roman"/>
          <w:sz w:val="24"/>
          <w:szCs w:val="24"/>
        </w:rPr>
        <w:t xml:space="preserve"> H</w:t>
      </w:r>
      <w:r w:rsidR="008D6800">
        <w:rPr>
          <w:rFonts w:ascii="Times New Roman" w:hAnsi="Times New Roman" w:cs="Times New Roman"/>
          <w:sz w:val="24"/>
          <w:szCs w:val="24"/>
        </w:rPr>
        <w:t>I</w:t>
      </w:r>
      <w:r w:rsidR="006645C1" w:rsidRPr="008860E6">
        <w:rPr>
          <w:rFonts w:ascii="Times New Roman" w:hAnsi="Times New Roman" w:cs="Times New Roman"/>
          <w:sz w:val="24"/>
          <w:szCs w:val="24"/>
        </w:rPr>
        <w:t>s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1hcjwvQXV0aG9yPjxZZWFyPjIwMTQ8L1llYXI+PFJl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1hcjwvQXV0aG9yPjxZZWFyPjIwMTQ8L1llYXI+PFJl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4" w:tooltip="Deptuła, 2017 #24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1" w:tooltip="Lietard, 2011 #295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3" w:tooltip="Group, 2000 #34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3" w:tooltip="Kumar, 2014 #30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090C11" w:rsidRPr="008860E6">
        <w:rPr>
          <w:rFonts w:ascii="Times New Roman" w:hAnsi="Times New Roman" w:cs="Times New Roman"/>
          <w:sz w:val="24"/>
          <w:szCs w:val="24"/>
        </w:rPr>
        <w:t>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626CAA" w:rsidRPr="008860E6">
        <w:rPr>
          <w:rFonts w:ascii="Times New Roman" w:hAnsi="Times New Roman" w:cs="Times New Roman"/>
          <w:sz w:val="24"/>
          <w:szCs w:val="24"/>
        </w:rPr>
        <w:t xml:space="preserve">Acinetobacter species were responsible for HAIs in LMIC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HU8L0F1dGhvcj48WWVhcj4yMDE2PC9ZZWFyPjxSZWNO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HU8L0F1dGhvcj48WWVhcj4yMDE2PC9ZZWFyPjxSZWNO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1" w:tooltip="Phu, 2016 #67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3" w:tooltip="Kumar, 2014 #30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7" w:tooltip="Thu, 2011 #29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626CAA" w:rsidRPr="008860E6">
        <w:rPr>
          <w:rFonts w:ascii="Times New Roman" w:hAnsi="Times New Roman" w:cs="Times New Roman"/>
          <w:sz w:val="24"/>
          <w:szCs w:val="24"/>
        </w:rPr>
        <w:t>.</w:t>
      </w:r>
      <w:r w:rsidR="00C73A9C" w:rsidRPr="008860E6">
        <w:rPr>
          <w:rFonts w:ascii="Times New Roman" w:hAnsi="Times New Roman" w:cs="Times New Roman"/>
          <w:sz w:val="24"/>
          <w:szCs w:val="24"/>
        </w:rPr>
        <w:t xml:space="preserve"> In HIs, E. coli </w:t>
      </w:r>
      <w:r w:rsidR="008D6800">
        <w:rPr>
          <w:rFonts w:ascii="Times New Roman" w:hAnsi="Times New Roman" w:cs="Times New Roman"/>
          <w:sz w:val="24"/>
          <w:szCs w:val="24"/>
        </w:rPr>
        <w:t>appeared to be</w:t>
      </w:r>
      <w:r w:rsidR="00626CAA" w:rsidRPr="008860E6">
        <w:rPr>
          <w:rFonts w:ascii="Times New Roman" w:hAnsi="Times New Roman" w:cs="Times New Roman"/>
          <w:sz w:val="24"/>
          <w:szCs w:val="24"/>
        </w:rPr>
        <w:t xml:space="preserve"> the major cause of HAI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ljY2hpPC9BdXRob3I+PFllYXI+MjAxNzwvWWVhcj48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ljY2hpPC9BdXRob3I+PFllYXI+MjAxNzwvWWVhcj48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Zarb, 2012 #69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5" w:tooltip="Sticchi, 2017 #24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8" w:tooltip="Lusignani, 2016 #25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2" w:tooltip="katrien Latour, 2014 #35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52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7" w:tooltip="Behnke, 2013 #27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5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626CAA" w:rsidRPr="008860E6">
        <w:rPr>
          <w:rFonts w:ascii="Times New Roman" w:hAnsi="Times New Roman" w:cs="Times New Roman"/>
          <w:sz w:val="24"/>
          <w:szCs w:val="24"/>
        </w:rPr>
        <w:t>.</w:t>
      </w:r>
    </w:p>
    <w:p w14:paraId="2623DDDB" w14:textId="77777777" w:rsidR="006C64D7" w:rsidRPr="008860E6" w:rsidRDefault="00EC0F36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3.3 </w:t>
      </w:r>
      <w:r w:rsidR="007F421E" w:rsidRPr="008860E6">
        <w:rPr>
          <w:rFonts w:ascii="Times New Roman" w:hAnsi="Times New Roman" w:cs="Times New Roman"/>
          <w:sz w:val="24"/>
          <w:szCs w:val="24"/>
          <w:u w:val="single"/>
        </w:rPr>
        <w:t xml:space="preserve">Types </w:t>
      </w:r>
      <w:r w:rsidR="00570768" w:rsidRPr="008860E6">
        <w:rPr>
          <w:rFonts w:ascii="Times New Roman" w:hAnsi="Times New Roman" w:cs="Times New Roman"/>
          <w:sz w:val="24"/>
          <w:szCs w:val="24"/>
          <w:u w:val="single"/>
        </w:rPr>
        <w:t>of infections and m</w:t>
      </w:r>
      <w:r w:rsidR="006C64D7" w:rsidRPr="008860E6">
        <w:rPr>
          <w:rFonts w:ascii="Times New Roman" w:hAnsi="Times New Roman" w:cs="Times New Roman"/>
          <w:sz w:val="24"/>
          <w:szCs w:val="24"/>
          <w:u w:val="single"/>
        </w:rPr>
        <w:t>icroorganism</w:t>
      </w:r>
      <w:r w:rsidR="00363FC9" w:rsidRPr="008860E6">
        <w:rPr>
          <w:rFonts w:ascii="Times New Roman" w:hAnsi="Times New Roman" w:cs="Times New Roman"/>
          <w:sz w:val="24"/>
          <w:szCs w:val="24"/>
          <w:u w:val="single"/>
        </w:rPr>
        <w:t>s</w:t>
      </w:r>
      <w:r w:rsidR="006C64D7" w:rsidRPr="008860E6">
        <w:rPr>
          <w:rFonts w:ascii="Times New Roman" w:hAnsi="Times New Roman" w:cs="Times New Roman"/>
          <w:sz w:val="24"/>
          <w:szCs w:val="24"/>
          <w:u w:val="single"/>
        </w:rPr>
        <w:t xml:space="preserve"> isolated in </w:t>
      </w:r>
      <w:r>
        <w:rPr>
          <w:rFonts w:ascii="Times New Roman" w:hAnsi="Times New Roman" w:cs="Times New Roman"/>
          <w:sz w:val="24"/>
          <w:szCs w:val="24"/>
          <w:u w:val="single"/>
        </w:rPr>
        <w:t>among p</w:t>
      </w:r>
      <w:r w:rsidR="006C64D7" w:rsidRPr="008860E6">
        <w:rPr>
          <w:rFonts w:ascii="Times New Roman" w:hAnsi="Times New Roman" w:cs="Times New Roman"/>
          <w:sz w:val="24"/>
          <w:szCs w:val="24"/>
          <w:u w:val="single"/>
        </w:rPr>
        <w:t>ediatric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patients</w:t>
      </w:r>
    </w:p>
    <w:p w14:paraId="4902DA2C" w14:textId="40F21B1C" w:rsidR="0024220C" w:rsidRPr="008860E6" w:rsidRDefault="005D63BF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>The m</w:t>
      </w:r>
      <w:r w:rsidR="00010047" w:rsidRPr="008860E6">
        <w:rPr>
          <w:rFonts w:ascii="Times New Roman" w:hAnsi="Times New Roman" w:cs="Times New Roman"/>
          <w:sz w:val="24"/>
          <w:szCs w:val="24"/>
        </w:rPr>
        <w:t xml:space="preserve">ajority of published studies emphasized more than one site of infection. Regarding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010047" w:rsidRPr="008860E6">
        <w:rPr>
          <w:rFonts w:ascii="Times New Roman" w:hAnsi="Times New Roman" w:cs="Times New Roman"/>
          <w:sz w:val="24"/>
          <w:szCs w:val="24"/>
        </w:rPr>
        <w:t xml:space="preserve">types of infections,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010047" w:rsidRPr="008860E6">
        <w:rPr>
          <w:rFonts w:ascii="Times New Roman" w:hAnsi="Times New Roman" w:cs="Times New Roman"/>
          <w:sz w:val="24"/>
          <w:szCs w:val="24"/>
        </w:rPr>
        <w:t>majority of studies included data on urinary tract infections, respiratory tract infections, bloodstream infections</w:t>
      </w:r>
      <w:r w:rsidR="00663B22">
        <w:rPr>
          <w:rFonts w:ascii="Times New Roman" w:hAnsi="Times New Roman" w:cs="Times New Roman"/>
          <w:sz w:val="24"/>
          <w:szCs w:val="24"/>
        </w:rPr>
        <w:t>,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010047" w:rsidRPr="00663B22">
        <w:rPr>
          <w:rFonts w:ascii="Times New Roman" w:hAnsi="Times New Roman" w:cs="Times New Roman"/>
          <w:noProof/>
          <w:sz w:val="24"/>
          <w:szCs w:val="24"/>
        </w:rPr>
        <w:t>and</w:t>
      </w:r>
      <w:r w:rsidR="00010047" w:rsidRPr="008860E6">
        <w:rPr>
          <w:rFonts w:ascii="Times New Roman" w:hAnsi="Times New Roman" w:cs="Times New Roman"/>
          <w:sz w:val="24"/>
          <w:szCs w:val="24"/>
        </w:rPr>
        <w:t xml:space="preserve"> surgical site infections. </w:t>
      </w:r>
      <w:r w:rsidR="00CC48FD">
        <w:rPr>
          <w:rFonts w:ascii="Times New Roman" w:hAnsi="Times New Roman" w:cs="Times New Roman"/>
          <w:sz w:val="24"/>
          <w:szCs w:val="24"/>
        </w:rPr>
        <w:t>Among</w:t>
      </w:r>
      <w:r w:rsidR="001D76E7" w:rsidRPr="008860E6">
        <w:rPr>
          <w:rFonts w:ascii="Times New Roman" w:hAnsi="Times New Roman" w:cs="Times New Roman"/>
          <w:sz w:val="24"/>
          <w:szCs w:val="24"/>
        </w:rPr>
        <w:t xml:space="preserve"> European countries, </w:t>
      </w:r>
      <w:r w:rsidR="001D76E7" w:rsidRPr="00663B22">
        <w:rPr>
          <w:rFonts w:ascii="Times New Roman" w:hAnsi="Times New Roman" w:cs="Times New Roman"/>
          <w:noProof/>
          <w:sz w:val="24"/>
          <w:szCs w:val="24"/>
        </w:rPr>
        <w:t>b</w:t>
      </w:r>
      <w:r w:rsidR="00663B22" w:rsidRPr="00663B22">
        <w:rPr>
          <w:rFonts w:ascii="Times New Roman" w:hAnsi="Times New Roman" w:cs="Times New Roman"/>
          <w:noProof/>
          <w:sz w:val="24"/>
          <w:szCs w:val="24"/>
        </w:rPr>
        <w:t>lood-</w:t>
      </w:r>
      <w:r w:rsidR="00DF3687" w:rsidRPr="00663B22">
        <w:rPr>
          <w:rFonts w:ascii="Times New Roman" w:hAnsi="Times New Roman" w:cs="Times New Roman"/>
          <w:noProof/>
          <w:sz w:val="24"/>
          <w:szCs w:val="24"/>
        </w:rPr>
        <w:t>str</w:t>
      </w:r>
      <w:r w:rsidR="008D44AE" w:rsidRPr="00663B22">
        <w:rPr>
          <w:rFonts w:ascii="Times New Roman" w:hAnsi="Times New Roman" w:cs="Times New Roman"/>
          <w:noProof/>
          <w:sz w:val="24"/>
          <w:szCs w:val="24"/>
        </w:rPr>
        <w:t>eam</w:t>
      </w:r>
      <w:r w:rsidR="008D44AE" w:rsidRPr="008860E6">
        <w:rPr>
          <w:rFonts w:ascii="Times New Roman" w:hAnsi="Times New Roman" w:cs="Times New Roman"/>
          <w:sz w:val="24"/>
          <w:szCs w:val="24"/>
        </w:rPr>
        <w:t xml:space="preserve"> infection</w:t>
      </w:r>
      <w:r w:rsidRPr="008860E6">
        <w:rPr>
          <w:rFonts w:ascii="Times New Roman" w:hAnsi="Times New Roman" w:cs="Times New Roman"/>
          <w:sz w:val="24"/>
          <w:szCs w:val="24"/>
        </w:rPr>
        <w:t>s</w:t>
      </w:r>
      <w:r w:rsidR="008D44AE" w:rsidRPr="008860E6">
        <w:rPr>
          <w:rFonts w:ascii="Times New Roman" w:hAnsi="Times New Roman" w:cs="Times New Roman"/>
          <w:sz w:val="24"/>
          <w:szCs w:val="24"/>
        </w:rPr>
        <w:t xml:space="preserve"> (52.6%) w</w:t>
      </w:r>
      <w:r w:rsidRPr="008860E6">
        <w:rPr>
          <w:rFonts w:ascii="Times New Roman" w:hAnsi="Times New Roman" w:cs="Times New Roman"/>
          <w:sz w:val="24"/>
          <w:szCs w:val="24"/>
        </w:rPr>
        <w:t>ere</w:t>
      </w:r>
      <w:r w:rsidR="008D44AE" w:rsidRPr="008860E6">
        <w:rPr>
          <w:rFonts w:ascii="Times New Roman" w:hAnsi="Times New Roman" w:cs="Times New Roman"/>
          <w:sz w:val="24"/>
          <w:szCs w:val="24"/>
        </w:rPr>
        <w:t xml:space="preserve"> one of the</w:t>
      </w:r>
      <w:r w:rsidR="00DF3687" w:rsidRPr="008860E6">
        <w:rPr>
          <w:rFonts w:ascii="Times New Roman" w:hAnsi="Times New Roman" w:cs="Times New Roman"/>
          <w:sz w:val="24"/>
          <w:szCs w:val="24"/>
        </w:rPr>
        <w:t xml:space="preserve"> common</w:t>
      </w:r>
      <w:r w:rsidRPr="008860E6">
        <w:rPr>
          <w:rFonts w:ascii="Times New Roman" w:hAnsi="Times New Roman" w:cs="Times New Roman"/>
          <w:sz w:val="24"/>
          <w:szCs w:val="24"/>
        </w:rPr>
        <w:t>est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8D44AE" w:rsidRPr="008860E6">
        <w:rPr>
          <w:rFonts w:ascii="Times New Roman" w:hAnsi="Times New Roman" w:cs="Times New Roman"/>
          <w:sz w:val="24"/>
          <w:szCs w:val="24"/>
        </w:rPr>
        <w:t>type</w:t>
      </w:r>
      <w:r w:rsidRPr="008860E6">
        <w:rPr>
          <w:rFonts w:ascii="Times New Roman" w:hAnsi="Times New Roman" w:cs="Times New Roman"/>
          <w:sz w:val="24"/>
          <w:szCs w:val="24"/>
        </w:rPr>
        <w:t>s</w:t>
      </w:r>
      <w:r w:rsidR="008D44AE" w:rsidRPr="008860E6">
        <w:rPr>
          <w:rFonts w:ascii="Times New Roman" w:hAnsi="Times New Roman" w:cs="Times New Roman"/>
          <w:sz w:val="24"/>
          <w:szCs w:val="24"/>
        </w:rPr>
        <w:t xml:space="preserve"> of infections </w:t>
      </w:r>
      <w:r w:rsidR="00DF3687" w:rsidRPr="008860E6">
        <w:rPr>
          <w:rFonts w:ascii="Times New Roman" w:hAnsi="Times New Roman" w:cs="Times New Roman"/>
          <w:sz w:val="24"/>
          <w:szCs w:val="24"/>
        </w:rPr>
        <w:t>among pediatric</w:t>
      </w:r>
      <w:r w:rsidR="00CC48FD">
        <w:rPr>
          <w:rFonts w:ascii="Times New Roman" w:hAnsi="Times New Roman" w:cs="Times New Roman"/>
          <w:sz w:val="24"/>
          <w:szCs w:val="24"/>
        </w:rPr>
        <w:t xml:space="preserve"> patient</w:t>
      </w:r>
      <w:r w:rsidR="00DF3687" w:rsidRPr="008860E6">
        <w:rPr>
          <w:rFonts w:ascii="Times New Roman" w:hAnsi="Times New Roman" w:cs="Times New Roman"/>
          <w:sz w:val="24"/>
          <w:szCs w:val="24"/>
        </w:rPr>
        <w:t xml:space="preserve">, followed by upper respiratory tract infections (45.0%)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2huPC9BdXRob3I+PFllYXI+MjAwMTwvWWVhcj48UmVj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2huPC9BdXRob3I+PFllYXI+MjAwMTwvWWVhcj48UmVj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2" w:tooltip="Hajdu, 2007 #69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2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5" w:tooltip="Sohn, 2001 #33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DF3687" w:rsidRPr="008860E6">
        <w:rPr>
          <w:rFonts w:ascii="Times New Roman" w:hAnsi="Times New Roman" w:cs="Times New Roman"/>
          <w:sz w:val="24"/>
          <w:szCs w:val="24"/>
        </w:rPr>
        <w:t>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6C64D7" w:rsidRPr="00663B22">
        <w:rPr>
          <w:rFonts w:ascii="Times New Roman" w:hAnsi="Times New Roman" w:cs="Times New Roman"/>
          <w:noProof/>
          <w:sz w:val="24"/>
          <w:szCs w:val="24"/>
        </w:rPr>
        <w:t>Blo</w:t>
      </w:r>
      <w:r w:rsidR="00663B22" w:rsidRPr="00663B22">
        <w:rPr>
          <w:rFonts w:ascii="Times New Roman" w:hAnsi="Times New Roman" w:cs="Times New Roman"/>
          <w:noProof/>
          <w:sz w:val="24"/>
          <w:szCs w:val="24"/>
        </w:rPr>
        <w:t>od-</w:t>
      </w:r>
      <w:r w:rsidR="006C64D7" w:rsidRPr="00663B22">
        <w:rPr>
          <w:rFonts w:ascii="Times New Roman" w:hAnsi="Times New Roman" w:cs="Times New Roman"/>
          <w:noProof/>
          <w:sz w:val="24"/>
          <w:szCs w:val="24"/>
        </w:rPr>
        <w:t>stream</w:t>
      </w:r>
      <w:r w:rsidR="006C64D7" w:rsidRPr="008860E6">
        <w:rPr>
          <w:rFonts w:ascii="Times New Roman" w:hAnsi="Times New Roman" w:cs="Times New Roman"/>
          <w:sz w:val="24"/>
          <w:szCs w:val="24"/>
        </w:rPr>
        <w:t xml:space="preserve"> infections</w:t>
      </w:r>
      <w:r w:rsidR="00DF3687" w:rsidRPr="008860E6">
        <w:rPr>
          <w:rFonts w:ascii="Times New Roman" w:hAnsi="Times New Roman" w:cs="Times New Roman"/>
          <w:sz w:val="24"/>
          <w:szCs w:val="24"/>
        </w:rPr>
        <w:t xml:space="preserve"> (30.6%)</w:t>
      </w:r>
      <w:r w:rsidR="006C64D7" w:rsidRPr="008860E6">
        <w:rPr>
          <w:rFonts w:ascii="Times New Roman" w:hAnsi="Times New Roman" w:cs="Times New Roman"/>
          <w:sz w:val="24"/>
          <w:szCs w:val="24"/>
        </w:rPr>
        <w:t xml:space="preserve"> in North America and </w:t>
      </w:r>
      <w:r w:rsidR="00DF3687" w:rsidRPr="008860E6">
        <w:rPr>
          <w:rFonts w:ascii="Times New Roman" w:hAnsi="Times New Roman" w:cs="Times New Roman"/>
          <w:sz w:val="24"/>
          <w:szCs w:val="24"/>
        </w:rPr>
        <w:t>pneumonia (65.2%)</w:t>
      </w:r>
      <w:r w:rsidR="006C64D7" w:rsidRPr="008860E6">
        <w:rPr>
          <w:rFonts w:ascii="Times New Roman" w:hAnsi="Times New Roman" w:cs="Times New Roman"/>
          <w:sz w:val="24"/>
          <w:szCs w:val="24"/>
        </w:rPr>
        <w:t xml:space="preserve"> in Asia were the most freq</w:t>
      </w:r>
      <w:r w:rsidR="00571742" w:rsidRPr="008860E6">
        <w:rPr>
          <w:rFonts w:ascii="Times New Roman" w:hAnsi="Times New Roman" w:cs="Times New Roman"/>
          <w:sz w:val="24"/>
          <w:szCs w:val="24"/>
        </w:rPr>
        <w:t>uent infections among pediatric patients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XRsZWRnZS1UYXlsb3I8L0F1dGhvcj48WWVhcj4yMDEy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XRsZWRnZS1UYXlsb3I8L0F1dGhvcj48WWVhcj4yMDEy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4" w:tooltip="Rutledge-Taylor, 2012 #23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3" w:tooltip="Le, 2016 #25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6C64D7" w:rsidRPr="008860E6">
        <w:rPr>
          <w:rFonts w:ascii="Times New Roman" w:hAnsi="Times New Roman" w:cs="Times New Roman"/>
          <w:sz w:val="24"/>
          <w:szCs w:val="24"/>
        </w:rPr>
        <w:t>.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="00544974" w:rsidRPr="008860E6">
        <w:rPr>
          <w:rFonts w:ascii="Times New Roman" w:hAnsi="Times New Roman" w:cs="Times New Roman"/>
          <w:sz w:val="24"/>
          <w:szCs w:val="24"/>
        </w:rPr>
        <w:t xml:space="preserve">In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544974" w:rsidRPr="008860E6">
        <w:rPr>
          <w:rFonts w:ascii="Times New Roman" w:hAnsi="Times New Roman" w:cs="Times New Roman"/>
          <w:sz w:val="24"/>
          <w:szCs w:val="24"/>
        </w:rPr>
        <w:t xml:space="preserve">United States, </w:t>
      </w:r>
      <w:r w:rsidRPr="001B1288">
        <w:rPr>
          <w:rFonts w:ascii="Times New Roman" w:hAnsi="Times New Roman" w:cs="Times New Roman"/>
          <w:i/>
          <w:noProof/>
          <w:sz w:val="24"/>
          <w:szCs w:val="24"/>
        </w:rPr>
        <w:t>c</w:t>
      </w:r>
      <w:r w:rsidR="00544974" w:rsidRPr="001B1288">
        <w:rPr>
          <w:rFonts w:ascii="Times New Roman" w:hAnsi="Times New Roman" w:cs="Times New Roman"/>
          <w:i/>
          <w:noProof/>
          <w:sz w:val="24"/>
          <w:szCs w:val="24"/>
        </w:rPr>
        <w:t>oagulase</w:t>
      </w:r>
      <w:r w:rsidR="00663B22" w:rsidRPr="001B1288">
        <w:rPr>
          <w:rFonts w:ascii="Times New Roman" w:hAnsi="Times New Roman" w:cs="Times New Roman"/>
          <w:i/>
          <w:noProof/>
          <w:sz w:val="24"/>
          <w:szCs w:val="24"/>
        </w:rPr>
        <w:t>-</w:t>
      </w:r>
      <w:r w:rsidR="00544974" w:rsidRPr="001B1288">
        <w:rPr>
          <w:rFonts w:ascii="Times New Roman" w:hAnsi="Times New Roman" w:cs="Times New Roman"/>
          <w:i/>
          <w:noProof/>
          <w:sz w:val="24"/>
          <w:szCs w:val="24"/>
        </w:rPr>
        <w:t>negative</w:t>
      </w:r>
      <w:r w:rsidR="00106CF5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663B22" w:rsidRPr="001B1288">
        <w:rPr>
          <w:rFonts w:ascii="Times New Roman" w:hAnsi="Times New Roman" w:cs="Times New Roman"/>
          <w:i/>
          <w:noProof/>
          <w:sz w:val="24"/>
          <w:szCs w:val="24"/>
        </w:rPr>
        <w:t>S</w:t>
      </w:r>
      <w:r w:rsidR="00544974" w:rsidRPr="001B1288">
        <w:rPr>
          <w:rFonts w:ascii="Times New Roman" w:hAnsi="Times New Roman" w:cs="Times New Roman"/>
          <w:i/>
          <w:noProof/>
          <w:sz w:val="24"/>
          <w:szCs w:val="24"/>
        </w:rPr>
        <w:t>taphylococcus</w:t>
      </w:r>
      <w:r w:rsidR="00342AA1" w:rsidRPr="008860E6">
        <w:rPr>
          <w:rFonts w:ascii="Times New Roman" w:hAnsi="Times New Roman" w:cs="Times New Roman"/>
          <w:sz w:val="24"/>
          <w:szCs w:val="24"/>
        </w:rPr>
        <w:t xml:space="preserve"> (31.6% and 19.5%)</w:t>
      </w:r>
      <w:r w:rsidR="00544974" w:rsidRPr="008860E6">
        <w:rPr>
          <w:rFonts w:ascii="Times New Roman" w:hAnsi="Times New Roman" w:cs="Times New Roman"/>
          <w:sz w:val="24"/>
          <w:szCs w:val="24"/>
        </w:rPr>
        <w:t xml:space="preserve"> w</w:t>
      </w:r>
      <w:r w:rsidR="00F9569D">
        <w:rPr>
          <w:rFonts w:ascii="Times New Roman" w:hAnsi="Times New Roman" w:cs="Times New Roman"/>
          <w:sz w:val="24"/>
          <w:szCs w:val="24"/>
        </w:rPr>
        <w:t>as</w:t>
      </w:r>
      <w:r w:rsidR="007460B1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544974" w:rsidRPr="008860E6">
        <w:rPr>
          <w:rFonts w:ascii="Times New Roman" w:hAnsi="Times New Roman" w:cs="Times New Roman"/>
          <w:sz w:val="24"/>
          <w:szCs w:val="24"/>
        </w:rPr>
        <w:t xml:space="preserve">major cause of HAIs, followed by </w:t>
      </w:r>
      <w:r w:rsidR="00544974" w:rsidRPr="001B1288">
        <w:rPr>
          <w:rFonts w:ascii="Times New Roman" w:hAnsi="Times New Roman" w:cs="Times New Roman"/>
          <w:i/>
          <w:sz w:val="24"/>
          <w:szCs w:val="24"/>
        </w:rPr>
        <w:t>Enterococcus species</w:t>
      </w:r>
      <w:r w:rsidR="00342AA1" w:rsidRPr="008860E6">
        <w:rPr>
          <w:rFonts w:ascii="Times New Roman" w:hAnsi="Times New Roman" w:cs="Times New Roman"/>
          <w:sz w:val="24"/>
          <w:szCs w:val="24"/>
        </w:rPr>
        <w:t xml:space="preserve"> (10.3% and 12.2%)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hskopf&lt;/Author&gt;&lt;Year&gt;2002&lt;/Year&gt;&lt;RecNum&gt;80&lt;/RecNum&gt;&lt;DisplayText&gt;[104, 105]&lt;/DisplayText&gt;&lt;record&gt;&lt;rec-number&gt;80&lt;/rec-number&gt;&lt;foreign-keys&gt;&lt;key app="EN" db-id="0fa02szz3ffs23exxpovr9fiwppzvsfv9dvv" timestamp="1539513827"&gt;80&lt;/key&gt;&lt;/foreign-keys&gt;&lt;ref-type name="Journal Article"&gt;17&lt;/ref-type&gt;&lt;contributors&gt;&lt;authors&gt;&lt;author&gt;Grohskopf, Lisa A&lt;/author&gt;&lt;author&gt;Sinkowitz-Cochran, Ronda L&lt;/author&gt;&lt;author&gt;Garrett, Denise O&lt;/author&gt;&lt;author&gt;Sohn, Annette H&lt;/author&gt;&lt;author&gt;Levine, Gail L&lt;/author&gt;&lt;author&gt;Siegel, Jane D&lt;/author&gt;&lt;author&gt;Stover, Beth H&lt;/author&gt;&lt;author&gt;Jarvis, William R&lt;/author&gt;&lt;/authors&gt;&lt;/contributors&gt;&lt;titles&gt;&lt;title&gt;A national point-prevalence survey of pediatric intensive care unit-acquired infections in the United States&lt;/title&gt;&lt;secondary-title&gt;The Journal of pediatrics&lt;/secondary-title&gt;&lt;/titles&gt;&lt;pages&gt;432-438&lt;/pages&gt;&lt;volume&gt;140&lt;/volume&gt;&lt;number&gt;4&lt;/number&gt;&lt;dates&gt;&lt;year&gt;2002&lt;/year&gt;&lt;/dates&gt;&lt;isbn&gt;0022-3476&lt;/isbn&gt;&lt;urls&gt;&lt;/urls&gt;&lt;/record&gt;&lt;/Cite&gt;&lt;Cite&gt;&lt;Author&gt;Sohn&lt;/Author&gt;&lt;Year&gt;2001&lt;/Year&gt;&lt;RecNum&gt;337&lt;/RecNum&gt;&lt;record&gt;&lt;rec-number&gt;337&lt;/rec-number&gt;&lt;foreign-keys&gt;&lt;key app="EN" db-id="rfaz9x22kvwd9oevte1vpa2sx590t5dfesxp" timestamp="1518073240"&gt;337&lt;/key&gt;&lt;/foreign-keys&gt;&lt;ref-type name="Journal Article"&gt;17&lt;/ref-type&gt;&lt;contributors&gt;&lt;authors&gt;&lt;author&gt;Sohn, Annette H&lt;/author&gt;&lt;author&gt;Garrett, Denise O&lt;/author&gt;&lt;author&gt;Sinkowitz-Cochran, Ronda L&lt;/author&gt;&lt;author&gt;Grohskopf, Lisa A&lt;/author&gt;&lt;author&gt;Levine, Gail L&lt;/author&gt;&lt;author&gt;Stover, Beth H&lt;/author&gt;&lt;author&gt;Siegel, Jane D&lt;/author&gt;&lt;author&gt;Jarvis, William R&lt;/author&gt;&lt;/authors&gt;&lt;/contributors&gt;&lt;titles&gt;&lt;title&gt;Prevalence of nosocomial infections in neonatal intensive care unit patients: results from the first national point-prevalence survey&lt;/title&gt;&lt;secondary-title&gt;The Journal of pediatrics&lt;/secondary-title&gt;&lt;/titles&gt;&lt;periodical&gt;&lt;full-title&gt;The Journal of pediatrics&lt;/full-title&gt;&lt;/periodical&gt;&lt;pages&gt;821-827&lt;/pages&gt;&lt;volume&gt;139&lt;/volume&gt;&lt;number&gt;6&lt;/number&gt;&lt;dates&gt;&lt;year&gt;2001&lt;/year&gt;&lt;/dates&gt;&lt;isbn&gt;0022-3476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4" w:tooltip="Grohskopf, 2002 #27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5" w:tooltip="Sohn, 2001 #33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544974"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6463A8" w:rsidRPr="001B1288">
        <w:rPr>
          <w:rFonts w:ascii="Times New Roman" w:hAnsi="Times New Roman" w:cs="Times New Roman"/>
          <w:i/>
          <w:noProof/>
          <w:sz w:val="24"/>
          <w:szCs w:val="24"/>
        </w:rPr>
        <w:t>Klebs</w:t>
      </w:r>
      <w:r w:rsidR="00663B22" w:rsidRPr="001B1288">
        <w:rPr>
          <w:rFonts w:ascii="Times New Roman" w:hAnsi="Times New Roman" w:cs="Times New Roman"/>
          <w:i/>
          <w:noProof/>
          <w:sz w:val="24"/>
          <w:szCs w:val="24"/>
        </w:rPr>
        <w:t>ie</w:t>
      </w:r>
      <w:r w:rsidR="006463A8" w:rsidRPr="001B1288">
        <w:rPr>
          <w:rFonts w:ascii="Times New Roman" w:hAnsi="Times New Roman" w:cs="Times New Roman"/>
          <w:i/>
          <w:noProof/>
          <w:sz w:val="24"/>
          <w:szCs w:val="24"/>
        </w:rPr>
        <w:t>lla</w:t>
      </w:r>
      <w:r w:rsidR="00106CF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463A8" w:rsidRPr="001B1288">
        <w:rPr>
          <w:rFonts w:ascii="Times New Roman" w:hAnsi="Times New Roman" w:cs="Times New Roman"/>
          <w:i/>
          <w:sz w:val="24"/>
          <w:szCs w:val="24"/>
        </w:rPr>
        <w:t>pneumonia</w:t>
      </w:r>
      <w:r w:rsidR="006463A8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663B22" w:rsidRPr="001B1288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="006463A8" w:rsidRPr="001B1288">
        <w:rPr>
          <w:rFonts w:ascii="Times New Roman" w:hAnsi="Times New Roman" w:cs="Times New Roman"/>
          <w:i/>
          <w:noProof/>
          <w:sz w:val="24"/>
          <w:szCs w:val="24"/>
        </w:rPr>
        <w:t>seudomonasaeroginosa</w:t>
      </w:r>
      <w:r w:rsidR="00663B22" w:rsidRPr="00663B22">
        <w:rPr>
          <w:rFonts w:ascii="Times New Roman" w:hAnsi="Times New Roman" w:cs="Times New Roman"/>
          <w:noProof/>
          <w:sz w:val="24"/>
          <w:szCs w:val="24"/>
        </w:rPr>
        <w:t>,</w:t>
      </w:r>
      <w:r w:rsidR="006463A8" w:rsidRPr="00663B22">
        <w:rPr>
          <w:rFonts w:ascii="Times New Roman" w:hAnsi="Times New Roman" w:cs="Times New Roman"/>
          <w:noProof/>
          <w:sz w:val="24"/>
          <w:szCs w:val="24"/>
        </w:rPr>
        <w:t>and</w:t>
      </w:r>
      <w:r w:rsidR="00663B22" w:rsidRPr="001B1288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6463A8" w:rsidRPr="001B1288">
        <w:rPr>
          <w:rFonts w:ascii="Times New Roman" w:hAnsi="Times New Roman" w:cs="Times New Roman"/>
          <w:i/>
          <w:noProof/>
          <w:sz w:val="24"/>
          <w:szCs w:val="24"/>
        </w:rPr>
        <w:t>cinetobacter</w:t>
      </w:r>
      <w:r w:rsidR="006463A8" w:rsidRPr="008860E6">
        <w:rPr>
          <w:rFonts w:ascii="Times New Roman" w:hAnsi="Times New Roman" w:cs="Times New Roman"/>
          <w:sz w:val="24"/>
          <w:szCs w:val="24"/>
        </w:rPr>
        <w:t xml:space="preserve"> species were the </w:t>
      </w:r>
      <w:r w:rsidR="00100883" w:rsidRPr="008860E6">
        <w:rPr>
          <w:rFonts w:ascii="Times New Roman" w:hAnsi="Times New Roman" w:cs="Times New Roman"/>
          <w:sz w:val="24"/>
          <w:szCs w:val="24"/>
        </w:rPr>
        <w:t>most frequent</w:t>
      </w:r>
      <w:r w:rsidR="006463A8" w:rsidRPr="008860E6">
        <w:rPr>
          <w:rFonts w:ascii="Times New Roman" w:hAnsi="Times New Roman" w:cs="Times New Roman"/>
          <w:sz w:val="24"/>
          <w:szCs w:val="24"/>
        </w:rPr>
        <w:t xml:space="preserve"> pathogens responsible for HAIs among Asian countrie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TwvQXV0aG9yPjxZZWFyPjIwMTY8L1llYXI+PFJlY051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TwvQXV0aG9yPjxZZWFyPjIwMTY8L1llYXI+PFJlY051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Kepenekli, 2015 #29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3" w:tooltip="Le, 2016 #25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6463A8" w:rsidRPr="008860E6">
        <w:rPr>
          <w:rFonts w:ascii="Times New Roman" w:hAnsi="Times New Roman" w:cs="Times New Roman"/>
          <w:sz w:val="24"/>
          <w:szCs w:val="24"/>
        </w:rPr>
        <w:t>.</w:t>
      </w:r>
    </w:p>
    <w:p w14:paraId="0D78ABFE" w14:textId="77777777" w:rsidR="003D0525" w:rsidRPr="008860E6" w:rsidRDefault="00F9569D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3.4 </w:t>
      </w:r>
      <w:r w:rsidR="0024220C" w:rsidRPr="008860E6">
        <w:rPr>
          <w:rFonts w:ascii="Times New Roman" w:hAnsi="Times New Roman" w:cs="Times New Roman"/>
          <w:sz w:val="24"/>
          <w:szCs w:val="24"/>
          <w:u w:val="single"/>
        </w:rPr>
        <w:t>T</w:t>
      </w:r>
      <w:r w:rsidR="007D3DFD" w:rsidRPr="008860E6">
        <w:rPr>
          <w:rFonts w:ascii="Times New Roman" w:hAnsi="Times New Roman" w:cs="Times New Roman"/>
          <w:sz w:val="24"/>
          <w:szCs w:val="24"/>
          <w:u w:val="single"/>
        </w:rPr>
        <w:t xml:space="preserve">ypes </w:t>
      </w:r>
      <w:r w:rsidR="00570768" w:rsidRPr="008860E6">
        <w:rPr>
          <w:rFonts w:ascii="Times New Roman" w:hAnsi="Times New Roman" w:cs="Times New Roman"/>
          <w:sz w:val="24"/>
          <w:szCs w:val="24"/>
          <w:u w:val="single"/>
        </w:rPr>
        <w:t>of infections and m</w:t>
      </w:r>
      <w:r w:rsidR="006C64D7" w:rsidRPr="008860E6">
        <w:rPr>
          <w:rFonts w:ascii="Times New Roman" w:hAnsi="Times New Roman" w:cs="Times New Roman"/>
          <w:sz w:val="24"/>
          <w:szCs w:val="24"/>
          <w:u w:val="single"/>
        </w:rPr>
        <w:t>icroorganism</w:t>
      </w:r>
      <w:r w:rsidR="00570768" w:rsidRPr="008860E6">
        <w:rPr>
          <w:rFonts w:ascii="Times New Roman" w:hAnsi="Times New Roman" w:cs="Times New Roman"/>
          <w:sz w:val="24"/>
          <w:szCs w:val="24"/>
          <w:u w:val="single"/>
        </w:rPr>
        <w:t>s</w:t>
      </w:r>
      <w:r w:rsidR="006C64D7" w:rsidRPr="008860E6">
        <w:rPr>
          <w:rFonts w:ascii="Times New Roman" w:hAnsi="Times New Roman" w:cs="Times New Roman"/>
          <w:sz w:val="24"/>
          <w:szCs w:val="24"/>
          <w:u w:val="single"/>
        </w:rPr>
        <w:t xml:space="preserve"> isolated</w:t>
      </w:r>
      <w:r w:rsidR="00DB5694" w:rsidRPr="008860E6">
        <w:rPr>
          <w:rFonts w:ascii="Times New Roman" w:hAnsi="Times New Roman" w:cs="Times New Roman"/>
          <w:sz w:val="24"/>
          <w:szCs w:val="24"/>
          <w:u w:val="single"/>
        </w:rPr>
        <w:t xml:space="preserve"> in adults</w:t>
      </w:r>
    </w:p>
    <w:p w14:paraId="696AF93A" w14:textId="5ED60BE6" w:rsidR="00B06266" w:rsidRPr="008860E6" w:rsidRDefault="0024220C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 xml:space="preserve">In Africa, </w:t>
      </w:r>
      <w:r w:rsidR="005D63BF" w:rsidRPr="008860E6">
        <w:rPr>
          <w:rFonts w:ascii="Times New Roman" w:hAnsi="Times New Roman" w:cs="Times New Roman"/>
          <w:sz w:val="24"/>
          <w:szCs w:val="24"/>
        </w:rPr>
        <w:t>s</w:t>
      </w:r>
      <w:r w:rsidR="0059203B" w:rsidRPr="008860E6">
        <w:rPr>
          <w:rFonts w:ascii="Times New Roman" w:hAnsi="Times New Roman" w:cs="Times New Roman"/>
          <w:sz w:val="24"/>
          <w:szCs w:val="24"/>
        </w:rPr>
        <w:t>urgical site infection</w:t>
      </w:r>
      <w:r w:rsidR="00F9569D">
        <w:rPr>
          <w:rFonts w:ascii="Times New Roman" w:hAnsi="Times New Roman" w:cs="Times New Roman"/>
          <w:sz w:val="24"/>
          <w:szCs w:val="24"/>
        </w:rPr>
        <w:t>s</w:t>
      </w:r>
      <w:r w:rsidR="009C214C" w:rsidRPr="008860E6">
        <w:rPr>
          <w:rFonts w:ascii="Times New Roman" w:hAnsi="Times New Roman" w:cs="Times New Roman"/>
          <w:sz w:val="24"/>
          <w:szCs w:val="24"/>
        </w:rPr>
        <w:t xml:space="preserve"> (51.1</w:t>
      </w:r>
      <w:r w:rsidR="00B60934" w:rsidRPr="008860E6">
        <w:rPr>
          <w:rFonts w:ascii="Times New Roman" w:hAnsi="Times New Roman" w:cs="Times New Roman"/>
          <w:sz w:val="24"/>
          <w:szCs w:val="24"/>
        </w:rPr>
        <w:t>%) w</w:t>
      </w:r>
      <w:r w:rsidR="00F9569D">
        <w:rPr>
          <w:rFonts w:ascii="Times New Roman" w:hAnsi="Times New Roman" w:cs="Times New Roman"/>
          <w:sz w:val="24"/>
          <w:szCs w:val="24"/>
        </w:rPr>
        <w:t>ere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3C3E46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="00B60934" w:rsidRPr="008860E6">
        <w:rPr>
          <w:rFonts w:ascii="Times New Roman" w:hAnsi="Times New Roman" w:cs="Times New Roman"/>
          <w:sz w:val="24"/>
          <w:szCs w:val="24"/>
        </w:rPr>
        <w:t>most frequent type of infection</w:t>
      </w:r>
      <w:r w:rsidR="008D6800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llew&lt;/Author&gt;&lt;Year&gt;2016&lt;/Year&gt;&lt;RecNum&gt;254&lt;/RecNum&gt;&lt;DisplayText&gt;[99]&lt;/DisplayText&gt;&lt;record&gt;&lt;rec-number&gt;254&lt;/rec-number&gt;&lt;foreign-keys&gt;&lt;key app="EN" db-id="rfaz9x22kvwd9oevte1vpa2sx590t5dfesxp" timestamp="1514142654"&gt;254&lt;/key&gt;&lt;/foreign-keys&gt;&lt;ref-type name="Journal Article"&gt;17&lt;/ref-type&gt;&lt;contributors&gt;&lt;authors&gt;&lt;author&gt;Yallew, Walelegn Worku&lt;/author&gt;&lt;author&gt;Kumie, Abera&lt;/author&gt;&lt;author&gt;Yehuala, Feleke Moges&lt;/author&gt;&lt;/authors&gt;&lt;/contributors&gt;&lt;titles&gt;&lt;title&gt;Point prevalence of hospital-acquired infections in two teaching hospitals of Amhara region in Ethiopia&lt;/title&gt;&lt;secondary-title&gt;Drug, healthcare and patient safety&lt;/secondary-title&gt;&lt;/titles&gt;&lt;pages&gt;71&lt;/pages&gt;&lt;volume&gt;8&lt;/volume&gt;&lt;dates&gt;&lt;year&gt;2016&lt;/year&gt;&lt;/dates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9" w:tooltip="Yallew, 2016 #25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B60934" w:rsidRPr="008860E6">
        <w:rPr>
          <w:rFonts w:ascii="Times New Roman" w:hAnsi="Times New Roman" w:cs="Times New Roman"/>
          <w:sz w:val="24"/>
          <w:szCs w:val="24"/>
        </w:rPr>
        <w:t>.</w:t>
      </w:r>
      <w:r w:rsidR="008D6800">
        <w:rPr>
          <w:rFonts w:ascii="Times New Roman" w:hAnsi="Times New Roman" w:cs="Times New Roman"/>
          <w:sz w:val="24"/>
          <w:szCs w:val="24"/>
        </w:rPr>
        <w:t xml:space="preserve"> </w:t>
      </w:r>
      <w:r w:rsidR="005D63BF" w:rsidRPr="008860E6">
        <w:rPr>
          <w:rFonts w:ascii="Times New Roman" w:hAnsi="Times New Roman" w:cs="Times New Roman"/>
          <w:sz w:val="24"/>
          <w:szCs w:val="24"/>
        </w:rPr>
        <w:t xml:space="preserve">In </w:t>
      </w:r>
      <w:r w:rsidR="00E12085" w:rsidRPr="008860E6">
        <w:rPr>
          <w:rFonts w:ascii="Times New Roman" w:hAnsi="Times New Roman" w:cs="Times New Roman"/>
          <w:sz w:val="24"/>
          <w:szCs w:val="24"/>
        </w:rPr>
        <w:t>Vietnam</w:t>
      </w:r>
      <w:r w:rsidR="000238A6">
        <w:rPr>
          <w:rFonts w:ascii="Times New Roman" w:hAnsi="Times New Roman" w:cs="Times New Roman"/>
          <w:sz w:val="24"/>
          <w:szCs w:val="24"/>
        </w:rPr>
        <w:t>,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5D63BF" w:rsidRPr="008860E6">
        <w:rPr>
          <w:rFonts w:ascii="Times New Roman" w:hAnsi="Times New Roman" w:cs="Times New Roman"/>
          <w:sz w:val="24"/>
          <w:szCs w:val="24"/>
        </w:rPr>
        <w:t>there were</w:t>
      </w:r>
      <w:r w:rsidR="00E12085" w:rsidRPr="008860E6">
        <w:rPr>
          <w:rFonts w:ascii="Times New Roman" w:hAnsi="Times New Roman" w:cs="Times New Roman"/>
          <w:sz w:val="24"/>
          <w:szCs w:val="24"/>
        </w:rPr>
        <w:t xml:space="preserve"> high </w:t>
      </w:r>
      <w:r w:rsidR="005D63BF" w:rsidRPr="008860E6">
        <w:rPr>
          <w:rFonts w:ascii="Times New Roman" w:hAnsi="Times New Roman" w:cs="Times New Roman"/>
          <w:sz w:val="24"/>
          <w:szCs w:val="24"/>
        </w:rPr>
        <w:t xml:space="preserve">reported </w:t>
      </w:r>
      <w:r w:rsidR="00E12085" w:rsidRPr="008860E6">
        <w:rPr>
          <w:rFonts w:ascii="Times New Roman" w:hAnsi="Times New Roman" w:cs="Times New Roman"/>
          <w:sz w:val="24"/>
          <w:szCs w:val="24"/>
        </w:rPr>
        <w:t>rates of lower respir</w:t>
      </w:r>
      <w:r w:rsidR="009F5077" w:rsidRPr="008860E6">
        <w:rPr>
          <w:rFonts w:ascii="Times New Roman" w:hAnsi="Times New Roman" w:cs="Times New Roman"/>
          <w:sz w:val="24"/>
          <w:szCs w:val="24"/>
        </w:rPr>
        <w:t>atory tract infections in adults</w:t>
      </w:r>
      <w:r w:rsidR="008D6800">
        <w:rPr>
          <w:rFonts w:ascii="Times New Roman" w:hAnsi="Times New Roman" w:cs="Times New Roman"/>
          <w:sz w:val="24"/>
          <w:szCs w:val="24"/>
        </w:rPr>
        <w:t xml:space="preserve"> </w:t>
      </w:r>
      <w:r w:rsidR="000238A6" w:rsidRPr="008860E6">
        <w:rPr>
          <w:rFonts w:ascii="Times New Roman" w:hAnsi="Times New Roman" w:cs="Times New Roman"/>
          <w:sz w:val="24"/>
          <w:szCs w:val="24"/>
        </w:rPr>
        <w:t>(79.4%)</w:t>
      </w:r>
      <w:r w:rsidR="003C3E46" w:rsidRPr="008860E6">
        <w:rPr>
          <w:rFonts w:ascii="Times New Roman" w:hAnsi="Times New Roman" w:cs="Times New Roman"/>
          <w:sz w:val="24"/>
          <w:szCs w:val="24"/>
        </w:rPr>
        <w:t>,</w:t>
      </w:r>
      <w:r w:rsidR="009F5077" w:rsidRPr="008860E6">
        <w:rPr>
          <w:rFonts w:ascii="Times New Roman" w:hAnsi="Times New Roman" w:cs="Times New Roman"/>
          <w:sz w:val="24"/>
          <w:szCs w:val="24"/>
        </w:rPr>
        <w:t xml:space="preserve"> whereas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F9569D">
        <w:rPr>
          <w:rFonts w:ascii="Times New Roman" w:hAnsi="Times New Roman" w:cs="Times New Roman"/>
          <w:sz w:val="24"/>
          <w:szCs w:val="24"/>
        </w:rPr>
        <w:t xml:space="preserve">in </w:t>
      </w:r>
      <w:r w:rsidR="00E12085" w:rsidRPr="008860E6">
        <w:rPr>
          <w:rFonts w:ascii="Times New Roman" w:hAnsi="Times New Roman" w:cs="Times New Roman"/>
          <w:sz w:val="24"/>
          <w:szCs w:val="24"/>
        </w:rPr>
        <w:t>Italy reported high r</w:t>
      </w:r>
      <w:r w:rsidR="00CD2BBC" w:rsidRPr="008860E6">
        <w:rPr>
          <w:rFonts w:ascii="Times New Roman" w:hAnsi="Times New Roman" w:cs="Times New Roman"/>
          <w:sz w:val="24"/>
          <w:szCs w:val="24"/>
        </w:rPr>
        <w:t>ates of bloodstream infections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0238A6" w:rsidRPr="008860E6">
        <w:rPr>
          <w:rFonts w:ascii="Times New Roman" w:hAnsi="Times New Roman" w:cs="Times New Roman"/>
          <w:sz w:val="24"/>
          <w:szCs w:val="24"/>
        </w:rPr>
        <w:t xml:space="preserve">(50.0%)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HU8L0F1dGhvcj48WWVhcj4yMDE2PC9ZZWFyPjxSZWNO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HU8L0F1dGhvcj48WWVhcj4yMDE2PC9ZZWFyPjxSZWNO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5" w:tooltip="Sinatra, 2013 #315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5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1" w:tooltip="Phu, 2016 #67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9F5077" w:rsidRPr="008860E6">
        <w:rPr>
          <w:rFonts w:ascii="Times New Roman" w:hAnsi="Times New Roman" w:cs="Times New Roman"/>
          <w:sz w:val="24"/>
          <w:szCs w:val="24"/>
        </w:rPr>
        <w:t>.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2373F5" w:rsidRPr="008860E6">
        <w:rPr>
          <w:rFonts w:ascii="Times New Roman" w:hAnsi="Times New Roman" w:cs="Times New Roman"/>
          <w:sz w:val="24"/>
          <w:szCs w:val="24"/>
        </w:rPr>
        <w:t>R</w:t>
      </w:r>
      <w:r w:rsidR="00E954E1" w:rsidRPr="008860E6">
        <w:rPr>
          <w:rFonts w:ascii="Times New Roman" w:hAnsi="Times New Roman" w:cs="Times New Roman"/>
          <w:sz w:val="24"/>
          <w:szCs w:val="24"/>
        </w:rPr>
        <w:t>espiratory tract infections were the most frequent type of infections</w:t>
      </w:r>
      <w:r w:rsidR="002373F5" w:rsidRPr="008860E6">
        <w:rPr>
          <w:rFonts w:ascii="Times New Roman" w:hAnsi="Times New Roman" w:cs="Times New Roman"/>
          <w:sz w:val="24"/>
          <w:szCs w:val="24"/>
        </w:rPr>
        <w:t xml:space="preserve"> in patients </w:t>
      </w:r>
      <w:r w:rsidR="00F9569D">
        <w:rPr>
          <w:rFonts w:ascii="Times New Roman" w:hAnsi="Times New Roman" w:cs="Times New Roman"/>
          <w:sz w:val="24"/>
          <w:szCs w:val="24"/>
        </w:rPr>
        <w:t xml:space="preserve">admitted to ICUs </w:t>
      </w:r>
      <w:r w:rsidR="002373F5" w:rsidRPr="008860E6">
        <w:rPr>
          <w:rFonts w:ascii="Times New Roman" w:hAnsi="Times New Roman" w:cs="Times New Roman"/>
          <w:sz w:val="24"/>
          <w:szCs w:val="24"/>
        </w:rPr>
        <w:t>(63.5%) and in</w:t>
      </w:r>
      <w:r w:rsidR="009A7C42" w:rsidRPr="008860E6">
        <w:rPr>
          <w:rFonts w:ascii="Times New Roman" w:hAnsi="Times New Roman" w:cs="Times New Roman"/>
          <w:sz w:val="24"/>
          <w:szCs w:val="24"/>
        </w:rPr>
        <w:t xml:space="preserve"> patients admitted to</w:t>
      </w:r>
      <w:r w:rsidR="002373F5" w:rsidRPr="008860E6">
        <w:rPr>
          <w:rFonts w:ascii="Times New Roman" w:hAnsi="Times New Roman" w:cs="Times New Roman"/>
          <w:sz w:val="24"/>
          <w:szCs w:val="24"/>
        </w:rPr>
        <w:t xml:space="preserve"> long-term care facilities </w:t>
      </w:r>
      <w:r w:rsidR="00B06266" w:rsidRPr="008860E6">
        <w:rPr>
          <w:rFonts w:ascii="Times New Roman" w:hAnsi="Times New Roman" w:cs="Times New Roman"/>
          <w:sz w:val="24"/>
          <w:szCs w:val="24"/>
        </w:rPr>
        <w:t xml:space="preserve">in Ireland </w:t>
      </w:r>
      <w:r w:rsidR="002373F5" w:rsidRPr="008860E6">
        <w:rPr>
          <w:rFonts w:ascii="Times New Roman" w:hAnsi="Times New Roman" w:cs="Times New Roman"/>
          <w:sz w:val="24"/>
          <w:szCs w:val="24"/>
        </w:rPr>
        <w:t>(35.0%)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ncent&lt;/Author&gt;&lt;Year&gt;2009&lt;/Year&gt;&lt;RecNum&gt;803&lt;/RecNum&gt;&lt;DisplayText&gt;[49, 68]&lt;/DisplayText&gt;&lt;record&gt;&lt;rec-number&gt;803&lt;/rec-number&gt;&lt;foreign-keys&gt;&lt;key app="EN" db-id="5partvetxr0t2jeax0q59v5xe5rr9f5apzev"&gt;803&lt;/key&gt;&lt;/foreign-keys&gt;&lt;ref-type name="Journal Article"&gt;17&lt;/ref-type&gt;&lt;contributors&gt;&lt;authors&gt;&lt;author&gt;Vincent, Jean-Louis&lt;/author&gt;&lt;author&gt;Rello, Jordi&lt;/author&gt;&lt;author&gt;Marshall, John&lt;/author&gt;&lt;author&gt;Silva, Eliezer&lt;/author&gt;&lt;author&gt;Anzueto, Antonio&lt;/author&gt;&lt;author&gt;Martin, Claude D&lt;/author&gt;&lt;author&gt;Moreno, Rui&lt;/author&gt;&lt;author&gt;Lipman, Jeffrey&lt;/author&gt;&lt;author&gt;Gomersall, Charles&lt;/author&gt;&lt;author&gt;Sakr, Yasser&lt;/author&gt;&lt;/authors&gt;&lt;/contributors&gt;&lt;titles&gt;&lt;title&gt;International study of the prevalence and outcomes of infection in intensive care units&lt;/title&gt;&lt;secondary-title&gt;Jama&lt;/secondary-title&gt;&lt;/titles&gt;&lt;periodical&gt;&lt;full-title&gt;Jama&lt;/full-title&gt;&lt;/periodical&gt;&lt;pages&gt;2323-2329&lt;/pages&gt;&lt;volume&gt;302&lt;/volume&gt;&lt;number&gt;21&lt;/number&gt;&lt;dates&gt;&lt;year&gt;2009&lt;/year&gt;&lt;/dates&gt;&lt;isbn&gt;0098-7484&lt;/isbn&gt;&lt;urls&gt;&lt;/urls&gt;&lt;/record&gt;&lt;/Cite&gt;&lt;Cite&gt;&lt;Author&gt;Roche&lt;/Author&gt;&lt;Year&gt;2016&lt;/Year&gt;&lt;RecNum&gt;688&lt;/RecNum&gt;&lt;record&gt;&lt;rec-number&gt;688&lt;/rec-number&gt;&lt;foreign-keys&gt;&lt;key app="EN" db-id="5partvetxr0t2jeax0q59v5xe5rr9f5apzev"&gt;688&lt;/key&gt;&lt;/foreign-keys&gt;&lt;ref-type name="Journal Article"&gt;17&lt;/ref-type&gt;&lt;contributors&gt;&lt;authors&gt;&lt;author&gt;Roche, FM&lt;/author&gt;&lt;author&gt;Donlon, S&lt;/author&gt;&lt;author&gt;Burns, K&lt;/author&gt;&lt;/authors&gt;&lt;/contributors&gt;&lt;titles&gt;&lt;title&gt;Point prevalence survey of healthcare-associated infections and use of antimicrobials in Irish intellectual disability long-term care facilities: 2013&lt;/title&gt;&lt;secondary-title&gt;Journal of Hospital Infection&lt;/secondary-title&gt;&lt;/titles&gt;&lt;periodical&gt;&lt;full-title&gt;Journal of Hospital Infection&lt;/full-title&gt;&lt;/periodical&gt;&lt;pages&gt;410-417&lt;/pages&gt;&lt;volume&gt;93&lt;/volume&gt;&lt;number&gt;4&lt;/number&gt;&lt;dates&gt;&lt;year&gt;2016&lt;/year&gt;&lt;/dates&gt;&lt;isbn&gt;0195-6701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9" w:tooltip="Roche, 2016 #68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8" w:tooltip="Vincent, 2009 #80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2A14EB">
        <w:rPr>
          <w:rFonts w:ascii="Times New Roman" w:hAnsi="Times New Roman" w:cs="Times New Roman"/>
          <w:sz w:val="24"/>
          <w:szCs w:val="24"/>
        </w:rPr>
        <w:t>.</w:t>
      </w:r>
    </w:p>
    <w:p w14:paraId="47E80AA0" w14:textId="03CF32BB" w:rsidR="009F5B56" w:rsidRDefault="00E12085" w:rsidP="002F6A5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lastRenderedPageBreak/>
        <w:t>More tha</w:t>
      </w:r>
      <w:r w:rsidR="00F12672" w:rsidRPr="008860E6">
        <w:rPr>
          <w:rFonts w:ascii="Times New Roman" w:hAnsi="Times New Roman" w:cs="Times New Roman"/>
          <w:sz w:val="24"/>
          <w:szCs w:val="24"/>
        </w:rPr>
        <w:t>n half of the HAIs infections are</w:t>
      </w:r>
      <w:r w:rsidRPr="008860E6">
        <w:rPr>
          <w:rFonts w:ascii="Times New Roman" w:hAnsi="Times New Roman" w:cs="Times New Roman"/>
          <w:sz w:val="24"/>
          <w:szCs w:val="24"/>
        </w:rPr>
        <w:t xml:space="preserve"> caused by </w:t>
      </w:r>
      <w:r w:rsidRPr="001C12FA">
        <w:rPr>
          <w:rFonts w:ascii="Times New Roman" w:hAnsi="Times New Roman" w:cs="Times New Roman"/>
          <w:noProof/>
          <w:sz w:val="24"/>
          <w:szCs w:val="24"/>
        </w:rPr>
        <w:t>gram</w:t>
      </w:r>
      <w:r w:rsidR="001C12FA">
        <w:rPr>
          <w:rFonts w:ascii="Times New Roman" w:hAnsi="Times New Roman" w:cs="Times New Roman"/>
          <w:noProof/>
          <w:sz w:val="24"/>
          <w:szCs w:val="24"/>
        </w:rPr>
        <w:t>-</w:t>
      </w:r>
      <w:r w:rsidRPr="001C12FA">
        <w:rPr>
          <w:rFonts w:ascii="Times New Roman" w:hAnsi="Times New Roman" w:cs="Times New Roman"/>
          <w:noProof/>
          <w:sz w:val="24"/>
          <w:szCs w:val="24"/>
        </w:rPr>
        <w:t>negative</w:t>
      </w:r>
      <w:r w:rsidRPr="008860E6">
        <w:rPr>
          <w:rFonts w:ascii="Times New Roman" w:hAnsi="Times New Roman" w:cs="Times New Roman"/>
          <w:sz w:val="24"/>
          <w:szCs w:val="24"/>
        </w:rPr>
        <w:t xml:space="preserve"> bacteria.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871D81" w:rsidRPr="00ED086A">
        <w:rPr>
          <w:rFonts w:ascii="Times New Roman" w:hAnsi="Times New Roman" w:cs="Times New Roman"/>
          <w:noProof/>
          <w:sz w:val="24"/>
          <w:szCs w:val="24"/>
        </w:rPr>
        <w:t>Gram</w:t>
      </w:r>
      <w:r w:rsidR="00ED086A">
        <w:rPr>
          <w:rFonts w:ascii="Times New Roman" w:hAnsi="Times New Roman" w:cs="Times New Roman"/>
          <w:noProof/>
          <w:sz w:val="24"/>
          <w:szCs w:val="24"/>
        </w:rPr>
        <w:t>-</w:t>
      </w:r>
      <w:r w:rsidR="00871D81" w:rsidRPr="00ED086A">
        <w:rPr>
          <w:rFonts w:ascii="Times New Roman" w:hAnsi="Times New Roman" w:cs="Times New Roman"/>
          <w:noProof/>
          <w:sz w:val="24"/>
          <w:szCs w:val="24"/>
        </w:rPr>
        <w:t>negative</w:t>
      </w:r>
      <w:r w:rsidR="00871D81" w:rsidRPr="008860E6">
        <w:rPr>
          <w:rFonts w:ascii="Times New Roman" w:hAnsi="Times New Roman" w:cs="Times New Roman"/>
          <w:sz w:val="24"/>
          <w:szCs w:val="24"/>
        </w:rPr>
        <w:t xml:space="preserve"> pathogens such as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9A6769" w:rsidRPr="001B1288">
        <w:rPr>
          <w:rFonts w:ascii="Times New Roman" w:hAnsi="Times New Roman" w:cs="Times New Roman"/>
          <w:i/>
          <w:sz w:val="24"/>
          <w:szCs w:val="24"/>
        </w:rPr>
        <w:t xml:space="preserve">Klebsiella </w:t>
      </w:r>
      <w:r w:rsidR="009A6769" w:rsidRPr="001B1288">
        <w:rPr>
          <w:rFonts w:ascii="Times New Roman" w:hAnsi="Times New Roman" w:cs="Times New Roman"/>
          <w:i/>
          <w:noProof/>
          <w:sz w:val="24"/>
          <w:szCs w:val="24"/>
        </w:rPr>
        <w:t>pneumoniae</w:t>
      </w:r>
      <w:r w:rsidR="009A6769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9A6769" w:rsidRPr="001B1288">
        <w:rPr>
          <w:rFonts w:ascii="Times New Roman" w:hAnsi="Times New Roman" w:cs="Times New Roman"/>
          <w:i/>
          <w:sz w:val="24"/>
          <w:szCs w:val="24"/>
        </w:rPr>
        <w:t xml:space="preserve">Pseudomonas </w:t>
      </w:r>
      <w:r w:rsidR="009A6769" w:rsidRPr="001B1288">
        <w:rPr>
          <w:rFonts w:ascii="Times New Roman" w:hAnsi="Times New Roman" w:cs="Times New Roman"/>
          <w:i/>
          <w:noProof/>
          <w:sz w:val="24"/>
          <w:szCs w:val="24"/>
        </w:rPr>
        <w:t>aeruginosa</w:t>
      </w:r>
      <w:r w:rsidR="009A6769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9A6769" w:rsidRPr="001B1288">
        <w:rPr>
          <w:rFonts w:ascii="Times New Roman" w:hAnsi="Times New Roman" w:cs="Times New Roman"/>
          <w:i/>
          <w:sz w:val="24"/>
          <w:szCs w:val="24"/>
        </w:rPr>
        <w:t>E. coli</w:t>
      </w:r>
      <w:r w:rsidR="009A6769" w:rsidRPr="008860E6">
        <w:rPr>
          <w:rFonts w:ascii="Times New Roman" w:hAnsi="Times New Roman" w:cs="Times New Roman"/>
          <w:sz w:val="24"/>
          <w:szCs w:val="24"/>
        </w:rPr>
        <w:t>,</w:t>
      </w:r>
      <w:r w:rsidR="00F9569D">
        <w:rPr>
          <w:rFonts w:ascii="Times New Roman" w:hAnsi="Times New Roman" w:cs="Times New Roman"/>
          <w:sz w:val="24"/>
          <w:szCs w:val="24"/>
        </w:rPr>
        <w:t xml:space="preserve"> and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9A6769" w:rsidRPr="001B1288">
        <w:rPr>
          <w:rFonts w:ascii="Times New Roman" w:hAnsi="Times New Roman" w:cs="Times New Roman"/>
          <w:i/>
          <w:sz w:val="24"/>
          <w:szCs w:val="24"/>
        </w:rPr>
        <w:t>Acinetobacte</w:t>
      </w:r>
      <w:r w:rsidR="009A6769" w:rsidRPr="008860E6">
        <w:rPr>
          <w:rFonts w:ascii="Times New Roman" w:hAnsi="Times New Roman" w:cs="Times New Roman"/>
          <w:sz w:val="24"/>
          <w:szCs w:val="24"/>
        </w:rPr>
        <w:t>r species were the most frequent</w:t>
      </w:r>
      <w:r w:rsidR="003C3E46" w:rsidRPr="008860E6">
        <w:rPr>
          <w:rFonts w:ascii="Times New Roman" w:hAnsi="Times New Roman" w:cs="Times New Roman"/>
          <w:sz w:val="24"/>
          <w:szCs w:val="24"/>
        </w:rPr>
        <w:t>ly reported</w:t>
      </w:r>
      <w:r w:rsidR="009A6769" w:rsidRPr="008860E6">
        <w:rPr>
          <w:rFonts w:ascii="Times New Roman" w:hAnsi="Times New Roman" w:cs="Times New Roman"/>
          <w:sz w:val="24"/>
          <w:szCs w:val="24"/>
        </w:rPr>
        <w:t xml:space="preserve"> pathogens. </w:t>
      </w:r>
      <w:r w:rsidR="009A6769" w:rsidRPr="00ED086A">
        <w:rPr>
          <w:rFonts w:ascii="Times New Roman" w:hAnsi="Times New Roman" w:cs="Times New Roman"/>
          <w:noProof/>
          <w:sz w:val="24"/>
          <w:szCs w:val="24"/>
        </w:rPr>
        <w:t>G</w:t>
      </w:r>
      <w:r w:rsidR="00641F65" w:rsidRPr="00ED086A">
        <w:rPr>
          <w:rFonts w:ascii="Times New Roman" w:hAnsi="Times New Roman" w:cs="Times New Roman"/>
          <w:noProof/>
          <w:sz w:val="24"/>
          <w:szCs w:val="24"/>
        </w:rPr>
        <w:t>ram</w:t>
      </w:r>
      <w:r w:rsidR="00ED086A">
        <w:rPr>
          <w:rFonts w:ascii="Times New Roman" w:hAnsi="Times New Roman" w:cs="Times New Roman"/>
          <w:noProof/>
          <w:sz w:val="24"/>
          <w:szCs w:val="24"/>
        </w:rPr>
        <w:t>-</w:t>
      </w:r>
      <w:r w:rsidR="00641F65" w:rsidRPr="00ED086A">
        <w:rPr>
          <w:rFonts w:ascii="Times New Roman" w:hAnsi="Times New Roman" w:cs="Times New Roman"/>
          <w:noProof/>
          <w:sz w:val="24"/>
          <w:szCs w:val="24"/>
        </w:rPr>
        <w:t>positive</w:t>
      </w:r>
      <w:r w:rsidR="00641F65" w:rsidRPr="008860E6">
        <w:rPr>
          <w:rFonts w:ascii="Times New Roman" w:hAnsi="Times New Roman" w:cs="Times New Roman"/>
          <w:sz w:val="24"/>
          <w:szCs w:val="24"/>
        </w:rPr>
        <w:t xml:space="preserve"> pathogens such as </w:t>
      </w:r>
      <w:r w:rsidR="00641F65" w:rsidRPr="001B1288">
        <w:rPr>
          <w:rFonts w:ascii="Times New Roman" w:hAnsi="Times New Roman" w:cs="Times New Roman"/>
          <w:i/>
          <w:sz w:val="24"/>
          <w:szCs w:val="24"/>
        </w:rPr>
        <w:t>S</w:t>
      </w:r>
      <w:r w:rsidR="009A6769" w:rsidRPr="001B1288">
        <w:rPr>
          <w:rFonts w:ascii="Times New Roman" w:hAnsi="Times New Roman" w:cs="Times New Roman"/>
          <w:i/>
          <w:sz w:val="24"/>
          <w:szCs w:val="24"/>
        </w:rPr>
        <w:t>taphylococcus a</w:t>
      </w:r>
      <w:r w:rsidR="00641F65" w:rsidRPr="001B1288">
        <w:rPr>
          <w:rFonts w:ascii="Times New Roman" w:hAnsi="Times New Roman" w:cs="Times New Roman"/>
          <w:i/>
          <w:sz w:val="24"/>
          <w:szCs w:val="24"/>
        </w:rPr>
        <w:t>ureus</w:t>
      </w:r>
      <w:r w:rsidR="00641F65" w:rsidRPr="008860E6">
        <w:rPr>
          <w:rFonts w:ascii="Times New Roman" w:hAnsi="Times New Roman" w:cs="Times New Roman"/>
          <w:sz w:val="24"/>
          <w:szCs w:val="24"/>
        </w:rPr>
        <w:t xml:space="preserve"> and </w:t>
      </w:r>
      <w:r w:rsidR="00F9569D" w:rsidRPr="001B1288">
        <w:rPr>
          <w:rFonts w:ascii="Times New Roman" w:hAnsi="Times New Roman" w:cs="Times New Roman"/>
          <w:i/>
          <w:sz w:val="24"/>
          <w:szCs w:val="24"/>
        </w:rPr>
        <w:t>c</w:t>
      </w:r>
      <w:r w:rsidR="009A6769" w:rsidRPr="001B1288">
        <w:rPr>
          <w:rFonts w:ascii="Times New Roman" w:hAnsi="Times New Roman" w:cs="Times New Roman"/>
          <w:i/>
          <w:sz w:val="24"/>
          <w:szCs w:val="24"/>
        </w:rPr>
        <w:t xml:space="preserve">lostridium </w:t>
      </w:r>
      <w:r w:rsidR="009A6769" w:rsidRPr="001B1288">
        <w:rPr>
          <w:rFonts w:ascii="Times New Roman" w:hAnsi="Times New Roman" w:cs="Times New Roman"/>
          <w:i/>
          <w:noProof/>
          <w:sz w:val="24"/>
          <w:szCs w:val="24"/>
        </w:rPr>
        <w:t>difficile</w:t>
      </w:r>
      <w:r w:rsidR="00DC5F09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9A6769" w:rsidRPr="008860E6">
        <w:rPr>
          <w:rFonts w:ascii="Times New Roman" w:hAnsi="Times New Roman" w:cs="Times New Roman"/>
          <w:sz w:val="24"/>
          <w:szCs w:val="24"/>
        </w:rPr>
        <w:t xml:space="preserve">were </w:t>
      </w:r>
      <w:r w:rsidR="00935C2A" w:rsidRPr="008860E6">
        <w:rPr>
          <w:rFonts w:ascii="Times New Roman" w:hAnsi="Times New Roman" w:cs="Times New Roman"/>
          <w:sz w:val="24"/>
          <w:szCs w:val="24"/>
        </w:rPr>
        <w:t>also included in these studies.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D05E29" w:rsidRPr="001B1288">
        <w:rPr>
          <w:rFonts w:ascii="Times New Roman" w:hAnsi="Times New Roman" w:cs="Times New Roman"/>
          <w:i/>
          <w:sz w:val="24"/>
          <w:szCs w:val="24"/>
        </w:rPr>
        <w:t>Staphylococcus aureus</w:t>
      </w:r>
      <w:r w:rsidR="00D05E29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D05E29" w:rsidRPr="001B1288">
        <w:rPr>
          <w:rFonts w:ascii="Times New Roman" w:hAnsi="Times New Roman" w:cs="Times New Roman"/>
          <w:i/>
          <w:sz w:val="24"/>
          <w:szCs w:val="24"/>
        </w:rPr>
        <w:t xml:space="preserve">Pseudomonas </w:t>
      </w:r>
      <w:r w:rsidR="00D05E29" w:rsidRPr="001B1288">
        <w:rPr>
          <w:rFonts w:ascii="Times New Roman" w:hAnsi="Times New Roman" w:cs="Times New Roman"/>
          <w:i/>
          <w:noProof/>
          <w:sz w:val="24"/>
          <w:szCs w:val="24"/>
        </w:rPr>
        <w:t>aeroginosa</w:t>
      </w:r>
      <w:r w:rsidR="00BE1E67" w:rsidRPr="00BE1E67">
        <w:rPr>
          <w:rFonts w:ascii="Times New Roman" w:hAnsi="Times New Roman" w:cs="Times New Roman"/>
          <w:noProof/>
          <w:sz w:val="24"/>
          <w:szCs w:val="24"/>
        </w:rPr>
        <w:t>,</w:t>
      </w:r>
      <w:r w:rsidR="00DC5F0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F0E86" w:rsidRPr="00BE1E67">
        <w:rPr>
          <w:rFonts w:ascii="Times New Roman" w:hAnsi="Times New Roman" w:cs="Times New Roman"/>
          <w:noProof/>
          <w:sz w:val="24"/>
          <w:szCs w:val="24"/>
        </w:rPr>
        <w:t>and</w:t>
      </w:r>
      <w:r w:rsidR="00DC5F0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05E29" w:rsidRPr="001B1288">
        <w:rPr>
          <w:rFonts w:ascii="Times New Roman" w:hAnsi="Times New Roman" w:cs="Times New Roman"/>
          <w:i/>
          <w:sz w:val="24"/>
          <w:szCs w:val="24"/>
        </w:rPr>
        <w:t>Klebsiella</w:t>
      </w:r>
      <w:r w:rsidR="00D05E29" w:rsidRPr="008860E6">
        <w:rPr>
          <w:rFonts w:ascii="Times New Roman" w:hAnsi="Times New Roman" w:cs="Times New Roman"/>
          <w:sz w:val="24"/>
          <w:szCs w:val="24"/>
        </w:rPr>
        <w:t xml:space="preserve"> species were the major cause</w:t>
      </w:r>
      <w:r w:rsidR="007F0E86" w:rsidRPr="008860E6">
        <w:rPr>
          <w:rFonts w:ascii="Times New Roman" w:hAnsi="Times New Roman" w:cs="Times New Roman"/>
          <w:sz w:val="24"/>
          <w:szCs w:val="24"/>
        </w:rPr>
        <w:t xml:space="preserve"> of HAIs in Africa (20.4%, 18.3% and 22.4%) and South America</w:t>
      </w:r>
      <w:r w:rsidR="00C160E9">
        <w:rPr>
          <w:rFonts w:ascii="Times New Roman" w:hAnsi="Times New Roman" w:cs="Times New Roman"/>
          <w:sz w:val="24"/>
          <w:szCs w:val="24"/>
        </w:rPr>
        <w:t xml:space="preserve"> </w:t>
      </w:r>
      <w:r w:rsidR="00BE1E67">
        <w:rPr>
          <w:rFonts w:ascii="Times New Roman" w:hAnsi="Times New Roman" w:cs="Times New Roman"/>
          <w:sz w:val="24"/>
          <w:szCs w:val="24"/>
        </w:rPr>
        <w:t xml:space="preserve">the </w:t>
      </w:r>
      <w:r w:rsidR="007F0E86" w:rsidRPr="008860E6">
        <w:rPr>
          <w:rFonts w:ascii="Times New Roman" w:hAnsi="Times New Roman" w:cs="Times New Roman"/>
          <w:sz w:val="24"/>
          <w:szCs w:val="24"/>
        </w:rPr>
        <w:t>(21.6%, 12.5% and 19.2%)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llew&lt;/Author&gt;&lt;Year&gt;2016&lt;/Year&gt;&lt;RecNum&gt;254&lt;/RecNum&gt;&lt;DisplayText&gt;[98, 99]&lt;/DisplayText&gt;&lt;record&gt;&lt;rec-number&gt;254&lt;/rec-number&gt;&lt;foreign-keys&gt;&lt;key app="EN" db-id="rfaz9x22kvwd9oevte1vpa2sx590t5dfesxp" timestamp="1514142654"&gt;254&lt;/key&gt;&lt;/foreign-keys&gt;&lt;ref-type name="Journal Article"&gt;17&lt;/ref-type&gt;&lt;contributors&gt;&lt;authors&gt;&lt;author&gt;Yallew, Walelegn Worku&lt;/author&gt;&lt;author&gt;Kumie, Abera&lt;/author&gt;&lt;author&gt;Yehuala, Feleke Moges&lt;/author&gt;&lt;/authors&gt;&lt;/contributors&gt;&lt;titles&gt;&lt;title&gt;Point prevalence of hospital-acquired infections in two teaching hospitals of Amhara region in Ethiopia&lt;/title&gt;&lt;secondary-title&gt;Drug, healthcare and patient safety&lt;/secondary-title&gt;&lt;/titles&gt;&lt;pages&gt;71&lt;/pages&gt;&lt;volume&gt;8&lt;/volume&gt;&lt;dates&gt;&lt;year&gt;2016&lt;/year&gt;&lt;/dates&gt;&lt;urls&gt;&lt;/urls&gt;&lt;/record&gt;&lt;/Cite&gt;&lt;Cite&gt;&lt;Author&gt;Rezende&lt;/Author&gt;&lt;Year&gt;1998&lt;/Year&gt;&lt;RecNum&gt;280&lt;/RecNum&gt;&lt;record&gt;&lt;rec-number&gt;280&lt;/rec-number&gt;&lt;foreign-keys&gt;&lt;key app="EN" db-id="rfaz9x22kvwd9oevte1vpa2sx590t5dfesxp" timestamp="1517380373"&gt;280&lt;/key&gt;&lt;/foreign-keys&gt;&lt;ref-type name="Journal Article"&gt;17&lt;/ref-type&gt;&lt;contributors&gt;&lt;authors&gt;&lt;author&gt;Rezende, Edna Maria&lt;/author&gt;&lt;author&gt;Couto, Bráulio Roberto Gonçalves Marinho&lt;/author&gt;&lt;author&gt;Starling, Carlos Ernesto Ferreira&lt;/author&gt;&lt;author&gt;Módena, Celina Maria&lt;/author&gt;&lt;/authors&gt;&lt;/contributors&gt;&lt;titles&gt;&lt;title&gt;Prevalence of nosocomial infections in general hospitals in Belo Horizonte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872-876&lt;/pages&gt;&lt;volume&gt;19&lt;/volume&gt;&lt;number&gt;11&lt;/number&gt;&lt;dates&gt;&lt;year&gt;1998&lt;/year&gt;&lt;/dates&gt;&lt;isbn&gt;0899-823X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8" w:tooltip="Rezende, 1998 #28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99" w:tooltip="Yallew, 2016 #25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7F0E86" w:rsidRPr="008860E6">
        <w:rPr>
          <w:rFonts w:ascii="Times New Roman" w:hAnsi="Times New Roman" w:cs="Times New Roman"/>
          <w:sz w:val="24"/>
          <w:szCs w:val="24"/>
        </w:rPr>
        <w:t>.</w:t>
      </w:r>
      <w:r w:rsidR="00DF2FF2" w:rsidRPr="00BE1E67">
        <w:rPr>
          <w:rFonts w:ascii="Times New Roman" w:hAnsi="Times New Roman" w:cs="Times New Roman"/>
          <w:noProof/>
          <w:sz w:val="24"/>
          <w:szCs w:val="24"/>
        </w:rPr>
        <w:t>Gram</w:t>
      </w:r>
      <w:r w:rsidR="00BE1E67">
        <w:rPr>
          <w:rFonts w:ascii="Times New Roman" w:hAnsi="Times New Roman" w:cs="Times New Roman"/>
          <w:noProof/>
          <w:sz w:val="24"/>
          <w:szCs w:val="24"/>
        </w:rPr>
        <w:t>-</w:t>
      </w:r>
      <w:r w:rsidR="00DF2FF2" w:rsidRPr="00BE1E67">
        <w:rPr>
          <w:rFonts w:ascii="Times New Roman" w:hAnsi="Times New Roman" w:cs="Times New Roman"/>
          <w:noProof/>
          <w:sz w:val="24"/>
          <w:szCs w:val="24"/>
        </w:rPr>
        <w:t>negative</w:t>
      </w:r>
      <w:r w:rsidR="00DF2FF2" w:rsidRPr="008860E6">
        <w:rPr>
          <w:rFonts w:ascii="Times New Roman" w:hAnsi="Times New Roman" w:cs="Times New Roman"/>
          <w:sz w:val="24"/>
          <w:szCs w:val="24"/>
        </w:rPr>
        <w:t xml:space="preserve"> bacteria w</w:t>
      </w:r>
      <w:r w:rsidR="00F9569D">
        <w:rPr>
          <w:rFonts w:ascii="Times New Roman" w:hAnsi="Times New Roman" w:cs="Times New Roman"/>
          <w:sz w:val="24"/>
          <w:szCs w:val="24"/>
        </w:rPr>
        <w:t>ere</w:t>
      </w:r>
      <w:r w:rsidR="00DF2FF2" w:rsidRPr="008860E6">
        <w:rPr>
          <w:rFonts w:ascii="Times New Roman" w:hAnsi="Times New Roman" w:cs="Times New Roman"/>
          <w:sz w:val="24"/>
          <w:szCs w:val="24"/>
        </w:rPr>
        <w:t xml:space="preserve"> responsible for the differ</w:t>
      </w:r>
      <w:r w:rsidR="00C32C27" w:rsidRPr="008860E6">
        <w:rPr>
          <w:rFonts w:ascii="Times New Roman" w:hAnsi="Times New Roman" w:cs="Times New Roman"/>
          <w:sz w:val="24"/>
          <w:szCs w:val="24"/>
        </w:rPr>
        <w:t xml:space="preserve">ent types of </w:t>
      </w:r>
      <w:r w:rsidR="00C32C27" w:rsidRPr="00BE1E67">
        <w:rPr>
          <w:rFonts w:ascii="Times New Roman" w:hAnsi="Times New Roman" w:cs="Times New Roman"/>
          <w:noProof/>
          <w:sz w:val="24"/>
          <w:szCs w:val="24"/>
        </w:rPr>
        <w:t>healthcare</w:t>
      </w:r>
      <w:r w:rsidR="00BE1E67">
        <w:rPr>
          <w:rFonts w:ascii="Times New Roman" w:hAnsi="Times New Roman" w:cs="Times New Roman"/>
          <w:noProof/>
          <w:sz w:val="24"/>
          <w:szCs w:val="24"/>
        </w:rPr>
        <w:t>-</w:t>
      </w:r>
      <w:r w:rsidR="00C32C27" w:rsidRPr="00BE1E67">
        <w:rPr>
          <w:rFonts w:ascii="Times New Roman" w:hAnsi="Times New Roman" w:cs="Times New Roman"/>
          <w:noProof/>
          <w:sz w:val="24"/>
          <w:szCs w:val="24"/>
        </w:rPr>
        <w:t>associated</w:t>
      </w:r>
      <w:r w:rsidR="00DF2FF2" w:rsidRPr="008860E6">
        <w:rPr>
          <w:rFonts w:ascii="Times New Roman" w:hAnsi="Times New Roman" w:cs="Times New Roman"/>
          <w:sz w:val="24"/>
          <w:szCs w:val="24"/>
        </w:rPr>
        <w:t xml:space="preserve"> infections in European countries (52.7%) as well as in Asian countries (67.1%)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5pbmk8L0F1dGhvcj48WWVhcj4yMDA5PC9ZZWFyPjxS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5pbmk8L0F1dGhvcj48WWVhcj4yMDA5PC9ZZWFyPjxS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7" w:tooltip="Lanini, 2009 #34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6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0" w:tooltip="Zhang, 2016 #24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DF2FF2" w:rsidRPr="008860E6">
        <w:rPr>
          <w:rFonts w:ascii="Times New Roman" w:hAnsi="Times New Roman" w:cs="Times New Roman"/>
          <w:sz w:val="24"/>
          <w:szCs w:val="24"/>
        </w:rPr>
        <w:t xml:space="preserve">. In ICUs patients, </w:t>
      </w:r>
      <w:proofErr w:type="spellStart"/>
      <w:r w:rsidR="006F2691" w:rsidRPr="001B1288">
        <w:rPr>
          <w:rFonts w:ascii="Times New Roman" w:hAnsi="Times New Roman" w:cs="Times New Roman"/>
          <w:i/>
          <w:sz w:val="24"/>
          <w:szCs w:val="24"/>
        </w:rPr>
        <w:t>AcinetobacterBaumannii</w:t>
      </w:r>
      <w:proofErr w:type="spellEnd"/>
      <w:r w:rsidR="006F2691" w:rsidRPr="008860E6">
        <w:rPr>
          <w:rFonts w:ascii="Times New Roman" w:hAnsi="Times New Roman" w:cs="Times New Roman"/>
          <w:sz w:val="24"/>
          <w:szCs w:val="24"/>
        </w:rPr>
        <w:t xml:space="preserve"> (24.4%)</w:t>
      </w:r>
      <w:r w:rsidR="00DF2FF2" w:rsidRPr="008860E6">
        <w:rPr>
          <w:rFonts w:ascii="Times New Roman" w:hAnsi="Times New Roman" w:cs="Times New Roman"/>
          <w:sz w:val="24"/>
          <w:szCs w:val="24"/>
        </w:rPr>
        <w:t xml:space="preserve"> was the most common pathogen responsible for HAIs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hu&lt;/Author&gt;&lt;Year&gt;2016&lt;/Year&gt;&lt;RecNum&gt;677&lt;/RecNum&gt;&lt;DisplayText&gt;[81]&lt;/DisplayText&gt;&lt;record&gt;&lt;rec-number&gt;677&lt;/rec-number&gt;&lt;foreign-keys&gt;&lt;key app="EN" db-id="5partvetxr0t2jeax0q59v5xe5rr9f5apzev"&gt;677&lt;/key&gt;&lt;/foreign-keys&gt;&lt;ref-type name="Journal Article"&gt;17&lt;/ref-type&gt;&lt;contributors&gt;&lt;authors&gt;&lt;author&gt;Phu, Vu Dinh&lt;/author&gt;&lt;author&gt;Wertheim, Heiman FL&lt;/author&gt;&lt;author&gt;Larsson, Mattias&lt;/author&gt;&lt;author&gt;Nadjm, Behzad&lt;/author&gt;&lt;author&gt;Dinh, Quynh-Dao&lt;/author&gt;&lt;author&gt;Nilsson, Lennart E&lt;/author&gt;&lt;author&gt;Rydell, Ulf&lt;/author&gt;&lt;author&gt;Le, Tuyet Thi Diem&lt;/author&gt;&lt;author&gt;Trinh, Son Hong&lt;/author&gt;&lt;author&gt;Pham, Hung Minh&lt;/author&gt;&lt;/authors&gt;&lt;/contributors&gt;&lt;titles&gt;&lt;title&gt;Burden of hospital acquired infections and antimicrobial use in Vietnamese adult intensive care units&lt;/title&gt;&lt;secondary-title&gt;PloS one&lt;/secondary-title&gt;&lt;/titles&gt;&lt;periodical&gt;&lt;full-title&gt;PloS one&lt;/full-title&gt;&lt;/periodical&gt;&lt;pages&gt;e0147544&lt;/pages&gt;&lt;volume&gt;11&lt;/volume&gt;&lt;number&gt;1&lt;/number&gt;&lt;dates&gt;&lt;year&gt;2016&lt;/year&gt;&lt;/dates&gt;&lt;isbn&gt;1932-6203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1" w:tooltip="Phu, 2016 #67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9C214C" w:rsidRPr="008860E6">
        <w:rPr>
          <w:rFonts w:ascii="Times New Roman" w:hAnsi="Times New Roman" w:cs="Times New Roman"/>
          <w:sz w:val="24"/>
          <w:szCs w:val="24"/>
        </w:rPr>
        <w:t>.</w:t>
      </w:r>
      <w:r w:rsidR="008D6800">
        <w:rPr>
          <w:rFonts w:ascii="Times New Roman" w:hAnsi="Times New Roman" w:cs="Times New Roman"/>
          <w:sz w:val="24"/>
          <w:szCs w:val="24"/>
        </w:rPr>
        <w:t xml:space="preserve"> </w:t>
      </w:r>
      <w:r w:rsidR="00917B77" w:rsidRPr="008860E6">
        <w:rPr>
          <w:rFonts w:ascii="Times New Roman" w:hAnsi="Times New Roman" w:cs="Times New Roman"/>
          <w:sz w:val="24"/>
          <w:szCs w:val="24"/>
        </w:rPr>
        <w:t>Other publications reporting types of infections as well as types of mic</w:t>
      </w:r>
      <w:r w:rsidR="00567962" w:rsidRPr="008860E6">
        <w:rPr>
          <w:rFonts w:ascii="Times New Roman" w:hAnsi="Times New Roman" w:cs="Times New Roman"/>
          <w:sz w:val="24"/>
          <w:szCs w:val="24"/>
        </w:rPr>
        <w:t xml:space="preserve">roorganism are listed in </w:t>
      </w:r>
      <w:r w:rsidR="00F9569D">
        <w:rPr>
          <w:rFonts w:ascii="Times New Roman" w:hAnsi="Times New Roman" w:cs="Times New Roman"/>
          <w:sz w:val="24"/>
          <w:szCs w:val="24"/>
        </w:rPr>
        <w:t>T</w:t>
      </w:r>
      <w:r w:rsidR="00567962" w:rsidRPr="008860E6">
        <w:rPr>
          <w:rFonts w:ascii="Times New Roman" w:hAnsi="Times New Roman" w:cs="Times New Roman"/>
          <w:sz w:val="24"/>
          <w:szCs w:val="24"/>
        </w:rPr>
        <w:t>able</w:t>
      </w:r>
      <w:r w:rsidR="00F9569D">
        <w:rPr>
          <w:rFonts w:ascii="Times New Roman" w:hAnsi="Times New Roman" w:cs="Times New Roman"/>
          <w:sz w:val="24"/>
          <w:szCs w:val="24"/>
        </w:rPr>
        <w:t>s</w:t>
      </w:r>
      <w:r w:rsidR="00567962" w:rsidRPr="008860E6">
        <w:rPr>
          <w:rFonts w:ascii="Times New Roman" w:hAnsi="Times New Roman" w:cs="Times New Roman"/>
          <w:sz w:val="24"/>
          <w:szCs w:val="24"/>
        </w:rPr>
        <w:t xml:space="preserve"> 1 and 2</w:t>
      </w:r>
      <w:r w:rsidR="00B21F1D">
        <w:rPr>
          <w:rFonts w:ascii="Times New Roman" w:hAnsi="Times New Roman" w:cs="Times New Roman"/>
          <w:sz w:val="24"/>
          <w:szCs w:val="24"/>
        </w:rPr>
        <w:t>.</w:t>
      </w:r>
    </w:p>
    <w:p w14:paraId="3ED9DDF1" w14:textId="5D26773D" w:rsidR="00633323" w:rsidRDefault="00633323" w:rsidP="002F6A5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sert Tables 1 and 2.</w:t>
      </w:r>
    </w:p>
    <w:p w14:paraId="2BEC6CD3" w14:textId="77777777" w:rsidR="00F22422" w:rsidRPr="00647067" w:rsidRDefault="00F9569D" w:rsidP="00F2242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 xml:space="preserve">3.5 </w:t>
      </w:r>
      <w:r w:rsidR="00F22422" w:rsidRPr="00647067">
        <w:rPr>
          <w:rFonts w:ascii="Times New Roman" w:hAnsi="Times New Roman" w:cs="Times New Roman"/>
          <w:sz w:val="24"/>
          <w:szCs w:val="24"/>
          <w:u w:val="single"/>
        </w:rPr>
        <w:t>Quality Assessment</w:t>
      </w:r>
    </w:p>
    <w:p w14:paraId="2817A62F" w14:textId="27B94716" w:rsidR="00F22422" w:rsidRDefault="00F22422" w:rsidP="002F6A5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7067">
        <w:rPr>
          <w:rFonts w:ascii="Times New Roman" w:hAnsi="Times New Roman" w:cs="Times New Roman"/>
          <w:sz w:val="24"/>
          <w:szCs w:val="24"/>
        </w:rPr>
        <w:t xml:space="preserve">The maximum of ten stars is awarded to a study. We considered study a high quality when scored </w:t>
      </w:r>
      <w:r w:rsidRPr="00647067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Pr="00647067">
        <w:rPr>
          <w:rFonts w:ascii="Times New Roman" w:hAnsi="Times New Roman" w:cs="Times New Roman"/>
          <w:sz w:val="24"/>
          <w:szCs w:val="24"/>
        </w:rPr>
        <w:t>7, a medium quality scored 5-6 and a low quality scored 0-4. The stars that were awarded to studies ranged from six to nine, and the average value was 7.7</w:t>
      </w:r>
      <w:r w:rsidR="00652884" w:rsidRPr="00647067">
        <w:rPr>
          <w:rFonts w:ascii="Times New Roman" w:hAnsi="Times New Roman" w:cs="Times New Roman"/>
          <w:sz w:val="24"/>
          <w:szCs w:val="24"/>
        </w:rPr>
        <w:t xml:space="preserve"> (Table 3</w:t>
      </w:r>
      <w:r w:rsidRPr="00647067">
        <w:rPr>
          <w:rFonts w:ascii="Times New Roman" w:hAnsi="Times New Roman" w:cs="Times New Roman"/>
          <w:sz w:val="24"/>
          <w:szCs w:val="24"/>
        </w:rPr>
        <w:t>).</w:t>
      </w:r>
      <w:r w:rsidR="00ED5113" w:rsidRPr="00647067">
        <w:rPr>
          <w:rFonts w:ascii="Times New Roman" w:hAnsi="Times New Roman" w:cs="Times New Roman"/>
          <w:sz w:val="24"/>
          <w:szCs w:val="24"/>
        </w:rPr>
        <w:t xml:space="preserve"> Most of the studies used ECDC </w:t>
      </w:r>
      <w:r w:rsidR="00ED00AA" w:rsidRPr="00647067">
        <w:rPr>
          <w:rFonts w:ascii="Times New Roman" w:hAnsi="Times New Roman" w:cs="Times New Roman"/>
          <w:sz w:val="24"/>
          <w:szCs w:val="24"/>
        </w:rPr>
        <w:t>protocol</w:t>
      </w:r>
      <w:r w:rsidR="00ED5113" w:rsidRPr="00647067">
        <w:rPr>
          <w:rFonts w:ascii="Times New Roman" w:hAnsi="Times New Roman" w:cs="Times New Roman"/>
          <w:sz w:val="24"/>
          <w:szCs w:val="24"/>
        </w:rPr>
        <w:t xml:space="preserve"> as </w:t>
      </w:r>
      <w:r w:rsidR="00EB3E30">
        <w:rPr>
          <w:rFonts w:ascii="Times New Roman" w:hAnsi="Times New Roman" w:cs="Times New Roman"/>
          <w:sz w:val="24"/>
          <w:szCs w:val="24"/>
        </w:rPr>
        <w:t xml:space="preserve">a </w:t>
      </w:r>
      <w:r w:rsidR="00ED5113" w:rsidRPr="00EB3E30">
        <w:rPr>
          <w:rFonts w:ascii="Times New Roman" w:hAnsi="Times New Roman" w:cs="Times New Roman"/>
          <w:noProof/>
          <w:sz w:val="24"/>
          <w:szCs w:val="24"/>
        </w:rPr>
        <w:t>validated</w:t>
      </w:r>
      <w:r w:rsidR="00ED5113" w:rsidRPr="00647067">
        <w:rPr>
          <w:rFonts w:ascii="Times New Roman" w:hAnsi="Times New Roman" w:cs="Times New Roman"/>
          <w:sz w:val="24"/>
          <w:szCs w:val="24"/>
        </w:rPr>
        <w:t xml:space="preserve"> measurement tool to assess the prevalence of HAIs.</w:t>
      </w:r>
      <w:r w:rsidR="00DC5F09">
        <w:rPr>
          <w:rFonts w:ascii="Times New Roman" w:hAnsi="Times New Roman" w:cs="Times New Roman"/>
          <w:sz w:val="24"/>
          <w:szCs w:val="24"/>
        </w:rPr>
        <w:t xml:space="preserve"> </w:t>
      </w:r>
      <w:r w:rsidR="00ED5113" w:rsidRPr="00647067">
        <w:rPr>
          <w:rFonts w:ascii="Times New Roman" w:hAnsi="Times New Roman" w:cs="Times New Roman"/>
          <w:sz w:val="24"/>
          <w:szCs w:val="24"/>
        </w:rPr>
        <w:t>Independent blind assessment was done in all studies.</w:t>
      </w:r>
    </w:p>
    <w:p w14:paraId="385E3EB9" w14:textId="46E8C4A9" w:rsidR="00633323" w:rsidRPr="00647067" w:rsidRDefault="00633323" w:rsidP="002F6A5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sert Table 3</w:t>
      </w:r>
    </w:p>
    <w:p w14:paraId="2E4F1026" w14:textId="77777777" w:rsidR="004859CE" w:rsidRDefault="004859CE" w:rsidP="002A14E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A2B48B0" w14:textId="77777777" w:rsidR="003C03BB" w:rsidRPr="002A14EB" w:rsidRDefault="001A2218" w:rsidP="002A14EB">
      <w:pPr>
        <w:spacing w:line="24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 xml:space="preserve">4. </w:t>
      </w:r>
      <w:r w:rsidR="00B91619">
        <w:rPr>
          <w:rFonts w:ascii="Times New Roman" w:hAnsi="Times New Roman" w:cs="Times New Roman"/>
          <w:b/>
          <w:sz w:val="28"/>
          <w:szCs w:val="24"/>
        </w:rPr>
        <w:t>DISCUSSION</w:t>
      </w:r>
    </w:p>
    <w:p w14:paraId="59905B55" w14:textId="0353CC3C" w:rsidR="009C5129" w:rsidRDefault="00D562A7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6109">
        <w:rPr>
          <w:rFonts w:ascii="Times New Roman" w:hAnsi="Times New Roman" w:cs="Times New Roman"/>
          <w:noProof/>
          <w:sz w:val="24"/>
          <w:szCs w:val="24"/>
        </w:rPr>
        <w:t>Hea</w:t>
      </w:r>
      <w:r w:rsidR="00F12672" w:rsidRPr="00746109">
        <w:rPr>
          <w:rFonts w:ascii="Times New Roman" w:hAnsi="Times New Roman" w:cs="Times New Roman"/>
          <w:noProof/>
          <w:sz w:val="24"/>
          <w:szCs w:val="24"/>
        </w:rPr>
        <w:t>lthcare</w:t>
      </w:r>
      <w:r w:rsidR="00746109">
        <w:rPr>
          <w:rFonts w:ascii="Times New Roman" w:hAnsi="Times New Roman" w:cs="Times New Roman"/>
          <w:noProof/>
          <w:sz w:val="24"/>
          <w:szCs w:val="24"/>
        </w:rPr>
        <w:t>-</w:t>
      </w:r>
      <w:r w:rsidR="00F12672" w:rsidRPr="00746109">
        <w:rPr>
          <w:rFonts w:ascii="Times New Roman" w:hAnsi="Times New Roman" w:cs="Times New Roman"/>
          <w:noProof/>
          <w:sz w:val="24"/>
          <w:szCs w:val="24"/>
        </w:rPr>
        <w:t>associated</w:t>
      </w:r>
      <w:r w:rsidR="00F12672" w:rsidRPr="008860E6">
        <w:rPr>
          <w:rFonts w:ascii="Times New Roman" w:hAnsi="Times New Roman" w:cs="Times New Roman"/>
          <w:sz w:val="24"/>
          <w:szCs w:val="24"/>
        </w:rPr>
        <w:t xml:space="preserve"> infections are</w:t>
      </w:r>
      <w:r w:rsidRPr="008860E6">
        <w:rPr>
          <w:rFonts w:ascii="Times New Roman" w:hAnsi="Times New Roman" w:cs="Times New Roman"/>
          <w:sz w:val="24"/>
          <w:szCs w:val="24"/>
        </w:rPr>
        <w:t xml:space="preserve"> a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mong the </w:t>
      </w:r>
      <w:r w:rsidR="00991DBB">
        <w:rPr>
          <w:rFonts w:ascii="Times New Roman" w:hAnsi="Times New Roman" w:cs="Times New Roman"/>
          <w:sz w:val="24"/>
          <w:szCs w:val="24"/>
        </w:rPr>
        <w:t xml:space="preserve">most </w:t>
      </w:r>
      <w:r w:rsidRPr="008860E6">
        <w:rPr>
          <w:rFonts w:ascii="Times New Roman" w:hAnsi="Times New Roman" w:cs="Times New Roman"/>
          <w:sz w:val="24"/>
          <w:szCs w:val="24"/>
        </w:rPr>
        <w:t>serious public health issue</w:t>
      </w:r>
      <w:r w:rsidR="009C5129">
        <w:rPr>
          <w:rFonts w:ascii="Times New Roman" w:hAnsi="Times New Roman" w:cs="Times New Roman"/>
          <w:sz w:val="24"/>
          <w:szCs w:val="24"/>
        </w:rPr>
        <w:t>s</w:t>
      </w:r>
      <w:r w:rsidRPr="008860E6">
        <w:rPr>
          <w:rFonts w:ascii="Times New Roman" w:hAnsi="Times New Roman" w:cs="Times New Roman"/>
          <w:sz w:val="24"/>
          <w:szCs w:val="24"/>
        </w:rPr>
        <w:t xml:space="preserve"> with substantial </w:t>
      </w:r>
      <w:r w:rsidR="009C5129">
        <w:rPr>
          <w:rFonts w:ascii="Times New Roman" w:hAnsi="Times New Roman" w:cs="Times New Roman"/>
          <w:sz w:val="24"/>
          <w:szCs w:val="24"/>
        </w:rPr>
        <w:t xml:space="preserve">morbidity, </w:t>
      </w:r>
      <w:r w:rsidRPr="008860E6">
        <w:rPr>
          <w:rFonts w:ascii="Times New Roman" w:hAnsi="Times New Roman" w:cs="Times New Roman"/>
          <w:sz w:val="24"/>
          <w:szCs w:val="24"/>
        </w:rPr>
        <w:t xml:space="preserve">mortality </w:t>
      </w:r>
      <w:r w:rsidR="009C5129">
        <w:rPr>
          <w:rFonts w:ascii="Times New Roman" w:hAnsi="Times New Roman" w:cs="Times New Roman"/>
          <w:sz w:val="24"/>
          <w:szCs w:val="24"/>
        </w:rPr>
        <w:t xml:space="preserve">and cost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vc3V0aGk8L0F1dGhvcj48WWVhcj4yMDE3PC9ZZWFy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vc3V0aGk8L0F1dGhvcj48WWVhcj4yMDE3PC9ZZWFy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Manoukian, 2018 #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Rothe, 2013 #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7" w:tooltip="Manosuthi, 2017 #31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8" w:tooltip="Glance, 2011 #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We </w:t>
      </w:r>
      <w:r w:rsidR="009C5129">
        <w:rPr>
          <w:rFonts w:ascii="Times New Roman" w:hAnsi="Times New Roman" w:cs="Times New Roman"/>
          <w:sz w:val="24"/>
          <w:szCs w:val="24"/>
        </w:rPr>
        <w:t xml:space="preserve">subsequently </w:t>
      </w:r>
      <w:r w:rsidRPr="008860E6">
        <w:rPr>
          <w:rFonts w:ascii="Times New Roman" w:hAnsi="Times New Roman" w:cs="Times New Roman"/>
          <w:sz w:val="24"/>
          <w:szCs w:val="24"/>
        </w:rPr>
        <w:t xml:space="preserve">systematically reviewed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sixty</w:t>
      </w:r>
      <w:r w:rsidR="003F1CD0">
        <w:rPr>
          <w:rFonts w:ascii="Times New Roman" w:hAnsi="Times New Roman" w:cs="Times New Roman"/>
          <w:noProof/>
          <w:sz w:val="24"/>
          <w:szCs w:val="24"/>
        </w:rPr>
        <w:t>-</w:t>
      </w:r>
      <w:r w:rsidRPr="003F1CD0">
        <w:rPr>
          <w:rFonts w:ascii="Times New Roman" w:hAnsi="Times New Roman" w:cs="Times New Roman"/>
          <w:noProof/>
          <w:sz w:val="24"/>
          <w:szCs w:val="24"/>
        </w:rPr>
        <w:t>seven</w:t>
      </w:r>
      <w:r w:rsidRPr="008860E6">
        <w:rPr>
          <w:rFonts w:ascii="Times New Roman" w:hAnsi="Times New Roman" w:cs="Times New Roman"/>
          <w:sz w:val="24"/>
          <w:szCs w:val="24"/>
        </w:rPr>
        <w:t xml:space="preserve"> studies reporting </w:t>
      </w:r>
      <w:r w:rsidR="003F1CD0">
        <w:rPr>
          <w:rFonts w:ascii="Times New Roman" w:hAnsi="Times New Roman" w:cs="Times New Roman"/>
          <w:sz w:val="24"/>
          <w:szCs w:val="24"/>
        </w:rPr>
        <w:t xml:space="preserve">the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proportion</w:t>
      </w:r>
      <w:r w:rsidRPr="008860E6">
        <w:rPr>
          <w:rFonts w:ascii="Times New Roman" w:hAnsi="Times New Roman" w:cs="Times New Roman"/>
          <w:sz w:val="24"/>
          <w:szCs w:val="24"/>
        </w:rPr>
        <w:t xml:space="preserve"> of overall HAIs in mixed 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patient </w:t>
      </w:r>
      <w:r w:rsidRPr="008860E6">
        <w:rPr>
          <w:rFonts w:ascii="Times New Roman" w:hAnsi="Times New Roman" w:cs="Times New Roman"/>
          <w:sz w:val="24"/>
          <w:szCs w:val="24"/>
        </w:rPr>
        <w:t>population</w:t>
      </w:r>
      <w:r w:rsidR="008D6800">
        <w:rPr>
          <w:rFonts w:ascii="Times New Roman" w:hAnsi="Times New Roman" w:cs="Times New Roman"/>
          <w:sz w:val="24"/>
          <w:szCs w:val="24"/>
        </w:rPr>
        <w:t>s</w:t>
      </w:r>
      <w:r w:rsidRPr="008860E6">
        <w:rPr>
          <w:rFonts w:ascii="Times New Roman" w:hAnsi="Times New Roman" w:cs="Times New Roman"/>
          <w:sz w:val="24"/>
          <w:szCs w:val="24"/>
        </w:rPr>
        <w:t>. The selected studies conducted in various healthcare settings provide baseline information in order to develop future intervention research. Because of multi</w:t>
      </w:r>
      <w:r w:rsidR="00BB107F">
        <w:rPr>
          <w:rFonts w:ascii="Times New Roman" w:hAnsi="Times New Roman" w:cs="Times New Roman"/>
          <w:sz w:val="24"/>
          <w:szCs w:val="24"/>
        </w:rPr>
        <w:t>-</w:t>
      </w:r>
      <w:r w:rsidRPr="008860E6">
        <w:rPr>
          <w:rFonts w:ascii="Times New Roman" w:hAnsi="Times New Roman" w:cs="Times New Roman"/>
          <w:sz w:val="24"/>
          <w:szCs w:val="24"/>
        </w:rPr>
        <w:t>factorial feature</w:t>
      </w:r>
      <w:r w:rsidR="00403574" w:rsidRPr="008860E6">
        <w:rPr>
          <w:rFonts w:ascii="Times New Roman" w:hAnsi="Times New Roman" w:cs="Times New Roman"/>
          <w:sz w:val="24"/>
          <w:szCs w:val="24"/>
        </w:rPr>
        <w:t>s</w:t>
      </w:r>
      <w:r w:rsidRPr="008860E6">
        <w:rPr>
          <w:rFonts w:ascii="Times New Roman" w:hAnsi="Times New Roman" w:cs="Times New Roman"/>
          <w:sz w:val="24"/>
          <w:szCs w:val="24"/>
        </w:rPr>
        <w:t xml:space="preserve"> of HAIs, healthcare settings are challenging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 domains</w:t>
      </w:r>
      <w:r w:rsidRPr="008860E6">
        <w:rPr>
          <w:rFonts w:ascii="Times New Roman" w:hAnsi="Times New Roman" w:cs="Times New Roman"/>
          <w:sz w:val="24"/>
          <w:szCs w:val="24"/>
        </w:rPr>
        <w:t xml:space="preserve"> in order to identify </w:t>
      </w:r>
      <w:r w:rsidR="008D6800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>various types of infections and microorganisms</w:t>
      </w:r>
      <w:r w:rsidR="003F1CD0">
        <w:rPr>
          <w:rFonts w:ascii="Times New Roman" w:hAnsi="Times New Roman" w:cs="Times New Roman"/>
          <w:sz w:val="24"/>
          <w:szCs w:val="24"/>
        </w:rPr>
        <w:t>,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145735" w:rsidRPr="003F1CD0">
        <w:rPr>
          <w:rFonts w:ascii="Times New Roman" w:hAnsi="Times New Roman" w:cs="Times New Roman"/>
          <w:noProof/>
          <w:sz w:val="24"/>
          <w:szCs w:val="24"/>
        </w:rPr>
        <w:t>especially</w:t>
      </w:r>
      <w:r w:rsidR="00145735" w:rsidRPr="008860E6">
        <w:rPr>
          <w:rFonts w:ascii="Times New Roman" w:hAnsi="Times New Roman" w:cs="Times New Roman"/>
          <w:sz w:val="24"/>
          <w:szCs w:val="24"/>
        </w:rPr>
        <w:t xml:space="preserve"> in LMICs</w:t>
      </w:r>
      <w:r w:rsidRPr="008860E6">
        <w:rPr>
          <w:rFonts w:ascii="Times New Roman" w:hAnsi="Times New Roman" w:cs="Times New Roman"/>
          <w:sz w:val="24"/>
          <w:szCs w:val="24"/>
        </w:rPr>
        <w:t xml:space="preserve">. Most of 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>studies were conducted in Europe and Asia.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>Two studies were conducted in Africa, one in Ethiopia and one in Tunisia.</w:t>
      </w:r>
      <w:r w:rsidR="00821CCE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Previous literature </w:t>
      </w:r>
      <w:r w:rsidR="00403574" w:rsidRPr="008860E6">
        <w:rPr>
          <w:rFonts w:ascii="Times New Roman" w:hAnsi="Times New Roman" w:cs="Times New Roman"/>
          <w:sz w:val="24"/>
          <w:szCs w:val="24"/>
        </w:rPr>
        <w:t>surveys</w:t>
      </w:r>
      <w:r w:rsidRPr="008860E6">
        <w:rPr>
          <w:rFonts w:ascii="Times New Roman" w:hAnsi="Times New Roman" w:cs="Times New Roman"/>
          <w:sz w:val="24"/>
          <w:szCs w:val="24"/>
        </w:rPr>
        <w:t xml:space="preserve"> reported that HAIs remain</w:t>
      </w:r>
      <w:r w:rsidR="00403574" w:rsidRPr="008860E6">
        <w:rPr>
          <w:rFonts w:ascii="Times New Roman" w:hAnsi="Times New Roman" w:cs="Times New Roman"/>
          <w:sz w:val="24"/>
          <w:szCs w:val="24"/>
        </w:rPr>
        <w:t>ed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145735" w:rsidRPr="008860E6">
        <w:rPr>
          <w:rFonts w:ascii="Times New Roman" w:hAnsi="Times New Roman" w:cs="Times New Roman"/>
          <w:sz w:val="24"/>
          <w:szCs w:val="24"/>
        </w:rPr>
        <w:t xml:space="preserve">a </w:t>
      </w:r>
      <w:r w:rsidRPr="008860E6">
        <w:rPr>
          <w:rFonts w:ascii="Times New Roman" w:hAnsi="Times New Roman" w:cs="Times New Roman"/>
          <w:sz w:val="24"/>
          <w:szCs w:val="24"/>
        </w:rPr>
        <w:t xml:space="preserve">public health problem in </w:t>
      </w:r>
      <w:r w:rsidR="00145735" w:rsidRPr="008860E6">
        <w:rPr>
          <w:rFonts w:ascii="Times New Roman" w:hAnsi="Times New Roman" w:cs="Times New Roman"/>
          <w:sz w:val="24"/>
          <w:szCs w:val="24"/>
        </w:rPr>
        <w:t>LMICs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 compared with </w:t>
      </w:r>
      <w:r w:rsidRPr="008860E6">
        <w:rPr>
          <w:rFonts w:ascii="Times New Roman" w:hAnsi="Times New Roman" w:cs="Times New Roman"/>
          <w:sz w:val="24"/>
          <w:szCs w:val="24"/>
        </w:rPr>
        <w:t xml:space="preserve">developed countrie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egranzi&lt;/Author&gt;&lt;Year&gt;2011&lt;/Year&gt;&lt;RecNum&gt;811&lt;/RecNum&gt;&lt;DisplayText&gt;[29]&lt;/DisplayText&gt;&lt;record&gt;&lt;rec-number&gt;811&lt;/rec-number&gt;&lt;foreign-keys&gt;&lt;key app="EN" db-id="5partvetxr0t2jeax0q59v5xe5rr9f5apzev"&gt;811&lt;/key&gt;&lt;/foreign-keys&gt;&lt;ref-type name="Journal Article"&gt;17&lt;/ref-type&gt;&lt;contributors&gt;&lt;authors&gt;&lt;author&gt;Allegranzi, Benedetta&lt;/author&gt;&lt;author&gt;Nejad, Sepideh Bagheri&lt;/author&gt;&lt;author&gt;Combescure, Christophe&lt;/author&gt;&lt;author&gt;Graafmans, Wilco&lt;/author&gt;&lt;author&gt;Attar, Homa&lt;/author&gt;&lt;author&gt;Donaldson, Liam&lt;/author&gt;&lt;author&gt;Pittet, Didier&lt;/author&gt;&lt;/authors&gt;&lt;/contributors&gt;&lt;titles&gt;&lt;title&gt;Burden of endemic health-care-associated infection in developing countries: systematic review and meta-analysis&lt;/title&gt;&lt;secondary-title&gt;The Lancet&lt;/secondary-title&gt;&lt;/titles&gt;&lt;periodical&gt;&lt;full-title&gt;The Lancet&lt;/full-title&gt;&lt;/periodical&gt;&lt;pages&gt;228-241&lt;/pages&gt;&lt;volume&gt;377&lt;/volume&gt;&lt;number&gt;9761&lt;/number&gt;&lt;dates&gt;&lt;year&gt;2011&lt;/year&gt;&lt;/dates&gt;&lt;isbn&gt;0140-6736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Allegranzi, 2011 #81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>.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9C5129">
        <w:rPr>
          <w:rFonts w:ascii="Times New Roman" w:hAnsi="Times New Roman" w:cs="Times New Roman"/>
          <w:sz w:val="24"/>
          <w:szCs w:val="24"/>
        </w:rPr>
        <w:t xml:space="preserve">However, </w:t>
      </w:r>
      <w:r w:rsidR="008D6800">
        <w:rPr>
          <w:rFonts w:ascii="Times New Roman" w:hAnsi="Times New Roman" w:cs="Times New Roman"/>
          <w:sz w:val="24"/>
          <w:szCs w:val="24"/>
        </w:rPr>
        <w:t xml:space="preserve">to date </w:t>
      </w:r>
      <w:r w:rsidR="009C5129">
        <w:rPr>
          <w:rFonts w:ascii="Times New Roman" w:hAnsi="Times New Roman" w:cs="Times New Roman"/>
          <w:sz w:val="24"/>
          <w:szCs w:val="24"/>
        </w:rPr>
        <w:t>l</w:t>
      </w:r>
      <w:r w:rsidR="007F6047" w:rsidRPr="008860E6">
        <w:rPr>
          <w:rFonts w:ascii="Times New Roman" w:hAnsi="Times New Roman" w:cs="Times New Roman"/>
          <w:sz w:val="24"/>
          <w:szCs w:val="24"/>
        </w:rPr>
        <w:t>imited studies regarding</w:t>
      </w:r>
      <w:r w:rsidR="0080244A" w:rsidRPr="008860E6">
        <w:rPr>
          <w:rFonts w:ascii="Times New Roman" w:hAnsi="Times New Roman" w:cs="Times New Roman"/>
          <w:sz w:val="24"/>
          <w:szCs w:val="24"/>
        </w:rPr>
        <w:t xml:space="preserve"> PPS of HAIs </w:t>
      </w:r>
      <w:r w:rsidR="008D6800">
        <w:rPr>
          <w:rFonts w:ascii="Times New Roman" w:hAnsi="Times New Roman" w:cs="Times New Roman"/>
          <w:sz w:val="24"/>
          <w:szCs w:val="24"/>
        </w:rPr>
        <w:t>have been</w:t>
      </w:r>
      <w:r w:rsidR="0080244A" w:rsidRPr="008860E6">
        <w:rPr>
          <w:rFonts w:ascii="Times New Roman" w:hAnsi="Times New Roman" w:cs="Times New Roman"/>
          <w:sz w:val="24"/>
          <w:szCs w:val="24"/>
        </w:rPr>
        <w:t xml:space="preserve"> performed in LMICs because of lack of national surveillance system</w:t>
      </w:r>
      <w:r w:rsidR="008D6800">
        <w:rPr>
          <w:rFonts w:ascii="Times New Roman" w:hAnsi="Times New Roman" w:cs="Times New Roman"/>
          <w:sz w:val="24"/>
          <w:szCs w:val="24"/>
        </w:rPr>
        <w:t>s</w:t>
      </w:r>
      <w:r w:rsidR="0080244A"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AE7B96" w:rsidRPr="008860E6">
        <w:rPr>
          <w:rFonts w:ascii="Times New Roman" w:hAnsi="Times New Roman" w:cs="Times New Roman"/>
          <w:sz w:val="24"/>
          <w:szCs w:val="24"/>
        </w:rPr>
        <w:t>The main reason</w:t>
      </w:r>
      <w:r w:rsidR="007F6047" w:rsidRPr="008860E6">
        <w:rPr>
          <w:rFonts w:ascii="Times New Roman" w:hAnsi="Times New Roman" w:cs="Times New Roman"/>
          <w:sz w:val="24"/>
          <w:szCs w:val="24"/>
        </w:rPr>
        <w:t>s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9C5129">
        <w:rPr>
          <w:rFonts w:ascii="Times New Roman" w:hAnsi="Times New Roman" w:cs="Times New Roman"/>
          <w:sz w:val="24"/>
          <w:szCs w:val="24"/>
        </w:rPr>
        <w:t xml:space="preserve">for this </w:t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may include </w:t>
      </w:r>
      <w:r w:rsidR="008D6800">
        <w:rPr>
          <w:rFonts w:ascii="Times New Roman" w:hAnsi="Times New Roman" w:cs="Times New Roman"/>
          <w:sz w:val="24"/>
          <w:szCs w:val="24"/>
        </w:rPr>
        <w:t xml:space="preserve">a </w:t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lack of human and financial resources, </w:t>
      </w:r>
      <w:r w:rsidR="003F1CD0">
        <w:rPr>
          <w:rFonts w:ascii="Times New Roman" w:hAnsi="Times New Roman" w:cs="Times New Roman"/>
          <w:sz w:val="24"/>
          <w:szCs w:val="24"/>
        </w:rPr>
        <w:t xml:space="preserve">the </w:t>
      </w:r>
      <w:r w:rsidR="00AE7B96" w:rsidRPr="003F1CD0">
        <w:rPr>
          <w:rFonts w:ascii="Times New Roman" w:hAnsi="Times New Roman" w:cs="Times New Roman"/>
          <w:noProof/>
          <w:sz w:val="24"/>
          <w:szCs w:val="24"/>
        </w:rPr>
        <w:t>absence</w:t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 of expertise in interpretation of </w:t>
      </w:r>
      <w:r w:rsidR="008D6800">
        <w:rPr>
          <w:rFonts w:ascii="Times New Roman" w:hAnsi="Times New Roman" w:cs="Times New Roman"/>
          <w:sz w:val="24"/>
          <w:szCs w:val="24"/>
        </w:rPr>
        <w:t xml:space="preserve">the </w:t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data, </w:t>
      </w:r>
      <w:r w:rsidR="003F1CD0">
        <w:rPr>
          <w:rFonts w:ascii="Times New Roman" w:hAnsi="Times New Roman" w:cs="Times New Roman"/>
          <w:sz w:val="24"/>
          <w:szCs w:val="24"/>
        </w:rPr>
        <w:t xml:space="preserve">the </w:t>
      </w:r>
      <w:r w:rsidR="00AE7B96" w:rsidRPr="003F1CD0">
        <w:rPr>
          <w:rFonts w:ascii="Times New Roman" w:hAnsi="Times New Roman" w:cs="Times New Roman"/>
          <w:noProof/>
          <w:sz w:val="24"/>
          <w:szCs w:val="24"/>
        </w:rPr>
        <w:t>paucity</w:t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 of reliable diagnostic procedure</w:t>
      </w:r>
      <w:r w:rsidR="008D6800">
        <w:rPr>
          <w:rFonts w:ascii="Times New Roman" w:hAnsi="Times New Roman" w:cs="Times New Roman"/>
          <w:sz w:val="24"/>
          <w:szCs w:val="24"/>
        </w:rPr>
        <w:t xml:space="preserve">s, the </w:t>
      </w:r>
      <w:r w:rsidR="00AE7B96" w:rsidRPr="008860E6">
        <w:rPr>
          <w:rFonts w:ascii="Times New Roman" w:hAnsi="Times New Roman" w:cs="Times New Roman"/>
          <w:sz w:val="24"/>
          <w:szCs w:val="24"/>
        </w:rPr>
        <w:t>scarcity of d</w:t>
      </w:r>
      <w:r w:rsidR="007030C1" w:rsidRPr="008860E6">
        <w:rPr>
          <w:rFonts w:ascii="Times New Roman" w:hAnsi="Times New Roman" w:cs="Times New Roman"/>
          <w:sz w:val="24"/>
          <w:szCs w:val="24"/>
        </w:rPr>
        <w:t>a</w:t>
      </w:r>
      <w:r w:rsidR="00AE7B96" w:rsidRPr="008860E6">
        <w:rPr>
          <w:rFonts w:ascii="Times New Roman" w:hAnsi="Times New Roman" w:cs="Times New Roman"/>
          <w:sz w:val="24"/>
          <w:szCs w:val="24"/>
        </w:rPr>
        <w:t>ta obta</w:t>
      </w:r>
      <w:r w:rsidR="007030C1" w:rsidRPr="008860E6">
        <w:rPr>
          <w:rFonts w:ascii="Times New Roman" w:hAnsi="Times New Roman" w:cs="Times New Roman"/>
          <w:sz w:val="24"/>
          <w:szCs w:val="24"/>
        </w:rPr>
        <w:t>ined</w:t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 from patient records and </w:t>
      </w:r>
      <w:r w:rsidR="008D6800">
        <w:rPr>
          <w:rFonts w:ascii="Times New Roman" w:hAnsi="Times New Roman" w:cs="Times New Roman"/>
          <w:sz w:val="24"/>
          <w:szCs w:val="24"/>
        </w:rPr>
        <w:t xml:space="preserve">the </w:t>
      </w:r>
      <w:r w:rsidR="00AE7B96" w:rsidRPr="008860E6">
        <w:rPr>
          <w:rFonts w:ascii="Times New Roman" w:hAnsi="Times New Roman" w:cs="Times New Roman"/>
          <w:sz w:val="24"/>
          <w:szCs w:val="24"/>
        </w:rPr>
        <w:t>absence of software used for surveillance of HAIs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egranzi&lt;/Author&gt;&lt;Year&gt;2011&lt;/Year&gt;&lt;RecNum&gt;976&lt;/RecNum&gt;&lt;DisplayText&gt;[17]&lt;/DisplayText&gt;&lt;record&gt;&lt;rec-number&gt;976&lt;/rec-number&gt;&lt;foreign-keys&gt;&lt;key app="EN" db-id="5partvetxr0t2jeax0q59v5xe5rr9f5apzev"&gt;976&lt;/key&gt;&lt;/foreign-keys&gt;&lt;ref-type name="Journal Article"&gt;17&lt;/ref-type&gt;&lt;contributors&gt;&lt;authors&gt;&lt;author&gt;Allegranzi, Benedetta&lt;/author&gt;&lt;author&gt;Bagheri Nejad, S&lt;/author&gt;&lt;author&gt;Chraiti, MN&lt;/author&gt;&lt;author&gt;Combescure, C&lt;/author&gt;&lt;author&gt;Attar, H&lt;/author&gt;&lt;author&gt;Pittet, D&lt;/author&gt;&lt;/authors&gt;&lt;/contributors&gt;&lt;titles&gt;&lt;title&gt;Report on the burden of endemic health care-associated infection worldwide&lt;/title&gt;&lt;secondary-title&gt;Geneva, Switzerland: World Health Organization&lt;/secondary-title&gt;&lt;/titles&gt;&lt;periodical&gt;&lt;full-title&gt;Geneva, Switzerland: World Health Organization&lt;/full-title&gt;&lt;/periodical&gt;&lt;dates&gt;&lt;year&gt;2011&lt;/year&gt;&lt;/dates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Allegranzi, 2011 #97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AE7B96" w:rsidRPr="008860E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0CAC17" w14:textId="05B323F4" w:rsidR="00D562A7" w:rsidRPr="009F5B56" w:rsidRDefault="00D562A7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 xml:space="preserve">In Canada, Denis et al conducted prevalence surveys in both adults and pediatric 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settings with </w:t>
      </w:r>
      <w:r w:rsidRPr="008860E6">
        <w:rPr>
          <w:rFonts w:ascii="Times New Roman" w:hAnsi="Times New Roman" w:cs="Times New Roman"/>
          <w:sz w:val="24"/>
          <w:szCs w:val="24"/>
        </w:rPr>
        <w:t>report</w:t>
      </w:r>
      <w:r w:rsidR="00403574" w:rsidRPr="008860E6">
        <w:rPr>
          <w:rFonts w:ascii="Times New Roman" w:hAnsi="Times New Roman" w:cs="Times New Roman"/>
          <w:sz w:val="24"/>
          <w:szCs w:val="24"/>
        </w:rPr>
        <w:t>edly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9C5129">
        <w:rPr>
          <w:rFonts w:ascii="Times New Roman" w:hAnsi="Times New Roman" w:cs="Times New Roman"/>
          <w:sz w:val="24"/>
          <w:szCs w:val="24"/>
        </w:rPr>
        <w:t xml:space="preserve">a </w:t>
      </w:r>
      <w:r w:rsidRPr="008860E6">
        <w:rPr>
          <w:rFonts w:ascii="Times New Roman" w:hAnsi="Times New Roman" w:cs="Times New Roman"/>
          <w:sz w:val="24"/>
          <w:szCs w:val="24"/>
        </w:rPr>
        <w:t>high prevalence rate of HAIs in adults than in pediatric</w:t>
      </w:r>
      <w:r w:rsidR="009C5129">
        <w:rPr>
          <w:rFonts w:ascii="Times New Roman" w:hAnsi="Times New Roman" w:cs="Times New Roman"/>
          <w:sz w:val="24"/>
          <w:szCs w:val="24"/>
        </w:rPr>
        <w:t xml:space="preserve"> patients</w:t>
      </w:r>
      <w:r w:rsidRPr="008860E6">
        <w:rPr>
          <w:rFonts w:ascii="Times New Roman" w:hAnsi="Times New Roman" w:cs="Times New Roman"/>
          <w:sz w:val="24"/>
          <w:szCs w:val="24"/>
        </w:rPr>
        <w:t xml:space="preserve">. One of 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>stud</w:t>
      </w:r>
      <w:r w:rsidR="009C5129">
        <w:rPr>
          <w:rFonts w:ascii="Times New Roman" w:hAnsi="Times New Roman" w:cs="Times New Roman"/>
          <w:sz w:val="24"/>
          <w:szCs w:val="24"/>
        </w:rPr>
        <w:t>ies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403574" w:rsidRPr="008860E6">
        <w:rPr>
          <w:rFonts w:ascii="Times New Roman" w:hAnsi="Times New Roman" w:cs="Times New Roman"/>
          <w:sz w:val="24"/>
          <w:szCs w:val="24"/>
        </w:rPr>
        <w:t xml:space="preserve">reported </w:t>
      </w:r>
      <w:r w:rsidR="009C5129">
        <w:rPr>
          <w:rFonts w:ascii="Times New Roman" w:hAnsi="Times New Roman" w:cs="Times New Roman"/>
          <w:sz w:val="24"/>
          <w:szCs w:val="24"/>
        </w:rPr>
        <w:t xml:space="preserve">a </w:t>
      </w:r>
      <w:r w:rsidR="00BB107F">
        <w:rPr>
          <w:rFonts w:ascii="Times New Roman" w:hAnsi="Times New Roman" w:cs="Times New Roman"/>
          <w:sz w:val="24"/>
          <w:szCs w:val="24"/>
        </w:rPr>
        <w:t>3-</w:t>
      </w:r>
      <w:r w:rsidR="00403574" w:rsidRPr="008860E6">
        <w:rPr>
          <w:rFonts w:ascii="Times New Roman" w:hAnsi="Times New Roman" w:cs="Times New Roman"/>
          <w:sz w:val="24"/>
          <w:szCs w:val="24"/>
        </w:rPr>
        <w:t>20 times higher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neonatal infection rate in developing countries </w:t>
      </w:r>
      <w:r w:rsidR="00403574" w:rsidRPr="008860E6">
        <w:rPr>
          <w:rFonts w:ascii="Times New Roman" w:hAnsi="Times New Roman" w:cs="Times New Roman"/>
          <w:sz w:val="24"/>
          <w:szCs w:val="24"/>
        </w:rPr>
        <w:t>compared to</w:t>
      </w:r>
      <w:r w:rsidRPr="008860E6">
        <w:rPr>
          <w:rFonts w:ascii="Times New Roman" w:hAnsi="Times New Roman" w:cs="Times New Roman"/>
          <w:sz w:val="24"/>
          <w:szCs w:val="24"/>
        </w:rPr>
        <w:t xml:space="preserve"> developed countries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aidi&lt;/Author&gt;&lt;Year&gt;2005&lt;/Year&gt;&lt;RecNum&gt;982&lt;/RecNum&gt;&lt;DisplayText&gt;[28]&lt;/DisplayText&gt;&lt;record&gt;&lt;rec-number&gt;982&lt;/rec-number&gt;&lt;foreign-keys&gt;&lt;key app="EN" db-id="5partvetxr0t2jeax0q59v5xe5rr9f5apzev"&gt;982&lt;/key&gt;&lt;/foreign-keys&gt;&lt;ref-type name="Journal Article"&gt;17&lt;/ref-type&gt;&lt;contributors&gt;&lt;authors&gt;&lt;author&gt;Zaidi, Anita KM&lt;/author&gt;&lt;author&gt;Huskins, W Charles&lt;/author&gt;&lt;author&gt;Thaver, Durrane&lt;/author&gt;&lt;author&gt;Bhutta, Zulfiqar A&lt;/author&gt;&lt;author&gt;Abbas, Zohair&lt;/author&gt;&lt;author&gt;Goldmann, Donald A&lt;/author&gt;&lt;/authors&gt;&lt;/contributors&gt;&lt;titles&gt;&lt;title&gt;Hospital-acquired neonatal infections in developing countries&lt;/title&gt;&lt;secondary-title&gt;The Lancet&lt;/secondary-title&gt;&lt;/titles&gt;&lt;periodical&gt;&lt;full-title&gt;The Lancet&lt;/full-title&gt;&lt;/periodical&gt;&lt;pages&gt;1175-1188&lt;/pages&gt;&lt;volume&gt;365&lt;/volume&gt;&lt;number&gt;9465&lt;/number&gt;&lt;dates&gt;&lt;year&gt;2005&lt;/year&gt;&lt;/dates&gt;&lt;isbn&gt;0140-6736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8" w:tooltip="Zaidi, 2005 #98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2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Rezende and colleagues performed </w:t>
      </w:r>
      <w:r w:rsidR="009C5129">
        <w:rPr>
          <w:rFonts w:ascii="Times New Roman" w:hAnsi="Times New Roman" w:cs="Times New Roman"/>
          <w:sz w:val="24"/>
          <w:szCs w:val="24"/>
        </w:rPr>
        <w:t xml:space="preserve">a </w:t>
      </w:r>
      <w:r w:rsidRPr="008860E6">
        <w:rPr>
          <w:rFonts w:ascii="Times New Roman" w:hAnsi="Times New Roman" w:cs="Times New Roman"/>
          <w:sz w:val="24"/>
          <w:szCs w:val="24"/>
        </w:rPr>
        <w:t xml:space="preserve">prevalence survey in Brazil </w:t>
      </w:r>
      <w:r w:rsidR="009C5129">
        <w:rPr>
          <w:rFonts w:ascii="Times New Roman" w:hAnsi="Times New Roman" w:cs="Times New Roman"/>
          <w:sz w:val="24"/>
          <w:szCs w:val="24"/>
        </w:rPr>
        <w:t xml:space="preserve">and </w:t>
      </w:r>
      <w:r w:rsidRPr="008860E6">
        <w:rPr>
          <w:rFonts w:ascii="Times New Roman" w:hAnsi="Times New Roman" w:cs="Times New Roman"/>
          <w:sz w:val="24"/>
          <w:szCs w:val="24"/>
        </w:rPr>
        <w:t>report</w:t>
      </w:r>
      <w:r w:rsidR="009C5129">
        <w:rPr>
          <w:rFonts w:ascii="Times New Roman" w:hAnsi="Times New Roman" w:cs="Times New Roman"/>
          <w:sz w:val="24"/>
          <w:szCs w:val="24"/>
        </w:rPr>
        <w:t>ed</w:t>
      </w:r>
      <w:r w:rsidRPr="008860E6">
        <w:rPr>
          <w:rFonts w:ascii="Times New Roman" w:hAnsi="Times New Roman" w:cs="Times New Roman"/>
          <w:sz w:val="24"/>
          <w:szCs w:val="24"/>
        </w:rPr>
        <w:t xml:space="preserve"> 11.4% prevalence of HAIs, requiring inter-institutional efforts so that appropriate measure</w:t>
      </w:r>
      <w:r w:rsidR="008F0A56" w:rsidRPr="008860E6">
        <w:rPr>
          <w:rFonts w:ascii="Times New Roman" w:hAnsi="Times New Roman" w:cs="Times New Roman"/>
          <w:sz w:val="24"/>
          <w:szCs w:val="24"/>
        </w:rPr>
        <w:t>s</w:t>
      </w:r>
      <w:r w:rsidRPr="008860E6">
        <w:rPr>
          <w:rFonts w:ascii="Times New Roman" w:hAnsi="Times New Roman" w:cs="Times New Roman"/>
          <w:sz w:val="24"/>
          <w:szCs w:val="24"/>
        </w:rPr>
        <w:t xml:space="preserve"> c</w:t>
      </w:r>
      <w:r w:rsidR="009C5129">
        <w:rPr>
          <w:rFonts w:ascii="Times New Roman" w:hAnsi="Times New Roman" w:cs="Times New Roman"/>
          <w:sz w:val="24"/>
          <w:szCs w:val="24"/>
        </w:rPr>
        <w:t>ould</w:t>
      </w:r>
      <w:r w:rsidRPr="008860E6">
        <w:rPr>
          <w:rFonts w:ascii="Times New Roman" w:hAnsi="Times New Roman" w:cs="Times New Roman"/>
          <w:sz w:val="24"/>
          <w:szCs w:val="24"/>
        </w:rPr>
        <w:t xml:space="preserve"> be taken. The </w:t>
      </w:r>
      <w:r w:rsidRPr="009F5B56">
        <w:rPr>
          <w:rFonts w:ascii="Times New Roman" w:hAnsi="Times New Roman" w:cs="Times New Roman"/>
          <w:sz w:val="24"/>
          <w:szCs w:val="24"/>
        </w:rPr>
        <w:t xml:space="preserve">frequency of endemic HAIs in neonatal ICUs in </w:t>
      </w:r>
      <w:r w:rsidR="009C5129">
        <w:rPr>
          <w:rFonts w:ascii="Times New Roman" w:hAnsi="Times New Roman" w:cs="Times New Roman"/>
          <w:sz w:val="24"/>
          <w:szCs w:val="24"/>
        </w:rPr>
        <w:t xml:space="preserve">a </w:t>
      </w:r>
      <w:r w:rsidRPr="009F5B56">
        <w:rPr>
          <w:rFonts w:ascii="Times New Roman" w:hAnsi="Times New Roman" w:cs="Times New Roman"/>
          <w:sz w:val="24"/>
          <w:szCs w:val="24"/>
        </w:rPr>
        <w:t>few region</w:t>
      </w:r>
      <w:r w:rsidR="009C5129">
        <w:rPr>
          <w:rFonts w:ascii="Times New Roman" w:hAnsi="Times New Roman" w:cs="Times New Roman"/>
          <w:sz w:val="24"/>
          <w:szCs w:val="24"/>
        </w:rPr>
        <w:t>s</w:t>
      </w:r>
      <w:r w:rsidRPr="009F5B56">
        <w:rPr>
          <w:rFonts w:ascii="Times New Roman" w:hAnsi="Times New Roman" w:cs="Times New Roman"/>
          <w:sz w:val="24"/>
          <w:szCs w:val="24"/>
        </w:rPr>
        <w:t xml:space="preserve"> for example Brazil is 9 times higher than in USA </w:t>
      </w:r>
      <w:r w:rsidR="00130DA5" w:rsidRPr="002351CC">
        <w:rPr>
          <w:rFonts w:ascii="Times New Roman" w:hAnsi="Times New Roman" w:cs="Times New Roman"/>
          <w:sz w:val="24"/>
          <w:szCs w:val="24"/>
        </w:rPr>
        <w:fldChar w:fldCharType="begin"/>
      </w:r>
      <w:r w:rsidR="00C40C5F" w:rsidRPr="002351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egranzi&lt;/Author&gt;&lt;Year&gt;2011&lt;/Year&gt;&lt;RecNum&gt;811&lt;/RecNum&gt;&lt;DisplayText&gt;[29]&lt;/DisplayText&gt;&lt;record&gt;&lt;rec-number&gt;811&lt;/rec-number&gt;&lt;foreign-keys&gt;&lt;key app="EN" db-id="5partvetxr0t2jeax0q59v5xe5rr9f5apzev"&gt;811&lt;/key&gt;&lt;/foreign-keys&gt;&lt;ref-type name="Journal Article"&gt;17&lt;/ref-type&gt;&lt;contributors&gt;&lt;authors&gt;&lt;author&gt;Allegranzi, Benedetta&lt;/author&gt;&lt;author&gt;Nejad, Sepideh Bagheri&lt;/author&gt;&lt;author&gt;Combescure, Christophe&lt;/author&gt;&lt;author&gt;Graafmans, Wilco&lt;/author&gt;&lt;author&gt;Attar, Homa&lt;/author&gt;&lt;author&gt;Donaldson, Liam&lt;/author&gt;&lt;author&gt;Pittet, Didier&lt;/author&gt;&lt;/authors&gt;&lt;/contributors&gt;&lt;titles&gt;&lt;title&gt;Burden of endemic health-care-associated infection in developing countries: systematic review and meta-analysis&lt;/title&gt;&lt;secondary-title&gt;The Lancet&lt;/secondary-title&gt;&lt;/titles&gt;&lt;periodical&gt;&lt;full-title&gt;The Lancet&lt;/full-title&gt;&lt;/periodical&gt;&lt;pages&gt;228-241&lt;/pages&gt;&lt;volume&gt;377&lt;/volume&gt;&lt;number&gt;9761&lt;/number&gt;&lt;dates&gt;&lt;year&gt;2011&lt;/year&gt;&lt;/dates&gt;&lt;isbn&gt;0140-6736&lt;/isbn&gt;&lt;urls&gt;&lt;/urls&gt;&lt;/record&gt;&lt;/Cite&gt;&lt;/EndNote&gt;</w:instrText>
      </w:r>
      <w:r w:rsidR="00130DA5" w:rsidRPr="002351CC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 w:rsidRPr="002351C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Allegranzi, 2011 #811" w:history="1">
        <w:r w:rsidR="00624168" w:rsidRPr="002351CC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C40C5F" w:rsidRPr="002351CC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2351CC">
        <w:rPr>
          <w:rFonts w:ascii="Times New Roman" w:hAnsi="Times New Roman" w:cs="Times New Roman"/>
          <w:sz w:val="24"/>
          <w:szCs w:val="24"/>
        </w:rPr>
        <w:fldChar w:fldCharType="end"/>
      </w:r>
      <w:r w:rsidRPr="002351CC">
        <w:rPr>
          <w:rFonts w:ascii="Times New Roman" w:hAnsi="Times New Roman" w:cs="Times New Roman"/>
          <w:sz w:val="24"/>
          <w:szCs w:val="24"/>
        </w:rPr>
        <w:t>.</w:t>
      </w:r>
      <w:r w:rsidR="00D75329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D75329" w:rsidRPr="002351CC">
        <w:rPr>
          <w:rFonts w:ascii="Times New Roman" w:eastAsia="Times New Roman" w:hAnsi="Times New Roman" w:cs="Times New Roman"/>
          <w:sz w:val="24"/>
          <w:szCs w:val="24"/>
        </w:rPr>
        <w:t xml:space="preserve">The higher heterogeneity in the prevalence data may be due to </w:t>
      </w:r>
      <w:r w:rsidR="00D75329" w:rsidRPr="002351CC">
        <w:rPr>
          <w:rFonts w:ascii="Times New Roman" w:eastAsia="Times New Roman" w:hAnsi="Times New Roman" w:cs="Times New Roman"/>
          <w:sz w:val="24"/>
          <w:szCs w:val="24"/>
        </w:rPr>
        <w:lastRenderedPageBreak/>
        <w:t>the different study design</w:t>
      </w:r>
      <w:r w:rsidR="002607B0" w:rsidRPr="002351CC">
        <w:rPr>
          <w:rFonts w:ascii="Times New Roman" w:eastAsia="Times New Roman" w:hAnsi="Times New Roman" w:cs="Times New Roman"/>
          <w:sz w:val="24"/>
          <w:szCs w:val="24"/>
        </w:rPr>
        <w:t xml:space="preserve"> and the</w:t>
      </w:r>
      <w:r w:rsidR="00D75329" w:rsidRPr="002351CC">
        <w:rPr>
          <w:rFonts w:ascii="Times New Roman" w:eastAsia="Times New Roman" w:hAnsi="Times New Roman" w:cs="Times New Roman"/>
          <w:sz w:val="24"/>
          <w:szCs w:val="24"/>
        </w:rPr>
        <w:t xml:space="preserve"> selection of participants</w:t>
      </w:r>
      <w:r w:rsidR="00EC57BF" w:rsidRPr="002351CC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D75329" w:rsidRPr="002351CC">
        <w:rPr>
          <w:rFonts w:ascii="Times New Roman" w:eastAsia="Times New Roman" w:hAnsi="Times New Roman" w:cs="Times New Roman"/>
          <w:sz w:val="24"/>
          <w:szCs w:val="24"/>
        </w:rPr>
        <w:t>e.g., study populations, races, and sample sizes</w:t>
      </w:r>
      <w:r w:rsidR="00EC57BF" w:rsidRPr="002351CC">
        <w:rPr>
          <w:rFonts w:ascii="Times New Roman" w:eastAsia="Times New Roman" w:hAnsi="Times New Roman" w:cs="Times New Roman"/>
          <w:sz w:val="24"/>
          <w:szCs w:val="24"/>
        </w:rPr>
        <w:t>,</w:t>
      </w:r>
      <w:r w:rsidR="00D75329" w:rsidRPr="002351CC">
        <w:rPr>
          <w:rFonts w:ascii="Times New Roman" w:eastAsia="Times New Roman" w:hAnsi="Times New Roman" w:cs="Times New Roman"/>
          <w:sz w:val="24"/>
          <w:szCs w:val="24"/>
        </w:rPr>
        <w:t xml:space="preserve"> among the </w:t>
      </w:r>
      <w:r w:rsidR="002607B0" w:rsidRPr="002351CC">
        <w:rPr>
          <w:rFonts w:ascii="Times New Roman" w:eastAsia="Times New Roman" w:hAnsi="Times New Roman" w:cs="Times New Roman"/>
          <w:sz w:val="24"/>
          <w:szCs w:val="24"/>
        </w:rPr>
        <w:t>reviewed</w:t>
      </w:r>
      <w:r w:rsidR="00D75329" w:rsidRPr="002351CC">
        <w:rPr>
          <w:rFonts w:ascii="Times New Roman" w:eastAsia="Times New Roman" w:hAnsi="Times New Roman" w:cs="Times New Roman"/>
          <w:sz w:val="24"/>
          <w:szCs w:val="24"/>
        </w:rPr>
        <w:t xml:space="preserve"> studies.</w:t>
      </w:r>
      <w:r w:rsidR="0095747A" w:rsidRPr="009F5B56">
        <w:rPr>
          <w:rFonts w:ascii="Times New Roman" w:hAnsi="Times New Roman" w:cs="Times New Roman"/>
          <w:sz w:val="24"/>
          <w:szCs w:val="24"/>
        </w:rPr>
        <w:t xml:space="preserve"> According to </w:t>
      </w:r>
      <w:r w:rsidR="00EC57BF">
        <w:rPr>
          <w:rFonts w:ascii="Times New Roman" w:hAnsi="Times New Roman" w:cs="Times New Roman"/>
          <w:sz w:val="24"/>
          <w:szCs w:val="24"/>
        </w:rPr>
        <w:t xml:space="preserve">the </w:t>
      </w:r>
      <w:r w:rsidR="0095747A" w:rsidRPr="009F5B56">
        <w:rPr>
          <w:rFonts w:ascii="Times New Roman" w:hAnsi="Times New Roman" w:cs="Times New Roman"/>
          <w:sz w:val="24"/>
          <w:szCs w:val="24"/>
        </w:rPr>
        <w:t xml:space="preserve">WHO, </w:t>
      </w:r>
      <w:r w:rsidR="00EC57BF">
        <w:rPr>
          <w:rFonts w:ascii="Times New Roman" w:hAnsi="Times New Roman" w:cs="Times New Roman"/>
          <w:sz w:val="24"/>
          <w:szCs w:val="24"/>
        </w:rPr>
        <w:t xml:space="preserve">the </w:t>
      </w:r>
      <w:r w:rsidR="0095747A" w:rsidRPr="009F5B56">
        <w:rPr>
          <w:rFonts w:ascii="Times New Roman" w:hAnsi="Times New Roman" w:cs="Times New Roman"/>
          <w:sz w:val="24"/>
          <w:szCs w:val="24"/>
        </w:rPr>
        <w:t>pooled prevalence of HAIs in</w:t>
      </w:r>
      <w:r w:rsidR="00DD5759">
        <w:rPr>
          <w:rFonts w:ascii="Times New Roman" w:hAnsi="Times New Roman" w:cs="Times New Roman"/>
          <w:sz w:val="24"/>
          <w:szCs w:val="24"/>
        </w:rPr>
        <w:t xml:space="preserve"> LMICs</w:t>
      </w:r>
      <w:r w:rsidR="00EC57BF">
        <w:rPr>
          <w:rFonts w:ascii="Times New Roman" w:hAnsi="Times New Roman" w:cs="Times New Roman"/>
          <w:sz w:val="24"/>
          <w:szCs w:val="24"/>
        </w:rPr>
        <w:t xml:space="preserve"> </w:t>
      </w:r>
      <w:r w:rsidR="00DD5759">
        <w:rPr>
          <w:rFonts w:ascii="Times New Roman" w:hAnsi="Times New Roman" w:cs="Times New Roman"/>
          <w:sz w:val="24"/>
          <w:szCs w:val="24"/>
        </w:rPr>
        <w:t>was 10.1%</w:t>
      </w:r>
      <w:r w:rsidR="0095747A" w:rsidRPr="009F5B56">
        <w:rPr>
          <w:rFonts w:ascii="Times New Roman" w:hAnsi="Times New Roman" w:cs="Times New Roman"/>
          <w:sz w:val="24"/>
          <w:szCs w:val="24"/>
        </w:rPr>
        <w:t xml:space="preserve">, while in HIs </w:t>
      </w:r>
      <w:r w:rsidR="00EC57BF">
        <w:rPr>
          <w:rFonts w:ascii="Times New Roman" w:hAnsi="Times New Roman" w:cs="Times New Roman"/>
          <w:sz w:val="24"/>
          <w:szCs w:val="24"/>
        </w:rPr>
        <w:t xml:space="preserve">the </w:t>
      </w:r>
      <w:r w:rsidR="0095747A" w:rsidRPr="009F5B56">
        <w:rPr>
          <w:rFonts w:ascii="Times New Roman" w:hAnsi="Times New Roman" w:cs="Times New Roman"/>
          <w:sz w:val="24"/>
          <w:szCs w:val="24"/>
        </w:rPr>
        <w:t xml:space="preserve">pooled prevalence of HAIs was 7.6% </w:t>
      </w:r>
      <w:r w:rsidR="00130DA5" w:rsidRPr="009F5B5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ganization&lt;/Author&gt;&lt;Year&gt;2011&lt;/Year&gt;&lt;RecNum&gt;386&lt;/RecNum&gt;&lt;DisplayText&gt;[34]&lt;/DisplayText&gt;&lt;record&gt;&lt;rec-number&gt;386&lt;/rec-number&gt;&lt;foreign-keys&gt;&lt;key app="EN" db-id="zwzax0wepp9ff8ex0235rf09s5dpvt2wa2s9" timestamp="1545552799"&gt;386&lt;/key&gt;&lt;/foreign-keys&gt;&lt;ref-type name="Journal Article"&gt;17&lt;/ref-type&gt;&lt;contributors&gt;&lt;authors&gt;&lt;author&gt;World Health Organization&lt;/author&gt;&lt;/authors&gt;&lt;/contributors&gt;&lt;titles&gt;&lt;title&gt;Report on the burden of endemic health care-associated infection worldwide&lt;/title&gt;&lt;/titles&gt;&lt;dates&gt;&lt;year&gt;2011&lt;/year&gt;&lt;/dates&gt;&lt;isbn&gt;9241501502&lt;/isbn&gt;&lt;urls&gt;&lt;/urls&gt;&lt;/record&gt;&lt;/Cite&gt;&lt;/EndNote&gt;</w:instrText>
      </w:r>
      <w:r w:rsidR="00130DA5" w:rsidRPr="009F5B5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4" w:tooltip="Organization, 2011 #38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3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9F5B56">
        <w:rPr>
          <w:rFonts w:ascii="Times New Roman" w:hAnsi="Times New Roman" w:cs="Times New Roman"/>
          <w:sz w:val="24"/>
          <w:szCs w:val="24"/>
        </w:rPr>
        <w:fldChar w:fldCharType="end"/>
      </w:r>
      <w:r w:rsidR="0095747A" w:rsidRPr="009F5B56">
        <w:rPr>
          <w:rFonts w:ascii="Times New Roman" w:hAnsi="Times New Roman" w:cs="Times New Roman"/>
          <w:sz w:val="24"/>
          <w:szCs w:val="24"/>
        </w:rPr>
        <w:t xml:space="preserve">.  </w:t>
      </w:r>
      <w:r w:rsidR="00DD5759">
        <w:rPr>
          <w:rFonts w:ascii="Times New Roman" w:hAnsi="Times New Roman" w:cs="Times New Roman"/>
          <w:sz w:val="24"/>
          <w:szCs w:val="24"/>
        </w:rPr>
        <w:t>Due to insufficient data or lack of resources in LMICs, the pooled prevalence of HAIs was significantly higher in LMICs than in HIs.</w:t>
      </w:r>
    </w:p>
    <w:p w14:paraId="0B32AA87" w14:textId="51FD36DE" w:rsidR="000168C4" w:rsidRDefault="00D562A7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 xml:space="preserve">Our </w:t>
      </w:r>
      <w:r w:rsidR="00473D0A">
        <w:rPr>
          <w:rFonts w:ascii="Times New Roman" w:hAnsi="Times New Roman" w:cs="Times New Roman"/>
          <w:sz w:val="24"/>
          <w:szCs w:val="24"/>
        </w:rPr>
        <w:t>f</w:t>
      </w:r>
      <w:r w:rsidRPr="008860E6">
        <w:rPr>
          <w:rFonts w:ascii="Times New Roman" w:hAnsi="Times New Roman" w:cs="Times New Roman"/>
          <w:sz w:val="24"/>
          <w:szCs w:val="24"/>
        </w:rPr>
        <w:t xml:space="preserve">indings indicated that lower respiratory tract infections </w:t>
      </w:r>
      <w:r w:rsidR="003F1CD0">
        <w:rPr>
          <w:rFonts w:ascii="Times New Roman" w:hAnsi="Times New Roman" w:cs="Times New Roman"/>
          <w:noProof/>
          <w:sz w:val="24"/>
          <w:szCs w:val="24"/>
        </w:rPr>
        <w:t>are</w:t>
      </w:r>
      <w:r w:rsidR="00BB56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F0A56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 xml:space="preserve">leading HAIs followed by urinary tract infections, surgical site infections and bloodstream infections in most of </w:t>
      </w:r>
      <w:r w:rsidR="003F1CD0">
        <w:rPr>
          <w:rFonts w:ascii="Times New Roman" w:hAnsi="Times New Roman" w:cs="Times New Roman"/>
          <w:sz w:val="24"/>
          <w:szCs w:val="24"/>
        </w:rPr>
        <w:t xml:space="preserve">the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selected</w:t>
      </w:r>
      <w:r w:rsidRPr="008860E6">
        <w:rPr>
          <w:rFonts w:ascii="Times New Roman" w:hAnsi="Times New Roman" w:cs="Times New Roman"/>
          <w:sz w:val="24"/>
          <w:szCs w:val="24"/>
        </w:rPr>
        <w:t xml:space="preserve"> studies. </w:t>
      </w:r>
      <w:r w:rsidR="00B22FAE">
        <w:rPr>
          <w:rFonts w:ascii="Times New Roman" w:hAnsi="Times New Roman" w:cs="Times New Roman"/>
          <w:sz w:val="24"/>
          <w:szCs w:val="24"/>
        </w:rPr>
        <w:t>A study performed in Australia reported high rates of</w:t>
      </w:r>
      <w:r w:rsidRPr="008860E6">
        <w:rPr>
          <w:rFonts w:ascii="Times New Roman" w:hAnsi="Times New Roman" w:cs="Times New Roman"/>
          <w:sz w:val="24"/>
          <w:szCs w:val="24"/>
        </w:rPr>
        <w:t xml:space="preserve"> illness from acut</w:t>
      </w:r>
      <w:r w:rsidR="00B22453" w:rsidRPr="008860E6">
        <w:rPr>
          <w:rFonts w:ascii="Times New Roman" w:hAnsi="Times New Roman" w:cs="Times New Roman"/>
          <w:sz w:val="24"/>
          <w:szCs w:val="24"/>
        </w:rPr>
        <w:t>e as well as chronic respiratory</w:t>
      </w:r>
      <w:r w:rsidRPr="008860E6">
        <w:rPr>
          <w:rFonts w:ascii="Times New Roman" w:hAnsi="Times New Roman" w:cs="Times New Roman"/>
          <w:sz w:val="24"/>
          <w:szCs w:val="24"/>
        </w:rPr>
        <w:t xml:space="preserve"> tract infections</w:t>
      </w:r>
      <w:r w:rsidR="00B22FAE">
        <w:rPr>
          <w:rFonts w:ascii="Times New Roman" w:hAnsi="Times New Roman" w:cs="Times New Roman"/>
          <w:sz w:val="24"/>
          <w:szCs w:val="24"/>
        </w:rPr>
        <w:t xml:space="preserve"> in </w:t>
      </w:r>
      <w:r w:rsidR="00EC57BF">
        <w:rPr>
          <w:rFonts w:ascii="Times New Roman" w:hAnsi="Times New Roman" w:cs="Times New Roman"/>
          <w:sz w:val="24"/>
          <w:szCs w:val="24"/>
        </w:rPr>
        <w:t xml:space="preserve">the </w:t>
      </w:r>
      <w:r w:rsidR="00B22FAE">
        <w:rPr>
          <w:rFonts w:ascii="Times New Roman" w:hAnsi="Times New Roman" w:cs="Times New Roman"/>
          <w:sz w:val="24"/>
          <w:szCs w:val="24"/>
        </w:rPr>
        <w:t>indigenous pediatric population</w:t>
      </w:r>
      <w:r w:rsidRPr="008860E6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g&lt;/Author&gt;&lt;Year&gt;2009&lt;/Year&gt;&lt;RecNum&gt;358&lt;/RecNum&gt;&lt;DisplayText&gt;[109]&lt;/DisplayText&gt;&lt;record&gt;&lt;rec-number&gt;358&lt;/rec-number&gt;&lt;foreign-keys&gt;&lt;key app="EN" db-id="rfaz9x22kvwd9oevte1vpa2sx590t5dfesxp" timestamp="1518968165"&gt;358&lt;/key&gt;&lt;/foreign-keys&gt;&lt;ref-type name="Journal Article"&gt;17&lt;/ref-type&gt;&lt;contributors&gt;&lt;authors&gt;&lt;author&gt;Chang, Anne B&lt;/author&gt;&lt;author&gt;Chang, Christina C&lt;/author&gt;&lt;author&gt;O&amp;apos;Grady, K&lt;/author&gt;&lt;author&gt;Torzillo, PJ&lt;/author&gt;&lt;/authors&gt;&lt;/contributors&gt;&lt;titles&gt;&lt;title&gt;Lower respiratory tract infections&lt;/title&gt;&lt;secondary-title&gt;Pediatric Clinics&lt;/secondary-title&gt;&lt;/titles&gt;&lt;periodical&gt;&lt;full-title&gt;Pediatric Clinics&lt;/full-title&gt;&lt;/periodical&gt;&lt;pages&gt;1303-1321&lt;/pages&gt;&lt;volume&gt;56&lt;/volume&gt;&lt;number&gt;6&lt;/number&gt;&lt;dates&gt;&lt;year&gt;2009&lt;/year&gt;&lt;/dates&gt;&lt;isbn&gt;0031-3955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9" w:tooltip="Chang, 2009 #35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0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473D0A">
        <w:rPr>
          <w:rFonts w:ascii="Times New Roman" w:hAnsi="Times New Roman" w:cs="Times New Roman"/>
          <w:sz w:val="24"/>
          <w:szCs w:val="24"/>
        </w:rPr>
        <w:t>This is important as p</w:t>
      </w:r>
      <w:r w:rsidRPr="008860E6">
        <w:rPr>
          <w:rFonts w:ascii="Times New Roman" w:hAnsi="Times New Roman" w:cs="Times New Roman"/>
          <w:sz w:val="24"/>
          <w:szCs w:val="24"/>
        </w:rPr>
        <w:t xml:space="preserve">neumonia is </w:t>
      </w:r>
      <w:r w:rsidR="008F0A56" w:rsidRPr="008860E6">
        <w:rPr>
          <w:rFonts w:ascii="Times New Roman" w:hAnsi="Times New Roman" w:cs="Times New Roman"/>
          <w:sz w:val="24"/>
          <w:szCs w:val="24"/>
        </w:rPr>
        <w:t xml:space="preserve">the </w:t>
      </w:r>
      <w:r w:rsidRPr="008860E6">
        <w:rPr>
          <w:rFonts w:ascii="Times New Roman" w:hAnsi="Times New Roman" w:cs="Times New Roman"/>
          <w:sz w:val="24"/>
          <w:szCs w:val="24"/>
        </w:rPr>
        <w:t>most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Pr="008860E6">
        <w:rPr>
          <w:rFonts w:ascii="Times New Roman" w:hAnsi="Times New Roman" w:cs="Times New Roman"/>
          <w:sz w:val="24"/>
          <w:szCs w:val="24"/>
        </w:rPr>
        <w:t xml:space="preserve">frequent lower respiratory tract infection </w:t>
      </w:r>
      <w:r w:rsidR="008F0A56" w:rsidRPr="008860E6">
        <w:rPr>
          <w:rFonts w:ascii="Times New Roman" w:hAnsi="Times New Roman" w:cs="Times New Roman"/>
          <w:sz w:val="24"/>
          <w:szCs w:val="24"/>
        </w:rPr>
        <w:t xml:space="preserve">and a </w:t>
      </w:r>
      <w:r w:rsidRPr="008860E6">
        <w:rPr>
          <w:rFonts w:ascii="Times New Roman" w:hAnsi="Times New Roman" w:cs="Times New Roman"/>
          <w:sz w:val="24"/>
          <w:szCs w:val="24"/>
        </w:rPr>
        <w:t>leading cause of death</w:t>
      </w:r>
      <w:r w:rsidR="00EC57BF">
        <w:rPr>
          <w:rFonts w:ascii="Times New Roman" w:hAnsi="Times New Roman" w:cs="Times New Roman"/>
          <w:sz w:val="24"/>
          <w:szCs w:val="24"/>
        </w:rPr>
        <w:t xml:space="preserve"> </w:t>
      </w:r>
      <w:r w:rsidR="00130DA5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oeger&lt;/Author&gt;&lt;Year&gt;2018&lt;/Year&gt;&lt;RecNum&gt;1161&lt;/RecNum&gt;&lt;DisplayText&gt;[110]&lt;/DisplayText&gt;&lt;record&gt;&lt;rec-number&gt;1161&lt;/rec-number&gt;&lt;foreign-keys&gt;&lt;key app="EN" db-id="5partvetxr0t2jeax0q59v5xe5rr9f5apzev"&gt;1161&lt;/key&gt;&lt;/foreign-keys&gt;&lt;ref-type name="Journal Article"&gt;17&lt;/ref-type&gt;&lt;contributors&gt;&lt;authors&gt;&lt;author&gt;Troeger, Christopher E&lt;/author&gt;&lt;author&gt;Blacker, Brigette F&lt;/author&gt;&lt;author&gt;Khalil, Ibrahim A&lt;/author&gt;&lt;author&gt;Zimsen, Stephanie RM&lt;/author&gt;&lt;author&gt;Albertson, Samuel B&lt;/author&gt;&lt;author&gt;Abate, Degu&lt;/author&gt;&lt;author&gt;Abdela, Jemal&lt;/author&gt;&lt;author&gt;Adhikari, Tara Ballav&lt;/author&gt;&lt;author&gt;Aghayan, Sargis Aghasi&lt;/author&gt;&lt;author&gt;Agrawal, Sutapa&lt;/author&gt;&lt;/authors&gt;&lt;/contributors&gt;&lt;titles&gt;&lt;title&gt;Mortality, morbidity, and hospitalisations due to influenza lower respiratory tract infections, 2017: an analysis for the Global Burden of Disease Study 2017&lt;/title&gt;&lt;secondary-title&gt;The Lancet Respiratory Medicine&lt;/secondary-title&gt;&lt;/titles&gt;&lt;periodical&gt;&lt;full-title&gt;The Lancet Respiratory Medicine&lt;/full-title&gt;&lt;/periodical&gt;&lt;dates&gt;&lt;year&gt;2018&lt;/year&gt;&lt;/dates&gt;&lt;isbn&gt;2213-2600&lt;/isbn&gt;&lt;urls&gt;&lt;/urls&gt;&lt;/record&gt;&lt;/Cite&gt;&lt;/EndNote&gt;</w:instrText>
      </w:r>
      <w:r w:rsidR="00130DA5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0" w:tooltip="Troeger, 2018 #116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A study conducted in Ethiopia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ha</w:t>
      </w:r>
      <w:r w:rsidR="003F1CD0">
        <w:rPr>
          <w:rFonts w:ascii="Times New Roman" w:hAnsi="Times New Roman" w:cs="Times New Roman"/>
          <w:noProof/>
          <w:sz w:val="24"/>
          <w:szCs w:val="24"/>
        </w:rPr>
        <w:t>s</w:t>
      </w:r>
      <w:r w:rsidRPr="008860E6">
        <w:rPr>
          <w:rFonts w:ascii="Times New Roman" w:hAnsi="Times New Roman" w:cs="Times New Roman"/>
          <w:sz w:val="24"/>
          <w:szCs w:val="24"/>
        </w:rPr>
        <w:t xml:space="preserve"> reported high rates of surgical site infections. Surgical site infection leads to </w:t>
      </w:r>
      <w:r w:rsidR="003F1CD0">
        <w:rPr>
          <w:rFonts w:ascii="Times New Roman" w:hAnsi="Times New Roman" w:cs="Times New Roman"/>
          <w:sz w:val="24"/>
          <w:szCs w:val="24"/>
        </w:rPr>
        <w:t xml:space="preserve">a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prolonged</w:t>
      </w:r>
      <w:r w:rsidRPr="008860E6">
        <w:rPr>
          <w:rFonts w:ascii="Times New Roman" w:hAnsi="Times New Roman" w:cs="Times New Roman"/>
          <w:sz w:val="24"/>
          <w:szCs w:val="24"/>
        </w:rPr>
        <w:t xml:space="preserve"> hospital stay and increased costs of therapy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Lissovoy&lt;/Author&gt;&lt;Year&gt;2009&lt;/Year&gt;&lt;RecNum&gt;360&lt;/RecNum&gt;&lt;DisplayText&gt;[111]&lt;/DisplayText&gt;&lt;record&gt;&lt;rec-number&gt;360&lt;/rec-number&gt;&lt;foreign-keys&gt;&lt;key app="EN" db-id="rfaz9x22kvwd9oevte1vpa2sx590t5dfesxp" timestamp="1518968871"&gt;360&lt;/key&gt;&lt;/foreign-keys&gt;&lt;ref-type name="Journal Article"&gt;17&lt;/ref-type&gt;&lt;contributors&gt;&lt;authors&gt;&lt;author&gt;de Lissovoy, Gregory&lt;/author&gt;&lt;author&gt;Fraeman, Kathy&lt;/author&gt;&lt;author&gt;Hutchins, Valerie&lt;/author&gt;&lt;author&gt;Murphy, Denise&lt;/author&gt;&lt;author&gt;Song, David&lt;/author&gt;&lt;author&gt;Vaughn, Brian B&lt;/author&gt;&lt;/authors&gt;&lt;/contributors&gt;&lt;titles&gt;&lt;title&gt;Surgical site infection: incidence and impact on hospital utilization and treatment costs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387-397&lt;/pages&gt;&lt;volume&gt;37&lt;/volume&gt;&lt;number&gt;5&lt;/number&gt;&lt;dates&gt;&lt;year&gt;2009&lt;/year&gt;&lt;/dates&gt;&lt;isbn&gt;0196-6553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1" w:tooltip="de Lissovoy, 2009 #36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>.</w:t>
      </w:r>
      <w:r w:rsidR="00673A9B" w:rsidRPr="008860E6">
        <w:rPr>
          <w:rFonts w:ascii="Times New Roman" w:hAnsi="Times New Roman" w:cs="Times New Roman"/>
          <w:sz w:val="24"/>
          <w:szCs w:val="24"/>
        </w:rPr>
        <w:t xml:space="preserve"> In our findings, surgical site infection</w:t>
      </w:r>
      <w:r w:rsidR="000168C4">
        <w:rPr>
          <w:rFonts w:ascii="Times New Roman" w:hAnsi="Times New Roman" w:cs="Times New Roman"/>
          <w:sz w:val="24"/>
          <w:szCs w:val="24"/>
        </w:rPr>
        <w:t>s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0168C4">
        <w:rPr>
          <w:rFonts w:ascii="Times New Roman" w:hAnsi="Times New Roman" w:cs="Times New Roman"/>
          <w:sz w:val="24"/>
          <w:szCs w:val="24"/>
        </w:rPr>
        <w:t>were</w:t>
      </w:r>
      <w:r w:rsidR="00673A9B" w:rsidRPr="008860E6">
        <w:rPr>
          <w:rFonts w:ascii="Times New Roman" w:hAnsi="Times New Roman" w:cs="Times New Roman"/>
          <w:sz w:val="24"/>
          <w:szCs w:val="24"/>
        </w:rPr>
        <w:t xml:space="preserve"> the most frequent type of HAI in LMICs. </w:t>
      </w:r>
      <w:r w:rsidR="000168C4">
        <w:rPr>
          <w:rFonts w:ascii="Times New Roman" w:hAnsi="Times New Roman" w:cs="Times New Roman"/>
          <w:sz w:val="24"/>
          <w:szCs w:val="24"/>
        </w:rPr>
        <w:t xml:space="preserve">This is similar to </w:t>
      </w:r>
      <w:proofErr w:type="spellStart"/>
      <w:r w:rsidR="00673A9B" w:rsidRPr="008860E6">
        <w:rPr>
          <w:rFonts w:ascii="Times New Roman" w:hAnsi="Times New Roman" w:cs="Times New Roman"/>
          <w:sz w:val="24"/>
          <w:szCs w:val="24"/>
        </w:rPr>
        <w:t>Allegranzi</w:t>
      </w:r>
      <w:proofErr w:type="spellEnd"/>
      <w:r w:rsidR="00673A9B" w:rsidRPr="008860E6">
        <w:rPr>
          <w:rFonts w:ascii="Times New Roman" w:hAnsi="Times New Roman" w:cs="Times New Roman"/>
          <w:sz w:val="24"/>
          <w:szCs w:val="24"/>
        </w:rPr>
        <w:t xml:space="preserve"> and his colleague</w:t>
      </w:r>
      <w:r w:rsidR="00F41041" w:rsidRPr="008860E6">
        <w:rPr>
          <w:rFonts w:ascii="Times New Roman" w:hAnsi="Times New Roman" w:cs="Times New Roman"/>
          <w:sz w:val="24"/>
          <w:szCs w:val="24"/>
        </w:rPr>
        <w:t xml:space="preserve">s and </w:t>
      </w:r>
      <w:r w:rsidR="000168C4">
        <w:rPr>
          <w:rFonts w:ascii="Times New Roman" w:hAnsi="Times New Roman" w:cs="Times New Roman"/>
          <w:sz w:val="24"/>
          <w:szCs w:val="24"/>
        </w:rPr>
        <w:t xml:space="preserve">the </w:t>
      </w:r>
      <w:r w:rsidR="00F41041" w:rsidRPr="008860E6">
        <w:rPr>
          <w:rFonts w:ascii="Times New Roman" w:hAnsi="Times New Roman" w:cs="Times New Roman"/>
          <w:sz w:val="24"/>
          <w:szCs w:val="24"/>
        </w:rPr>
        <w:t xml:space="preserve">WHO </w:t>
      </w:r>
      <w:proofErr w:type="spellStart"/>
      <w:r w:rsidR="000168C4">
        <w:rPr>
          <w:rFonts w:ascii="Times New Roman" w:hAnsi="Times New Roman" w:cs="Times New Roman"/>
          <w:sz w:val="24"/>
          <w:szCs w:val="24"/>
        </w:rPr>
        <w:t>who</w:t>
      </w:r>
      <w:proofErr w:type="spellEnd"/>
      <w:r w:rsidR="00F41041" w:rsidRPr="008860E6">
        <w:rPr>
          <w:rFonts w:ascii="Times New Roman" w:hAnsi="Times New Roman" w:cs="Times New Roman"/>
          <w:sz w:val="24"/>
          <w:szCs w:val="24"/>
        </w:rPr>
        <w:t xml:space="preserve"> also reported s</w:t>
      </w:r>
      <w:r w:rsidR="00673A9B" w:rsidRPr="008860E6">
        <w:rPr>
          <w:rFonts w:ascii="Times New Roman" w:hAnsi="Times New Roman" w:cs="Times New Roman"/>
          <w:sz w:val="24"/>
          <w:szCs w:val="24"/>
        </w:rPr>
        <w:t xml:space="preserve">urgical site infection as </w:t>
      </w:r>
      <w:r w:rsidR="003F1CD0">
        <w:rPr>
          <w:rFonts w:ascii="Times New Roman" w:hAnsi="Times New Roman" w:cs="Times New Roman"/>
          <w:sz w:val="24"/>
          <w:szCs w:val="24"/>
        </w:rPr>
        <w:t xml:space="preserve">the </w:t>
      </w:r>
      <w:r w:rsidR="00673A9B" w:rsidRPr="003F1CD0">
        <w:rPr>
          <w:rFonts w:ascii="Times New Roman" w:hAnsi="Times New Roman" w:cs="Times New Roman"/>
          <w:noProof/>
          <w:sz w:val="24"/>
          <w:szCs w:val="24"/>
        </w:rPr>
        <w:t>most</w:t>
      </w:r>
      <w:r w:rsidR="00673A9B" w:rsidRPr="008860E6">
        <w:rPr>
          <w:rFonts w:ascii="Times New Roman" w:hAnsi="Times New Roman" w:cs="Times New Roman"/>
          <w:sz w:val="24"/>
          <w:szCs w:val="24"/>
        </w:rPr>
        <w:t xml:space="preserve"> common type of </w:t>
      </w:r>
      <w:r w:rsidR="000168C4">
        <w:rPr>
          <w:rFonts w:ascii="Times New Roman" w:hAnsi="Times New Roman" w:cs="Times New Roman"/>
          <w:sz w:val="24"/>
          <w:szCs w:val="24"/>
        </w:rPr>
        <w:t>HAI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egranzi&lt;/Author&gt;&lt;Year&gt;2011&lt;/Year&gt;&lt;RecNum&gt;976&lt;/RecNum&gt;&lt;DisplayText&gt;[17, 34]&lt;/DisplayText&gt;&lt;record&gt;&lt;rec-number&gt;976&lt;/rec-number&gt;&lt;foreign-keys&gt;&lt;key app="EN" db-id="5partvetxr0t2jeax0q59v5xe5rr9f5apzev"&gt;976&lt;/key&gt;&lt;/foreign-keys&gt;&lt;ref-type name="Journal Article"&gt;17&lt;/ref-type&gt;&lt;contributors&gt;&lt;authors&gt;&lt;author&gt;Allegranzi, Benedetta&lt;/author&gt;&lt;author&gt;Bagheri Nejad, S&lt;/author&gt;&lt;author&gt;Chraiti, MN&lt;/author&gt;&lt;author&gt;Combescure, C&lt;/author&gt;&lt;author&gt;Attar, H&lt;/author&gt;&lt;author&gt;Pittet, D&lt;/author&gt;&lt;/authors&gt;&lt;/contributors&gt;&lt;titles&gt;&lt;title&gt;Report on the burden of endemic health care-associated infection worldwide&lt;/title&gt;&lt;secondary-title&gt;Geneva, Switzerland: World Health Organization&lt;/secondary-title&gt;&lt;/titles&gt;&lt;periodical&gt;&lt;full-title&gt;Geneva, Switzerland: World Health Organization&lt;/full-title&gt;&lt;/periodical&gt;&lt;dates&gt;&lt;year&gt;2011&lt;/year&gt;&lt;/dates&gt;&lt;urls&gt;&lt;/urls&gt;&lt;/record&gt;&lt;/Cite&gt;&lt;Cite&gt;&lt;Author&gt;Organization&lt;/Author&gt;&lt;Year&gt;2011&lt;/Year&gt;&lt;RecNum&gt;386&lt;/RecNum&gt;&lt;record&gt;&lt;rec-number&gt;386&lt;/rec-number&gt;&lt;foreign-keys&gt;&lt;key app="EN" db-id="zwzax0wepp9ff8ex0235rf09s5dpvt2wa2s9" timestamp="1545552799"&gt;386&lt;/key&gt;&lt;/foreign-keys&gt;&lt;ref-type name="Journal Article"&gt;17&lt;/ref-type&gt;&lt;contributors&gt;&lt;authors&gt;&lt;author&gt;World Health Organization&lt;/author&gt;&lt;/authors&gt;&lt;/contributors&gt;&lt;titles&gt;&lt;title&gt;Report on the burden of endemic health care-associated infection worldwide&lt;/title&gt;&lt;/titles&gt;&lt;dates&gt;&lt;year&gt;2011&lt;/year&gt;&lt;/dates&gt;&lt;isbn&gt;9241501502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Allegranzi, 2011 #97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4" w:tooltip="Organization, 2011 #38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3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673A9B"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Pr="008860E6">
        <w:rPr>
          <w:rFonts w:ascii="Times New Roman" w:hAnsi="Times New Roman" w:cs="Times New Roman"/>
          <w:sz w:val="24"/>
          <w:szCs w:val="24"/>
        </w:rPr>
        <w:t xml:space="preserve"> Surgery and invasive procedures were </w:t>
      </w:r>
      <w:r w:rsidR="00B6199A" w:rsidRPr="008860E6">
        <w:rPr>
          <w:rFonts w:ascii="Times New Roman" w:hAnsi="Times New Roman" w:cs="Times New Roman"/>
          <w:sz w:val="24"/>
          <w:szCs w:val="24"/>
        </w:rPr>
        <w:t xml:space="preserve">among the </w:t>
      </w:r>
      <w:r w:rsidRPr="008860E6">
        <w:rPr>
          <w:rFonts w:ascii="Times New Roman" w:hAnsi="Times New Roman" w:cs="Times New Roman"/>
          <w:sz w:val="24"/>
          <w:szCs w:val="24"/>
        </w:rPr>
        <w:t>significant risk factors responsible for surgical site infections</w:t>
      </w:r>
      <w:r w:rsidR="000168C4">
        <w:rPr>
          <w:rFonts w:ascii="Times New Roman" w:hAnsi="Times New Roman" w:cs="Times New Roman"/>
          <w:sz w:val="24"/>
          <w:szCs w:val="24"/>
        </w:rPr>
        <w:t xml:space="preserve"> (SSIs)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tintas&lt;/Author&gt;&lt;Year&gt;2004&lt;/Year&gt;&lt;RecNum&gt;278&lt;/RecNum&gt;&lt;DisplayText&gt;[112]&lt;/DisplayText&gt;&lt;record&gt;&lt;rec-number&gt;278&lt;/rec-number&gt;&lt;foreign-keys&gt;&lt;key app="EN" db-id="rfaz9x22kvwd9oevte1vpa2sx590t5dfesxp" timestamp="1517375874"&gt;278&lt;/key&gt;&lt;/foreign-keys&gt;&lt;ref-type name="Journal Article"&gt;17&lt;/ref-type&gt;&lt;contributors&gt;&lt;authors&gt;&lt;author&gt;Metintas, Selma&lt;/author&gt;&lt;author&gt;Akgun, Yurdanur&lt;/author&gt;&lt;author&gt;Durmaz, Gul&lt;/author&gt;&lt;author&gt;Kalyoncu, Cemalettin&lt;/author&gt;&lt;/authors&gt;&lt;/contributors&gt;&lt;titles&gt;&lt;title&gt;Prevalence and characteristics of nosocomial infections in a Turkish university hospital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409-413&lt;/pages&gt;&lt;volume&gt;32&lt;/volume&gt;&lt;number&gt;7&lt;/number&gt;&lt;dates&gt;&lt;year&gt;2004&lt;/year&gt;&lt;/dates&gt;&lt;isbn&gt;0196-6553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2" w:tooltip="Metintas, 2004 #27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2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0168C4">
        <w:rPr>
          <w:rFonts w:ascii="Times New Roman" w:hAnsi="Times New Roman" w:cs="Times New Roman"/>
          <w:sz w:val="24"/>
          <w:szCs w:val="24"/>
        </w:rPr>
        <w:t xml:space="preserve">To address concerns, the </w:t>
      </w:r>
      <w:r w:rsidRPr="008860E6">
        <w:rPr>
          <w:rFonts w:ascii="Times New Roman" w:hAnsi="Times New Roman" w:cs="Times New Roman"/>
          <w:sz w:val="24"/>
          <w:szCs w:val="24"/>
        </w:rPr>
        <w:t xml:space="preserve">WHO </w:t>
      </w:r>
      <w:r w:rsidR="000168C4">
        <w:rPr>
          <w:rFonts w:ascii="Times New Roman" w:hAnsi="Times New Roman" w:cs="Times New Roman"/>
          <w:sz w:val="24"/>
          <w:szCs w:val="24"/>
        </w:rPr>
        <w:t xml:space="preserve">have </w:t>
      </w:r>
      <w:r w:rsidRPr="008860E6">
        <w:rPr>
          <w:rFonts w:ascii="Times New Roman" w:hAnsi="Times New Roman" w:cs="Times New Roman"/>
          <w:sz w:val="24"/>
          <w:szCs w:val="24"/>
        </w:rPr>
        <w:t xml:space="preserve">published </w:t>
      </w:r>
      <w:r w:rsidR="00B237C0" w:rsidRPr="008860E6">
        <w:rPr>
          <w:rFonts w:ascii="Times New Roman" w:hAnsi="Times New Roman" w:cs="Times New Roman"/>
          <w:sz w:val="24"/>
          <w:szCs w:val="24"/>
        </w:rPr>
        <w:t xml:space="preserve">their </w:t>
      </w:r>
      <w:r w:rsidRPr="008860E6">
        <w:rPr>
          <w:rFonts w:ascii="Times New Roman" w:hAnsi="Times New Roman" w:cs="Times New Roman"/>
          <w:sz w:val="24"/>
          <w:szCs w:val="24"/>
        </w:rPr>
        <w:t xml:space="preserve">guidelines to ensure surgical patient’s safety </w:t>
      </w:r>
      <w:r w:rsidR="000168C4">
        <w:rPr>
          <w:rFonts w:ascii="Times New Roman" w:hAnsi="Times New Roman" w:cs="Times New Roman"/>
          <w:sz w:val="24"/>
          <w:szCs w:val="24"/>
        </w:rPr>
        <w:t>which includes a</w:t>
      </w:r>
      <w:r w:rsidRPr="008860E6">
        <w:rPr>
          <w:rFonts w:ascii="Times New Roman" w:hAnsi="Times New Roman" w:cs="Times New Roman"/>
          <w:sz w:val="24"/>
          <w:szCs w:val="24"/>
        </w:rPr>
        <w:t xml:space="preserve"> safety checklist to reduce </w:t>
      </w:r>
      <w:r w:rsidR="000168C4">
        <w:rPr>
          <w:rFonts w:ascii="Times New Roman" w:hAnsi="Times New Roman" w:cs="Times New Roman"/>
          <w:sz w:val="24"/>
          <w:szCs w:val="24"/>
        </w:rPr>
        <w:t>mortality from SSIs</w:t>
      </w:r>
      <w:r w:rsidR="00BB107F">
        <w:rPr>
          <w:rFonts w:ascii="Times New Roman" w:hAnsi="Times New Roman" w:cs="Times New Roman"/>
          <w:sz w:val="24"/>
          <w:szCs w:val="24"/>
        </w:rPr>
        <w:t xml:space="preserve">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ynes&lt;/Author&gt;&lt;Year&gt;2009&lt;/Year&gt;&lt;RecNum&gt;361&lt;/RecNum&gt;&lt;DisplayText&gt;[113]&lt;/DisplayText&gt;&lt;record&gt;&lt;rec-number&gt;361&lt;/rec-number&gt;&lt;foreign-keys&gt;&lt;key app="EN" db-id="rfaz9x22kvwd9oevte1vpa2sx590t5dfesxp" timestamp="1518975724"&gt;361&lt;/key&gt;&lt;/foreign-keys&gt;&lt;ref-type name="Journal Article"&gt;17&lt;/ref-type&gt;&lt;contributors&gt;&lt;authors&gt;&lt;author&gt;Haynes, Alex B&lt;/author&gt;&lt;author&gt;Weiser, Thomas G&lt;/author&gt;&lt;author&gt;Berry, William R&lt;/author&gt;&lt;author&gt;Lipsitz, Stuart R&lt;/author&gt;&lt;author&gt;Breizat, Abdel-Hadi S&lt;/author&gt;&lt;author&gt;Dellinger, E Patchen&lt;/author&gt;&lt;author&gt;Herbosa, Teodoro&lt;/author&gt;&lt;author&gt;Joseph, Sudhir&lt;/author&gt;&lt;author&gt;Kibatala, Pascience L&lt;/author&gt;&lt;author&gt;Lapitan, Marie Carmela M&lt;/author&gt;&lt;/authors&gt;&lt;/contributors&gt;&lt;titles&gt;&lt;title&gt;A surgical safety checklist to reduce morbidity and mortality in a global population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491-499&lt;/pages&gt;&lt;volume&gt;360&lt;/volume&gt;&lt;number&gt;5&lt;/number&gt;&lt;dates&gt;&lt;year&gt;2009&lt;/year&gt;&lt;/dates&gt;&lt;isbn&gt;0028-4793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3" w:tooltip="Haynes, 2009 #361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C4AB0D" w14:textId="7BBD5943" w:rsidR="00D562A7" w:rsidRPr="008860E6" w:rsidRDefault="000168C4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e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valuation of microbiological patterns of HAIs was based on isolates of </w:t>
      </w:r>
      <w:r w:rsidR="003F1CD0">
        <w:rPr>
          <w:rFonts w:ascii="Times New Roman" w:hAnsi="Times New Roman" w:cs="Times New Roman"/>
          <w:sz w:val="24"/>
          <w:szCs w:val="24"/>
        </w:rPr>
        <w:t xml:space="preserve">the 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three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most frequent microorganisms</w:t>
      </w:r>
      <w:r w:rsidR="00E76483" w:rsidRPr="008860E6">
        <w:rPr>
          <w:rFonts w:ascii="Times New Roman" w:hAnsi="Times New Roman" w:cs="Times New Roman"/>
          <w:sz w:val="24"/>
          <w:szCs w:val="24"/>
        </w:rPr>
        <w:t>.</w:t>
      </w:r>
      <w:r w:rsidR="000B7816">
        <w:rPr>
          <w:rFonts w:ascii="Times New Roman" w:hAnsi="Times New Roman" w:cs="Times New Roman"/>
          <w:sz w:val="24"/>
          <w:szCs w:val="24"/>
        </w:rPr>
        <w:t xml:space="preserve"> 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Gram</w:t>
      </w:r>
      <w:r w:rsidR="003F1CD0">
        <w:rPr>
          <w:rFonts w:ascii="Times New Roman" w:hAnsi="Times New Roman" w:cs="Times New Roman"/>
          <w:noProof/>
          <w:sz w:val="24"/>
          <w:szCs w:val="24"/>
        </w:rPr>
        <w:t>-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negative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bacteria 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w</w:t>
      </w:r>
      <w:r w:rsidR="003F1CD0">
        <w:rPr>
          <w:rFonts w:ascii="Times New Roman" w:hAnsi="Times New Roman" w:cs="Times New Roman"/>
          <w:noProof/>
          <w:sz w:val="24"/>
          <w:szCs w:val="24"/>
        </w:rPr>
        <w:t>ere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reported as </w:t>
      </w:r>
      <w:r>
        <w:rPr>
          <w:rFonts w:ascii="Times New Roman" w:hAnsi="Times New Roman" w:cs="Times New Roman"/>
          <w:sz w:val="24"/>
          <w:szCs w:val="24"/>
        </w:rPr>
        <w:t xml:space="preserve">the principal 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causative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pathogen</w:t>
      </w:r>
      <w:r>
        <w:rPr>
          <w:rFonts w:ascii="Times New Roman" w:hAnsi="Times New Roman" w:cs="Times New Roman"/>
          <w:sz w:val="24"/>
          <w:szCs w:val="24"/>
        </w:rPr>
        <w:t>s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in Europe and Asia</w:t>
      </w:r>
      <w:r w:rsidR="001E1E93">
        <w:rPr>
          <w:rFonts w:ascii="Times New Roman" w:hAnsi="Times New Roman" w:cs="Times New Roman"/>
          <w:sz w:val="24"/>
          <w:szCs w:val="24"/>
        </w:rPr>
        <w:t xml:space="preserve"> </w:t>
      </w:r>
      <w:r w:rsidR="00130D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XNpZ25hbmk8L0F1dGhvcj48WWVhcj4yMDE2PC9ZZWFy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XNpZ25hbmk8L0F1dGhvcj48WWVhcj4yMDE2PC9ZZWFy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>
        <w:rPr>
          <w:rFonts w:ascii="Times New Roman" w:hAnsi="Times New Roman" w:cs="Times New Roman"/>
          <w:sz w:val="24"/>
          <w:szCs w:val="24"/>
        </w:rPr>
      </w:r>
      <w:r w:rsidR="00130DA5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8" w:tooltip="Lusignani, 2016 #253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48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7" w:tooltip="Behnke, 2013 #270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57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0" w:tooltip="Lizioli, 2003 #336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0" w:tooltip="Zhang, 2016 #24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91" w:tooltip="Danchaivijitr, 2005 #87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1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93" w:tooltip="Esen, 2004 #28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3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>
        <w:rPr>
          <w:rFonts w:ascii="Times New Roman" w:hAnsi="Times New Roman" w:cs="Times New Roman"/>
          <w:sz w:val="24"/>
          <w:szCs w:val="24"/>
        </w:rPr>
        <w:fldChar w:fldCharType="end"/>
      </w:r>
      <w:r w:rsidR="00D562A7" w:rsidRPr="008860E6">
        <w:rPr>
          <w:rFonts w:ascii="Times New Roman" w:hAnsi="Times New Roman" w:cs="Times New Roman"/>
          <w:sz w:val="24"/>
          <w:szCs w:val="24"/>
        </w:rPr>
        <w:t>.</w:t>
      </w:r>
      <w:r w:rsidR="00177A2A">
        <w:rPr>
          <w:rFonts w:ascii="Times New Roman" w:hAnsi="Times New Roman" w:cs="Times New Roman"/>
          <w:sz w:val="24"/>
          <w:szCs w:val="24"/>
        </w:rPr>
        <w:t xml:space="preserve"> </w:t>
      </w:r>
      <w:r w:rsidR="00177A2A" w:rsidRPr="008860E6">
        <w:rPr>
          <w:rFonts w:ascii="Times New Roman" w:hAnsi="Times New Roman" w:cs="Times New Roman"/>
          <w:sz w:val="24"/>
          <w:szCs w:val="24"/>
        </w:rPr>
        <w:t xml:space="preserve">Our results reported that </w:t>
      </w:r>
      <w:r w:rsidR="00BB107F">
        <w:rPr>
          <w:rFonts w:ascii="Times New Roman" w:hAnsi="Times New Roman" w:cs="Times New Roman"/>
          <w:i/>
          <w:sz w:val="24"/>
          <w:szCs w:val="24"/>
        </w:rPr>
        <w:t>S</w:t>
      </w:r>
      <w:r w:rsidR="00177A2A" w:rsidRPr="00972697">
        <w:rPr>
          <w:rFonts w:ascii="Times New Roman" w:hAnsi="Times New Roman" w:cs="Times New Roman"/>
          <w:i/>
          <w:sz w:val="24"/>
          <w:szCs w:val="24"/>
        </w:rPr>
        <w:t>taphylococcus aureus</w:t>
      </w:r>
      <w:r w:rsidR="00177A2A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BB107F">
        <w:rPr>
          <w:rFonts w:ascii="Times New Roman" w:hAnsi="Times New Roman" w:cs="Times New Roman"/>
          <w:i/>
          <w:sz w:val="24"/>
          <w:szCs w:val="24"/>
        </w:rPr>
        <w:t>P</w:t>
      </w:r>
      <w:r w:rsidR="00177A2A" w:rsidRPr="00972697">
        <w:rPr>
          <w:rFonts w:ascii="Times New Roman" w:hAnsi="Times New Roman" w:cs="Times New Roman"/>
          <w:i/>
          <w:sz w:val="24"/>
          <w:szCs w:val="24"/>
        </w:rPr>
        <w:t xml:space="preserve">seudomonas </w:t>
      </w:r>
      <w:r w:rsidR="00177A2A" w:rsidRPr="00972697">
        <w:rPr>
          <w:rFonts w:ascii="Times New Roman" w:hAnsi="Times New Roman" w:cs="Times New Roman"/>
          <w:i/>
          <w:noProof/>
          <w:sz w:val="24"/>
          <w:szCs w:val="24"/>
        </w:rPr>
        <w:t>aeroginosa</w:t>
      </w:r>
      <w:r w:rsidR="00177A2A" w:rsidRPr="003F1CD0">
        <w:rPr>
          <w:rFonts w:ascii="Times New Roman" w:hAnsi="Times New Roman" w:cs="Times New Roman"/>
          <w:noProof/>
          <w:sz w:val="24"/>
          <w:szCs w:val="24"/>
        </w:rPr>
        <w:t>,</w:t>
      </w:r>
      <w:r w:rsidR="00BB107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77A2A" w:rsidRPr="003F1CD0">
        <w:rPr>
          <w:rFonts w:ascii="Times New Roman" w:hAnsi="Times New Roman" w:cs="Times New Roman"/>
          <w:noProof/>
          <w:sz w:val="24"/>
          <w:szCs w:val="24"/>
        </w:rPr>
        <w:t>and</w:t>
      </w:r>
      <w:r w:rsidR="00BB107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B107F">
        <w:rPr>
          <w:rFonts w:ascii="Times New Roman" w:hAnsi="Times New Roman" w:cs="Times New Roman"/>
          <w:i/>
          <w:sz w:val="24"/>
          <w:szCs w:val="24"/>
        </w:rPr>
        <w:t>K</w:t>
      </w:r>
      <w:r w:rsidR="00177A2A" w:rsidRPr="00972697">
        <w:rPr>
          <w:rFonts w:ascii="Times New Roman" w:hAnsi="Times New Roman" w:cs="Times New Roman"/>
          <w:i/>
          <w:sz w:val="24"/>
          <w:szCs w:val="24"/>
        </w:rPr>
        <w:t>lebsiella</w:t>
      </w:r>
      <w:r w:rsidR="00177A2A" w:rsidRPr="008860E6">
        <w:rPr>
          <w:rFonts w:ascii="Times New Roman" w:hAnsi="Times New Roman" w:cs="Times New Roman"/>
          <w:sz w:val="24"/>
          <w:szCs w:val="24"/>
        </w:rPr>
        <w:t xml:space="preserve"> species were </w:t>
      </w:r>
      <w:r w:rsidR="00177A2A">
        <w:rPr>
          <w:rFonts w:ascii="Times New Roman" w:hAnsi="Times New Roman" w:cs="Times New Roman"/>
          <w:sz w:val="24"/>
          <w:szCs w:val="24"/>
        </w:rPr>
        <w:t xml:space="preserve">the </w:t>
      </w:r>
      <w:r w:rsidR="00177A2A" w:rsidRPr="003F1CD0">
        <w:rPr>
          <w:rFonts w:ascii="Times New Roman" w:hAnsi="Times New Roman" w:cs="Times New Roman"/>
          <w:noProof/>
          <w:sz w:val="24"/>
          <w:szCs w:val="24"/>
        </w:rPr>
        <w:t>most</w:t>
      </w:r>
      <w:r w:rsidR="00177A2A" w:rsidRPr="008860E6">
        <w:rPr>
          <w:rFonts w:ascii="Times New Roman" w:hAnsi="Times New Roman" w:cs="Times New Roman"/>
          <w:sz w:val="24"/>
          <w:szCs w:val="24"/>
        </w:rPr>
        <w:t xml:space="preserve"> frequent pathogens in Africa and South America</w:t>
      </w:r>
      <w:r w:rsidR="00A17FE9">
        <w:rPr>
          <w:rFonts w:ascii="Times New Roman" w:hAnsi="Times New Roman" w:cs="Times New Roman"/>
          <w:sz w:val="24"/>
          <w:szCs w:val="24"/>
        </w:rPr>
        <w:t xml:space="preserve"> </w:t>
      </w:r>
      <w:r w:rsidR="00130DA5">
        <w:rPr>
          <w:rFonts w:ascii="Times New Roman" w:hAnsi="Times New Roman" w:cs="Times New Roman"/>
          <w:sz w:val="24"/>
          <w:szCs w:val="24"/>
        </w:rPr>
        <w:fldChar w:fldCharType="begin"/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llew&lt;/Author&gt;&lt;Year&gt;2016&lt;/Year&gt;&lt;RecNum&gt;95&lt;/RecNum&gt;&lt;DisplayText&gt;[99]&lt;/DisplayText&gt;&lt;record&gt;&lt;rec-number&gt;95&lt;/rec-number&gt;&lt;foreign-keys&gt;&lt;key app="EN" db-id="2fwfswpezrafz5evt56xp0v40wp5azxx5zt9"&gt;95&lt;/key&gt;&lt;/foreign-keys&gt;&lt;ref-type name="Journal Article"&gt;17&lt;/ref-type&gt;&lt;contributors&gt;&lt;authors&gt;&lt;author&gt;Yallew, Walelegn Worku&lt;/author&gt;&lt;author&gt;Kumie, Abera&lt;/author&gt;&lt;author&gt;Yehuala, Feleke Moges&lt;/author&gt;&lt;/authors&gt;&lt;/contributors&gt;&lt;titles&gt;&lt;title&gt;Point prevalence of hospital-acquired infections in two teaching hospitals of Amhara region in Ethiopia&lt;/title&gt;&lt;secondary-title&gt;Drug, healthcare and patient safety&lt;/secondary-title&gt;&lt;/titles&gt;&lt;pages&gt;71&lt;/pages&gt;&lt;volume&gt;8&lt;/volume&gt;&lt;dates&gt;&lt;year&gt;2016&lt;/year&gt;&lt;/dates&gt;&lt;urls&gt;&lt;/urls&gt;&lt;/record&gt;&lt;/Cite&gt;&lt;/EndNote&gt;</w:instrText>
      </w:r>
      <w:r w:rsidR="00130DA5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9" w:tooltip="Yallew, 2016 #25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9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>
        <w:rPr>
          <w:rFonts w:ascii="Times New Roman" w:hAnsi="Times New Roman" w:cs="Times New Roman"/>
          <w:sz w:val="24"/>
          <w:szCs w:val="24"/>
        </w:rPr>
        <w:fldChar w:fldCharType="end"/>
      </w:r>
      <w:r w:rsidR="00177A2A" w:rsidRPr="008860E6">
        <w:rPr>
          <w:rFonts w:ascii="Times New Roman" w:hAnsi="Times New Roman" w:cs="Times New Roman"/>
          <w:sz w:val="24"/>
          <w:szCs w:val="24"/>
        </w:rPr>
        <w:t>.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</w:t>
      </w:r>
      <w:r w:rsidR="00EC57BF">
        <w:rPr>
          <w:rFonts w:ascii="Times New Roman" w:hAnsi="Times New Roman" w:cs="Times New Roman"/>
          <w:sz w:val="24"/>
          <w:szCs w:val="24"/>
        </w:rPr>
        <w:t xml:space="preserve">This is similar to a review in Africa where </w:t>
      </w:r>
      <w:r w:rsidR="00EC57BF">
        <w:rPr>
          <w:rFonts w:ascii="Times New Roman" w:hAnsi="Times New Roman" w:cs="Times New Roman"/>
          <w:i/>
          <w:sz w:val="24"/>
          <w:szCs w:val="24"/>
        </w:rPr>
        <w:t>K</w:t>
      </w:r>
      <w:r w:rsidR="00EC57BF" w:rsidRPr="00972697">
        <w:rPr>
          <w:rFonts w:ascii="Times New Roman" w:hAnsi="Times New Roman" w:cs="Times New Roman"/>
          <w:i/>
          <w:sz w:val="24"/>
          <w:szCs w:val="24"/>
        </w:rPr>
        <w:t>lebsiella</w:t>
      </w:r>
      <w:r w:rsidR="00EC57BF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EC57BF">
        <w:rPr>
          <w:rFonts w:ascii="Times New Roman" w:hAnsi="Times New Roman" w:cs="Times New Roman"/>
          <w:i/>
          <w:sz w:val="24"/>
          <w:szCs w:val="24"/>
        </w:rPr>
        <w:t xml:space="preserve"> S</w:t>
      </w:r>
      <w:r w:rsidR="00EC57BF" w:rsidRPr="00972697">
        <w:rPr>
          <w:rFonts w:ascii="Times New Roman" w:hAnsi="Times New Roman" w:cs="Times New Roman"/>
          <w:i/>
          <w:sz w:val="24"/>
          <w:szCs w:val="24"/>
        </w:rPr>
        <w:t>taphylococcus aureus</w:t>
      </w:r>
      <w:r w:rsidR="00EC57BF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EC57BF">
        <w:rPr>
          <w:rFonts w:ascii="Times New Roman" w:hAnsi="Times New Roman" w:cs="Times New Roman"/>
          <w:i/>
          <w:sz w:val="24"/>
          <w:szCs w:val="24"/>
        </w:rPr>
        <w:t>P</w:t>
      </w:r>
      <w:r w:rsidR="00EC57BF" w:rsidRPr="00972697">
        <w:rPr>
          <w:rFonts w:ascii="Times New Roman" w:hAnsi="Times New Roman" w:cs="Times New Roman"/>
          <w:i/>
          <w:sz w:val="24"/>
          <w:szCs w:val="24"/>
        </w:rPr>
        <w:t xml:space="preserve">seudomonas </w:t>
      </w:r>
      <w:r w:rsidR="00EC57BF" w:rsidRPr="00972697">
        <w:rPr>
          <w:rFonts w:ascii="Times New Roman" w:hAnsi="Times New Roman" w:cs="Times New Roman"/>
          <w:i/>
          <w:noProof/>
          <w:sz w:val="24"/>
          <w:szCs w:val="24"/>
        </w:rPr>
        <w:t>aeroginosa</w:t>
      </w:r>
      <w:r w:rsidR="00EC57BF" w:rsidRPr="008860E6">
        <w:rPr>
          <w:rFonts w:ascii="Times New Roman" w:hAnsi="Times New Roman" w:cs="Times New Roman"/>
          <w:sz w:val="24"/>
          <w:szCs w:val="24"/>
        </w:rPr>
        <w:t xml:space="preserve"> </w:t>
      </w:r>
      <w:r w:rsidR="00EC57BF">
        <w:rPr>
          <w:rFonts w:ascii="Times New Roman" w:hAnsi="Times New Roman" w:cs="Times New Roman"/>
          <w:sz w:val="24"/>
          <w:szCs w:val="24"/>
        </w:rPr>
        <w:t>and E coli were the most common organisms associated with healthcare-associated infections</w:t>
      </w:r>
      <w:r w:rsidR="000200E8">
        <w:rPr>
          <w:rFonts w:ascii="Times New Roman" w:hAnsi="Times New Roman" w:cs="Times New Roman"/>
          <w:sz w:val="24"/>
          <w:szCs w:val="24"/>
        </w:rPr>
        <w:t xml:space="preserve"> </w:t>
      </w:r>
      <w:r w:rsidR="00061C2D">
        <w:rPr>
          <w:rFonts w:ascii="Times New Roman" w:hAnsi="Times New Roman" w:cs="Times New Roman"/>
          <w:sz w:val="24"/>
          <w:szCs w:val="24"/>
        </w:rPr>
        <w:fldChar w:fldCharType="begin"/>
      </w:r>
      <w:r w:rsidR="00061C2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rek&lt;/Author&gt;&lt;Year&gt;2018&lt;/Year&gt;&lt;RecNum&gt;1208&lt;/RecNum&gt;&lt;DisplayText&gt;[114]&lt;/DisplayText&gt;&lt;record&gt;&lt;rec-number&gt;1208&lt;/rec-number&gt;&lt;foreign-keys&gt;&lt;key app="EN" db-id="5partvetxr0t2jeax0q59v5xe5rr9f5apzev"&gt;1208&lt;/key&gt;&lt;/foreign-keys&gt;&lt;ref-type name="Journal Article"&gt;17&lt;/ref-type&gt;&lt;contributors&gt;&lt;authors&gt;&lt;author&gt;Irek, Emmanuel O&lt;/author&gt;&lt;author&gt;Amupitan, Adewale A&lt;/author&gt;&lt;author&gt;Obadare, Temitope O&lt;/author&gt;&lt;author&gt;Aboderin, Aaron O&lt;/author&gt;&lt;/authors&gt;&lt;/contributors&gt;&lt;titles&gt;&lt;title&gt;A systematic review of healthcare-associated infections in Africa: An antimicrobial resistance perspective&lt;/title&gt;&lt;secondary-title&gt;African journal of laboratory medicine&lt;/secondary-title&gt;&lt;/titles&gt;&lt;periodical&gt;&lt;full-title&gt;African journal of laboratory medicine&lt;/full-title&gt;&lt;/periodical&gt;&lt;pages&gt;1-9&lt;/pages&gt;&lt;volume&gt;7&lt;/volume&gt;&lt;number&gt;2&lt;/number&gt;&lt;dates&gt;&lt;year&gt;2018&lt;/year&gt;&lt;/dates&gt;&lt;isbn&gt;2225-2010&lt;/isbn&gt;&lt;urls&gt;&lt;/urls&gt;&lt;/record&gt;&lt;/Cite&gt;&lt;/EndNote&gt;</w:instrText>
      </w:r>
      <w:r w:rsidR="00061C2D">
        <w:rPr>
          <w:rFonts w:ascii="Times New Roman" w:hAnsi="Times New Roman" w:cs="Times New Roman"/>
          <w:sz w:val="24"/>
          <w:szCs w:val="24"/>
        </w:rPr>
        <w:fldChar w:fldCharType="separate"/>
      </w:r>
      <w:r w:rsidR="00061C2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4" w:tooltip="Irek, 2018 #120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4</w:t>
        </w:r>
      </w:hyperlink>
      <w:r w:rsidR="00061C2D">
        <w:rPr>
          <w:rFonts w:ascii="Times New Roman" w:hAnsi="Times New Roman" w:cs="Times New Roman"/>
          <w:noProof/>
          <w:sz w:val="24"/>
          <w:szCs w:val="24"/>
        </w:rPr>
        <w:t>]</w:t>
      </w:r>
      <w:r w:rsidR="00061C2D">
        <w:rPr>
          <w:rFonts w:ascii="Times New Roman" w:hAnsi="Times New Roman" w:cs="Times New Roman"/>
          <w:sz w:val="24"/>
          <w:szCs w:val="24"/>
        </w:rPr>
        <w:fldChar w:fldCharType="end"/>
      </w:r>
      <w:r w:rsidR="00EC57BF">
        <w:rPr>
          <w:rFonts w:ascii="Times New Roman" w:hAnsi="Times New Roman" w:cs="Times New Roman"/>
          <w:sz w:val="24"/>
          <w:szCs w:val="24"/>
        </w:rPr>
        <w:t xml:space="preserve">. 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Six point prevalence studies conducted in China reported </w:t>
      </w:r>
      <w:r w:rsidR="00BB107F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="00D562A7" w:rsidRPr="00972697">
        <w:rPr>
          <w:rFonts w:ascii="Times New Roman" w:hAnsi="Times New Roman" w:cs="Times New Roman"/>
          <w:i/>
          <w:noProof/>
          <w:sz w:val="24"/>
          <w:szCs w:val="24"/>
        </w:rPr>
        <w:t>seudomonas</w:t>
      </w:r>
      <w:r w:rsidR="00BB107F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B6199A" w:rsidRPr="00972697">
        <w:rPr>
          <w:rFonts w:ascii="Times New Roman" w:hAnsi="Times New Roman" w:cs="Times New Roman"/>
          <w:i/>
          <w:noProof/>
          <w:sz w:val="24"/>
          <w:szCs w:val="24"/>
        </w:rPr>
        <w:t>aeruginosa</w:t>
      </w:r>
      <w:r w:rsidR="00BB107F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s</w:t>
      </w:r>
      <w:r w:rsidR="00D562A7" w:rsidRPr="008860E6">
        <w:rPr>
          <w:rFonts w:ascii="Times New Roman" w:hAnsi="Times New Roman" w:cs="Times New Roman"/>
          <w:sz w:val="24"/>
          <w:szCs w:val="24"/>
        </w:rPr>
        <w:t xml:space="preserve"> the leading cause of 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healthcare</w:t>
      </w:r>
      <w:r w:rsidR="003F1CD0">
        <w:rPr>
          <w:rFonts w:ascii="Times New Roman" w:hAnsi="Times New Roman" w:cs="Times New Roman"/>
          <w:noProof/>
          <w:sz w:val="24"/>
          <w:szCs w:val="24"/>
        </w:rPr>
        <w:t>-</w:t>
      </w:r>
      <w:r w:rsidR="00D562A7" w:rsidRPr="003F1CD0">
        <w:rPr>
          <w:rFonts w:ascii="Times New Roman" w:hAnsi="Times New Roman" w:cs="Times New Roman"/>
          <w:noProof/>
          <w:sz w:val="24"/>
          <w:szCs w:val="24"/>
        </w:rPr>
        <w:t>associated</w:t>
      </w:r>
      <w:r w:rsidR="00BB107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562A7" w:rsidRPr="008860E6">
        <w:rPr>
          <w:rFonts w:ascii="Times New Roman" w:hAnsi="Times New Roman" w:cs="Times New Roman"/>
          <w:sz w:val="24"/>
          <w:szCs w:val="24"/>
        </w:rPr>
        <w:t>infections</w:t>
      </w:r>
      <w:r w:rsidR="0057159A">
        <w:rPr>
          <w:rFonts w:ascii="Times New Roman" w:hAnsi="Times New Roman" w:cs="Times New Roman"/>
          <w:sz w:val="24"/>
          <w:szCs w:val="24"/>
        </w:rPr>
        <w:t xml:space="preserve"> </w:t>
      </w:r>
      <w:r w:rsidR="00130D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zwvWWVhcj48UmVj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zwvWWVhcj48UmVj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</w:fldData>
        </w:fldChar>
      </w:r>
      <w:r w:rsidR="00C40C5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C5F">
        <w:rPr>
          <w:rFonts w:ascii="Times New Roman" w:hAnsi="Times New Roman" w:cs="Times New Roman"/>
          <w:sz w:val="24"/>
          <w:szCs w:val="24"/>
        </w:rPr>
      </w:r>
      <w:r w:rsidR="00C40C5F">
        <w:rPr>
          <w:rFonts w:ascii="Times New Roman" w:hAnsi="Times New Roman" w:cs="Times New Roman"/>
          <w:sz w:val="24"/>
          <w:szCs w:val="24"/>
        </w:rPr>
        <w:fldChar w:fldCharType="end"/>
      </w:r>
      <w:r w:rsidR="00130DA5">
        <w:rPr>
          <w:rFonts w:ascii="Times New Roman" w:hAnsi="Times New Roman" w:cs="Times New Roman"/>
          <w:sz w:val="24"/>
          <w:szCs w:val="24"/>
        </w:rPr>
      </w:r>
      <w:r w:rsidR="00130DA5">
        <w:rPr>
          <w:rFonts w:ascii="Times New Roman" w:hAnsi="Times New Roman" w:cs="Times New Roman"/>
          <w:sz w:val="24"/>
          <w:szCs w:val="24"/>
        </w:rPr>
        <w:fldChar w:fldCharType="separate"/>
      </w:r>
      <w:r w:rsidR="00C40C5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Xie, 2010 #6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6" w:tooltip="Chen, 2017 #29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6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9" w:tooltip="Liu, 2016 #33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79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0" w:tooltip="Zhang, 2016 #249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0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4" w:tooltip="Tao, 2014 #33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4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5" w:tooltip="Xie, 2013 #274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85</w:t>
        </w:r>
      </w:hyperlink>
      <w:r w:rsidR="00C40C5F">
        <w:rPr>
          <w:rFonts w:ascii="Times New Roman" w:hAnsi="Times New Roman" w:cs="Times New Roman"/>
          <w:noProof/>
          <w:sz w:val="24"/>
          <w:szCs w:val="24"/>
        </w:rPr>
        <w:t>]</w:t>
      </w:r>
      <w:r w:rsidR="00130DA5">
        <w:rPr>
          <w:rFonts w:ascii="Times New Roman" w:hAnsi="Times New Roman" w:cs="Times New Roman"/>
          <w:sz w:val="24"/>
          <w:szCs w:val="24"/>
        </w:rPr>
        <w:fldChar w:fldCharType="end"/>
      </w:r>
      <w:r w:rsidR="00D562A7" w:rsidRPr="008860E6">
        <w:rPr>
          <w:rFonts w:ascii="Times New Roman" w:hAnsi="Times New Roman" w:cs="Times New Roman"/>
          <w:sz w:val="24"/>
          <w:szCs w:val="24"/>
        </w:rPr>
        <w:t>.</w:t>
      </w:r>
    </w:p>
    <w:p w14:paraId="1719E8FB" w14:textId="504F7728" w:rsidR="001F024F" w:rsidRPr="002351CC" w:rsidRDefault="00D562A7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0E6">
        <w:rPr>
          <w:rFonts w:ascii="Times New Roman" w:hAnsi="Times New Roman" w:cs="Times New Roman"/>
          <w:sz w:val="24"/>
          <w:szCs w:val="24"/>
        </w:rPr>
        <w:t>O</w:t>
      </w:r>
      <w:r w:rsidR="000168C4">
        <w:rPr>
          <w:rFonts w:ascii="Times New Roman" w:hAnsi="Times New Roman" w:cs="Times New Roman"/>
          <w:sz w:val="24"/>
          <w:szCs w:val="24"/>
        </w:rPr>
        <w:t>verall, we believe o</w:t>
      </w:r>
      <w:r w:rsidRPr="008860E6">
        <w:rPr>
          <w:rFonts w:ascii="Times New Roman" w:hAnsi="Times New Roman" w:cs="Times New Roman"/>
          <w:sz w:val="24"/>
          <w:szCs w:val="24"/>
        </w:rPr>
        <w:t xml:space="preserve">ur data provides significant information to guide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policy makers</w:t>
      </w:r>
      <w:r w:rsidRPr="008860E6">
        <w:rPr>
          <w:rFonts w:ascii="Times New Roman" w:hAnsi="Times New Roman" w:cs="Times New Roman"/>
          <w:sz w:val="24"/>
          <w:szCs w:val="24"/>
        </w:rPr>
        <w:t xml:space="preserve"> to identify risk factors of HAIs and to de</w:t>
      </w:r>
      <w:r w:rsidR="00B6199A" w:rsidRPr="008860E6">
        <w:rPr>
          <w:rFonts w:ascii="Times New Roman" w:hAnsi="Times New Roman" w:cs="Times New Roman"/>
          <w:sz w:val="24"/>
          <w:szCs w:val="24"/>
        </w:rPr>
        <w:t>vise</w:t>
      </w:r>
      <w:r w:rsidRPr="008860E6">
        <w:rPr>
          <w:rFonts w:ascii="Times New Roman" w:hAnsi="Times New Roman" w:cs="Times New Roman"/>
          <w:sz w:val="24"/>
          <w:szCs w:val="24"/>
        </w:rPr>
        <w:t xml:space="preserve"> prior strateg</w:t>
      </w:r>
      <w:r w:rsidR="00B6199A" w:rsidRPr="008860E6">
        <w:rPr>
          <w:rFonts w:ascii="Times New Roman" w:hAnsi="Times New Roman" w:cs="Times New Roman"/>
          <w:sz w:val="24"/>
          <w:szCs w:val="24"/>
        </w:rPr>
        <w:t>ies</w:t>
      </w:r>
      <w:r w:rsidRPr="008860E6">
        <w:rPr>
          <w:rFonts w:ascii="Times New Roman" w:hAnsi="Times New Roman" w:cs="Times New Roman"/>
          <w:sz w:val="24"/>
          <w:szCs w:val="24"/>
        </w:rPr>
        <w:t xml:space="preserve"> to reduce HAIs. In order to detect trends of HAIs,</w:t>
      </w:r>
      <w:r w:rsidR="000168C4">
        <w:rPr>
          <w:rFonts w:ascii="Times New Roman" w:hAnsi="Times New Roman" w:cs="Times New Roman"/>
          <w:sz w:val="24"/>
          <w:szCs w:val="24"/>
        </w:rPr>
        <w:t xml:space="preserve"> additional</w:t>
      </w:r>
      <w:r w:rsidRPr="008860E6">
        <w:rPr>
          <w:rFonts w:ascii="Times New Roman" w:hAnsi="Times New Roman" w:cs="Times New Roman"/>
          <w:sz w:val="24"/>
          <w:szCs w:val="24"/>
        </w:rPr>
        <w:t xml:space="preserve"> point prevalence surveys are needed</w:t>
      </w:r>
      <w:r w:rsidR="000168C4">
        <w:rPr>
          <w:rFonts w:ascii="Times New Roman" w:hAnsi="Times New Roman" w:cs="Times New Roman"/>
          <w:sz w:val="24"/>
          <w:szCs w:val="24"/>
        </w:rPr>
        <w:t xml:space="preserve">, with the findings directing quality improvement </w:t>
      </w:r>
      <w:proofErr w:type="spellStart"/>
      <w:r w:rsidR="000168C4">
        <w:rPr>
          <w:rFonts w:ascii="Times New Roman" w:hAnsi="Times New Roman" w:cs="Times New Roman"/>
          <w:sz w:val="24"/>
          <w:szCs w:val="24"/>
        </w:rPr>
        <w:t>programmes</w:t>
      </w:r>
      <w:proofErr w:type="spellEnd"/>
      <w:r w:rsidR="000168C4">
        <w:rPr>
          <w:rFonts w:ascii="Times New Roman" w:hAnsi="Times New Roman" w:cs="Times New Roman"/>
          <w:sz w:val="24"/>
          <w:szCs w:val="24"/>
        </w:rPr>
        <w:t xml:space="preserve"> in hospitals</w:t>
      </w:r>
      <w:r w:rsidRPr="008860E6">
        <w:rPr>
          <w:rFonts w:ascii="Times New Roman" w:hAnsi="Times New Roman" w:cs="Times New Roman"/>
          <w:sz w:val="24"/>
          <w:szCs w:val="24"/>
        </w:rPr>
        <w:t xml:space="preserve">. </w:t>
      </w:r>
      <w:r w:rsidR="00CC6CBC">
        <w:rPr>
          <w:rFonts w:ascii="Times New Roman" w:hAnsi="Times New Roman" w:cs="Times New Roman"/>
          <w:sz w:val="24"/>
          <w:szCs w:val="24"/>
        </w:rPr>
        <w:t>As part of this</w:t>
      </w:r>
      <w:r w:rsidR="00972697">
        <w:rPr>
          <w:rFonts w:ascii="Times New Roman" w:hAnsi="Times New Roman" w:cs="Times New Roman"/>
          <w:sz w:val="24"/>
          <w:szCs w:val="24"/>
        </w:rPr>
        <w:t>,</w:t>
      </w:r>
      <w:r w:rsidR="00CC6CBC">
        <w:rPr>
          <w:rFonts w:ascii="Times New Roman" w:hAnsi="Times New Roman" w:cs="Times New Roman"/>
          <w:sz w:val="24"/>
          <w:szCs w:val="24"/>
        </w:rPr>
        <w:t xml:space="preserve"> p</w:t>
      </w:r>
      <w:r w:rsidRPr="008860E6">
        <w:rPr>
          <w:rFonts w:ascii="Times New Roman" w:hAnsi="Times New Roman" w:cs="Times New Roman"/>
          <w:sz w:val="24"/>
          <w:szCs w:val="24"/>
        </w:rPr>
        <w:t xml:space="preserve">roper instruction should be given to patients to identify and report signs and symptoms of HAIs. This intervention may help </w:t>
      </w:r>
      <w:r w:rsidR="00B6199A" w:rsidRPr="008860E6">
        <w:rPr>
          <w:rFonts w:ascii="Times New Roman" w:hAnsi="Times New Roman" w:cs="Times New Roman"/>
          <w:sz w:val="24"/>
          <w:szCs w:val="24"/>
        </w:rPr>
        <w:t xml:space="preserve">in the </w:t>
      </w:r>
      <w:r w:rsidRPr="008860E6">
        <w:rPr>
          <w:rFonts w:ascii="Times New Roman" w:hAnsi="Times New Roman" w:cs="Times New Roman"/>
          <w:sz w:val="24"/>
          <w:szCs w:val="24"/>
        </w:rPr>
        <w:t xml:space="preserve">identification of HAIs during </w:t>
      </w:r>
      <w:r w:rsidR="003F1CD0">
        <w:rPr>
          <w:rFonts w:ascii="Times New Roman" w:hAnsi="Times New Roman" w:cs="Times New Roman"/>
          <w:sz w:val="24"/>
          <w:szCs w:val="24"/>
        </w:rPr>
        <w:t>the</w:t>
      </w:r>
      <w:r w:rsidR="005841FB">
        <w:rPr>
          <w:rFonts w:ascii="Times New Roman" w:hAnsi="Times New Roman" w:cs="Times New Roman"/>
          <w:sz w:val="24"/>
          <w:szCs w:val="24"/>
        </w:rPr>
        <w:t>ir</w:t>
      </w:r>
      <w:r w:rsidR="003F1CD0">
        <w:rPr>
          <w:rFonts w:ascii="Times New Roman" w:hAnsi="Times New Roman" w:cs="Times New Roman"/>
          <w:sz w:val="24"/>
          <w:szCs w:val="24"/>
        </w:rPr>
        <w:t xml:space="preserve"> </w:t>
      </w:r>
      <w:r w:rsidRPr="003F1CD0">
        <w:rPr>
          <w:rFonts w:ascii="Times New Roman" w:hAnsi="Times New Roman" w:cs="Times New Roman"/>
          <w:noProof/>
          <w:sz w:val="24"/>
          <w:szCs w:val="24"/>
        </w:rPr>
        <w:t>hospital</w:t>
      </w:r>
      <w:r w:rsidRPr="008860E6">
        <w:rPr>
          <w:rFonts w:ascii="Times New Roman" w:hAnsi="Times New Roman" w:cs="Times New Roman"/>
          <w:sz w:val="24"/>
          <w:szCs w:val="24"/>
        </w:rPr>
        <w:t xml:space="preserve"> stay and after discharge. Moreover, prioritization of resources may help to prevent HAIs and improve patient’s safety </w:t>
      </w:r>
      <w:r w:rsidR="00CC6CBC">
        <w:rPr>
          <w:rFonts w:ascii="Times New Roman" w:hAnsi="Times New Roman" w:cs="Times New Roman"/>
          <w:sz w:val="24"/>
          <w:szCs w:val="24"/>
        </w:rPr>
        <w:t xml:space="preserve">once specific activities have been identified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sYWNoPC9BdXRob3I+PFllYXI+MjAxMjwvWWVhcj48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</w:fldData>
        </w:fldChar>
      </w:r>
      <w:r w:rsidR="00061C2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61C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sYWNoPC9BdXRob3I+PFllYXI+MjAxMjwvWWVhcj48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</w:fldData>
        </w:fldChar>
      </w:r>
      <w:r w:rsidR="00061C2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61C2D">
        <w:rPr>
          <w:rFonts w:ascii="Times New Roman" w:hAnsi="Times New Roman" w:cs="Times New Roman"/>
          <w:sz w:val="24"/>
          <w:szCs w:val="24"/>
        </w:rPr>
      </w:r>
      <w:r w:rsidR="00061C2D">
        <w:rPr>
          <w:rFonts w:ascii="Times New Roman" w:hAnsi="Times New Roman" w:cs="Times New Roman"/>
          <w:sz w:val="24"/>
          <w:szCs w:val="24"/>
        </w:rPr>
        <w:fldChar w:fldCharType="end"/>
      </w:r>
      <w:r w:rsidR="00130DA5" w:rsidRPr="008860E6">
        <w:rPr>
          <w:rFonts w:ascii="Times New Roman" w:hAnsi="Times New Roman" w:cs="Times New Roman"/>
          <w:sz w:val="24"/>
          <w:szCs w:val="24"/>
        </w:rPr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061C2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5" w:tooltip="Durlach, 2012 #268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5</w:t>
        </w:r>
      </w:hyperlink>
      <w:r w:rsidR="00061C2D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Pr="008860E6">
        <w:rPr>
          <w:rFonts w:ascii="Times New Roman" w:hAnsi="Times New Roman" w:cs="Times New Roman"/>
          <w:sz w:val="24"/>
          <w:szCs w:val="24"/>
        </w:rPr>
        <w:t>.</w:t>
      </w:r>
      <w:r w:rsidR="00CC6CBC">
        <w:rPr>
          <w:rFonts w:ascii="Times New Roman" w:hAnsi="Times New Roman" w:cs="Times New Roman"/>
          <w:sz w:val="24"/>
          <w:szCs w:val="24"/>
        </w:rPr>
        <w:t xml:space="preserve"> Overall, p</w:t>
      </w:r>
      <w:r w:rsidR="00CC6CBC" w:rsidRPr="008860E6">
        <w:rPr>
          <w:rFonts w:ascii="Times New Roman" w:hAnsi="Times New Roman" w:cs="Times New Roman"/>
          <w:sz w:val="24"/>
          <w:szCs w:val="24"/>
        </w:rPr>
        <w:t xml:space="preserve">atient participation is considered </w:t>
      </w:r>
      <w:r w:rsidR="00CC6CBC" w:rsidRPr="007521F9">
        <w:rPr>
          <w:rFonts w:ascii="Times New Roman" w:hAnsi="Times New Roman" w:cs="Times New Roman"/>
          <w:noProof/>
          <w:sz w:val="24"/>
          <w:szCs w:val="24"/>
        </w:rPr>
        <w:t>as</w:t>
      </w:r>
      <w:r w:rsidR="000B781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C6CBC">
        <w:rPr>
          <w:rFonts w:ascii="Times New Roman" w:hAnsi="Times New Roman" w:cs="Times New Roman"/>
          <w:sz w:val="24"/>
          <w:szCs w:val="24"/>
        </w:rPr>
        <w:t xml:space="preserve">an </w:t>
      </w:r>
      <w:r w:rsidR="00CC6CBC" w:rsidRPr="003F1CD0">
        <w:rPr>
          <w:rFonts w:ascii="Times New Roman" w:hAnsi="Times New Roman" w:cs="Times New Roman"/>
          <w:noProof/>
          <w:sz w:val="24"/>
          <w:szCs w:val="24"/>
        </w:rPr>
        <w:t>integral</w:t>
      </w:r>
      <w:r w:rsidR="00CC6CBC" w:rsidRPr="008860E6">
        <w:rPr>
          <w:rFonts w:ascii="Times New Roman" w:hAnsi="Times New Roman" w:cs="Times New Roman"/>
          <w:sz w:val="24"/>
          <w:szCs w:val="24"/>
        </w:rPr>
        <w:t xml:space="preserve"> part </w:t>
      </w:r>
      <w:r w:rsidR="00CC6CBC">
        <w:rPr>
          <w:rFonts w:ascii="Times New Roman" w:hAnsi="Times New Roman" w:cs="Times New Roman"/>
          <w:noProof/>
          <w:sz w:val="24"/>
          <w:szCs w:val="24"/>
        </w:rPr>
        <w:t>of</w:t>
      </w:r>
      <w:r w:rsidR="00CC6CBC" w:rsidRPr="008860E6">
        <w:rPr>
          <w:rFonts w:ascii="Times New Roman" w:hAnsi="Times New Roman" w:cs="Times New Roman"/>
          <w:sz w:val="24"/>
          <w:szCs w:val="24"/>
        </w:rPr>
        <w:t xml:space="preserve"> reducing medical error and improving patient’s safety 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begin"/>
      </w:r>
      <w:r w:rsidR="00061C2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ngtin&lt;/Author&gt;&lt;Year&gt;2010&lt;/Year&gt;&lt;RecNum&gt;362&lt;/RecNum&gt;&lt;DisplayText&gt;[116]&lt;/DisplayText&gt;&lt;record&gt;&lt;rec-number&gt;362&lt;/rec-number&gt;&lt;foreign-keys&gt;&lt;key app="EN" db-id="rfaz9x22kvwd9oevte1vpa2sx590t5dfesxp" timestamp="1518976196"&gt;362&lt;/key&gt;&lt;/foreign-keys&gt;&lt;ref-type name="Conference Proceedings"&gt;10&lt;/ref-type&gt;&lt;contributors&gt;&lt;authors&gt;&lt;author&gt;Longtin, Yves&lt;/author&gt;&lt;author&gt;Sax, Hugo&lt;/author&gt;&lt;author&gt;Leape, Lucian L&lt;/author&gt;&lt;author&gt;Sheridan, Susan E&lt;/author&gt;&lt;author&gt;Donaldson, Liam&lt;/author&gt;&lt;author&gt;Pittet, Didier&lt;/author&gt;&lt;/authors&gt;&lt;/contributors&gt;&lt;titles&gt;&lt;title&gt;Patient participation: current knowledge and applicability to patient safety&lt;/title&gt;&lt;secondary-title&gt;Mayo Clinic Proceedings&lt;/secondary-title&gt;&lt;/titles&gt;&lt;periodical&gt;&lt;full-title&gt;Mayo Clinic Proceedings&lt;/full-title&gt;&lt;abbr-1&gt;Mayo Clin. Proc.&lt;/abbr-1&gt;&lt;abbr-2&gt;Mayo Clin Proc&lt;/abbr-2&gt;&lt;/periodical&gt;&lt;pages&gt;53-62&lt;/pages&gt;&lt;volume&gt;85&lt;/volume&gt;&lt;number&gt;1&lt;/number&gt;&lt;dates&gt;&lt;year&gt;2010&lt;/year&gt;&lt;/dates&gt;&lt;publisher&gt;Elsevier&lt;/publisher&gt;&lt;isbn&gt;0025-6196&lt;/isbn&gt;&lt;urls&gt;&lt;/urls&gt;&lt;/record&gt;&lt;/Cite&gt;&lt;/EndNote&gt;</w:instrTex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separate"/>
      </w:r>
      <w:r w:rsidR="00061C2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6" w:tooltip="Longtin, 2010 #362" w:history="1">
        <w:r w:rsidR="00624168">
          <w:rPr>
            <w:rFonts w:ascii="Times New Roman" w:hAnsi="Times New Roman" w:cs="Times New Roman"/>
            <w:noProof/>
            <w:sz w:val="24"/>
            <w:szCs w:val="24"/>
          </w:rPr>
          <w:t>116</w:t>
        </w:r>
      </w:hyperlink>
      <w:r w:rsidR="00061C2D">
        <w:rPr>
          <w:rFonts w:ascii="Times New Roman" w:hAnsi="Times New Roman" w:cs="Times New Roman"/>
          <w:noProof/>
          <w:sz w:val="24"/>
          <w:szCs w:val="24"/>
        </w:rPr>
        <w:t>]</w:t>
      </w:r>
      <w:r w:rsidR="00130DA5" w:rsidRPr="008860E6">
        <w:rPr>
          <w:rFonts w:ascii="Times New Roman" w:hAnsi="Times New Roman" w:cs="Times New Roman"/>
          <w:sz w:val="24"/>
          <w:szCs w:val="24"/>
        </w:rPr>
        <w:fldChar w:fldCharType="end"/>
      </w:r>
      <w:r w:rsidR="00CC6CBC" w:rsidRPr="008860E6">
        <w:rPr>
          <w:rFonts w:ascii="Times New Roman" w:hAnsi="Times New Roman" w:cs="Times New Roman"/>
          <w:sz w:val="24"/>
          <w:szCs w:val="24"/>
        </w:rPr>
        <w:t>.</w:t>
      </w:r>
      <w:r w:rsidR="001F024F" w:rsidRPr="002351CC">
        <w:rPr>
          <w:rFonts w:ascii="Times New Roman" w:hAnsi="Times New Roman" w:cs="Times New Roman"/>
          <w:sz w:val="24"/>
          <w:szCs w:val="24"/>
        </w:rPr>
        <w:t xml:space="preserve">We are aware that there will be different challenges to reduce HAIs between HIs and LMICs in line with the challenges to introduce effective antimicrobial stewardship </w:t>
      </w:r>
      <w:proofErr w:type="spellStart"/>
      <w:r w:rsidR="001F024F" w:rsidRPr="002351CC">
        <w:rPr>
          <w:rFonts w:ascii="Times New Roman" w:hAnsi="Times New Roman" w:cs="Times New Roman"/>
          <w:sz w:val="24"/>
          <w:szCs w:val="24"/>
        </w:rPr>
        <w:t>programmes</w:t>
      </w:r>
      <w:proofErr w:type="spellEnd"/>
      <w:r w:rsidR="001F024F" w:rsidRPr="002351CC">
        <w:rPr>
          <w:rFonts w:ascii="Times New Roman" w:hAnsi="Times New Roman" w:cs="Times New Roman"/>
          <w:sz w:val="24"/>
          <w:szCs w:val="24"/>
        </w:rPr>
        <w:t xml:space="preserve"> in LMICs and HIs</w:t>
      </w:r>
      <w:r w:rsidR="00061C2D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061C2D" w:rsidRPr="002351CC">
        <w:rPr>
          <w:rFonts w:ascii="Times New Roman" w:hAnsi="Times New Roman" w:cs="Times New Roman"/>
          <w:sz w:val="24"/>
          <w:szCs w:val="24"/>
        </w:rPr>
        <w:fldChar w:fldCharType="begin"/>
      </w:r>
      <w:r w:rsidR="00061C2D" w:rsidRPr="002351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x&lt;/Author&gt;&lt;Year&gt;2017&lt;/Year&gt;&lt;RecNum&gt;1144&lt;/RecNum&gt;&lt;DisplayText&gt;[117]&lt;/DisplayText&gt;&lt;record&gt;&lt;rec-number&gt;1144&lt;/rec-number&gt;&lt;foreign-keys&gt;&lt;key app="EN" db-id="5partvetxr0t2jeax0q59v5xe5rr9f5apzev"&gt;1144&lt;/key&gt;&lt;/foreign-keys&gt;&lt;ref-type name="Journal Article"&gt;17&lt;/ref-type&gt;&lt;contributors&gt;&lt;authors&gt;&lt;author&gt;Cox, JA&lt;/author&gt;&lt;author&gt;Vlieghe, E&lt;/author&gt;&lt;author&gt;Mendelson, M&lt;/author&gt;&lt;author&gt;Wertheim, H&lt;/author&gt;&lt;author&gt;Ndegwa, L&lt;/author&gt;&lt;author&gt;Villegas, MV&lt;/author&gt;&lt;author&gt;Gould, I&lt;/author&gt;&lt;author&gt;Hara, G Levy&lt;/author&gt;&lt;/authors&gt;&lt;/contributors&gt;&lt;titles&gt;&lt;title&gt;Antibiotic stewardship in low-and middle-income countries: the same but different?&lt;/title&gt;&lt;secondary-title&gt;Clinical Microbiology and Infection&lt;/secondary-title&gt;&lt;/titles&gt;&lt;periodical&gt;&lt;full-title&gt;Clinical microbiology and infection&lt;/full-title&gt;&lt;/periodical&gt;&lt;dates&gt;&lt;year&gt;2017&lt;/year&gt;&lt;/dates&gt;&lt;isbn&gt;1198-743X&lt;/isbn&gt;&lt;urls&gt;&lt;/urls&gt;&lt;/record&gt;&lt;/Cite&gt;&lt;/EndNote&gt;</w:instrText>
      </w:r>
      <w:r w:rsidR="00061C2D" w:rsidRPr="002351CC">
        <w:rPr>
          <w:rFonts w:ascii="Times New Roman" w:hAnsi="Times New Roman" w:cs="Times New Roman"/>
          <w:sz w:val="24"/>
          <w:szCs w:val="24"/>
        </w:rPr>
        <w:fldChar w:fldCharType="separate"/>
      </w:r>
      <w:r w:rsidR="00061C2D" w:rsidRPr="002351C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7" w:tooltip="Cox, 2017 #1144" w:history="1">
        <w:r w:rsidR="00624168" w:rsidRPr="002351CC">
          <w:rPr>
            <w:rFonts w:ascii="Times New Roman" w:hAnsi="Times New Roman" w:cs="Times New Roman"/>
            <w:noProof/>
            <w:sz w:val="24"/>
            <w:szCs w:val="24"/>
          </w:rPr>
          <w:t>117</w:t>
        </w:r>
      </w:hyperlink>
      <w:r w:rsidR="00061C2D" w:rsidRPr="002351CC">
        <w:rPr>
          <w:rFonts w:ascii="Times New Roman" w:hAnsi="Times New Roman" w:cs="Times New Roman"/>
          <w:noProof/>
          <w:sz w:val="24"/>
          <w:szCs w:val="24"/>
        </w:rPr>
        <w:t>]</w:t>
      </w:r>
      <w:r w:rsidR="00061C2D" w:rsidRPr="002351CC">
        <w:rPr>
          <w:rFonts w:ascii="Times New Roman" w:hAnsi="Times New Roman" w:cs="Times New Roman"/>
          <w:sz w:val="24"/>
          <w:szCs w:val="24"/>
        </w:rPr>
        <w:fldChar w:fldCharType="end"/>
      </w:r>
      <w:r w:rsidR="001F024F" w:rsidRPr="002351CC">
        <w:rPr>
          <w:rFonts w:ascii="Times New Roman" w:hAnsi="Times New Roman" w:cs="Times New Roman"/>
          <w:sz w:val="24"/>
          <w:szCs w:val="24"/>
        </w:rPr>
        <w:t xml:space="preserve">. This especially given the current lack of AMS </w:t>
      </w:r>
      <w:proofErr w:type="spellStart"/>
      <w:r w:rsidR="001F024F" w:rsidRPr="002351CC">
        <w:rPr>
          <w:rFonts w:ascii="Times New Roman" w:hAnsi="Times New Roman" w:cs="Times New Roman"/>
          <w:sz w:val="24"/>
          <w:szCs w:val="24"/>
        </w:rPr>
        <w:t>programmes</w:t>
      </w:r>
      <w:proofErr w:type="spellEnd"/>
      <w:r w:rsidR="001F024F" w:rsidRPr="002351CC">
        <w:rPr>
          <w:rFonts w:ascii="Times New Roman" w:hAnsi="Times New Roman" w:cs="Times New Roman"/>
          <w:sz w:val="24"/>
          <w:szCs w:val="24"/>
        </w:rPr>
        <w:t xml:space="preserve"> among a number of LMICs</w:t>
      </w:r>
      <w:r w:rsidR="00624168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624168" w:rsidRPr="002351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RhcmU8L0F1dGhvcj48WWVhcj4yMDE5PC9ZZWFyPjxS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</w:fldData>
        </w:fldChar>
      </w:r>
      <w:r w:rsidR="00624168" w:rsidRPr="002351C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24168" w:rsidRPr="002351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RhcmU8L0F1dGhvcj48WWVhcj4yMDE5PC9ZZWFyPjxS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</w:fldData>
        </w:fldChar>
      </w:r>
      <w:r w:rsidR="00624168" w:rsidRPr="002351C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24168" w:rsidRPr="002351CC">
        <w:rPr>
          <w:rFonts w:ascii="Times New Roman" w:hAnsi="Times New Roman" w:cs="Times New Roman"/>
          <w:sz w:val="24"/>
          <w:szCs w:val="24"/>
        </w:rPr>
      </w:r>
      <w:r w:rsidR="00624168" w:rsidRPr="002351CC">
        <w:rPr>
          <w:rFonts w:ascii="Times New Roman" w:hAnsi="Times New Roman" w:cs="Times New Roman"/>
          <w:sz w:val="24"/>
          <w:szCs w:val="24"/>
        </w:rPr>
        <w:fldChar w:fldCharType="end"/>
      </w:r>
      <w:r w:rsidR="00624168" w:rsidRPr="002351CC">
        <w:rPr>
          <w:rFonts w:ascii="Times New Roman" w:hAnsi="Times New Roman" w:cs="Times New Roman"/>
          <w:sz w:val="24"/>
          <w:szCs w:val="24"/>
        </w:rPr>
      </w:r>
      <w:r w:rsidR="00624168" w:rsidRPr="002351CC">
        <w:rPr>
          <w:rFonts w:ascii="Times New Roman" w:hAnsi="Times New Roman" w:cs="Times New Roman"/>
          <w:sz w:val="24"/>
          <w:szCs w:val="24"/>
        </w:rPr>
        <w:fldChar w:fldCharType="separate"/>
      </w:r>
      <w:r w:rsidR="00624168" w:rsidRPr="002351C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8" w:tooltip="Fadare, 2019 #1202" w:history="1">
        <w:r w:rsidR="00624168" w:rsidRPr="002351CC">
          <w:rPr>
            <w:rFonts w:ascii="Times New Roman" w:hAnsi="Times New Roman" w:cs="Times New Roman"/>
            <w:noProof/>
            <w:sz w:val="24"/>
            <w:szCs w:val="24"/>
          </w:rPr>
          <w:t>118</w:t>
        </w:r>
      </w:hyperlink>
      <w:r w:rsidR="00624168" w:rsidRPr="002351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19" w:tooltip="Kalungia, 2019 #1209" w:history="1">
        <w:r w:rsidR="00624168" w:rsidRPr="002351CC">
          <w:rPr>
            <w:rFonts w:ascii="Times New Roman" w:hAnsi="Times New Roman" w:cs="Times New Roman"/>
            <w:noProof/>
            <w:sz w:val="24"/>
            <w:szCs w:val="24"/>
          </w:rPr>
          <w:t>119</w:t>
        </w:r>
      </w:hyperlink>
      <w:r w:rsidR="00624168" w:rsidRPr="002351CC">
        <w:rPr>
          <w:rFonts w:ascii="Times New Roman" w:hAnsi="Times New Roman" w:cs="Times New Roman"/>
          <w:noProof/>
          <w:sz w:val="24"/>
          <w:szCs w:val="24"/>
        </w:rPr>
        <w:t>]</w:t>
      </w:r>
      <w:r w:rsidR="00624168" w:rsidRPr="002351CC">
        <w:rPr>
          <w:rFonts w:ascii="Times New Roman" w:hAnsi="Times New Roman" w:cs="Times New Roman"/>
          <w:sz w:val="24"/>
          <w:szCs w:val="24"/>
        </w:rPr>
        <w:fldChar w:fldCharType="end"/>
      </w:r>
      <w:r w:rsidR="00C40C5F" w:rsidRPr="002351CC">
        <w:rPr>
          <w:rFonts w:ascii="Times New Roman" w:hAnsi="Times New Roman" w:cs="Times New Roman"/>
          <w:sz w:val="24"/>
          <w:szCs w:val="24"/>
        </w:rPr>
        <w:t>.</w:t>
      </w:r>
      <w:r w:rsidR="00DD6628" w:rsidRPr="002351CC">
        <w:rPr>
          <w:rFonts w:ascii="Times New Roman" w:hAnsi="Times New Roman" w:cs="Times New Roman"/>
          <w:sz w:val="24"/>
          <w:szCs w:val="24"/>
        </w:rPr>
        <w:t xml:space="preserve"> Consequently, quality improvement </w:t>
      </w:r>
      <w:proofErr w:type="spellStart"/>
      <w:r w:rsidR="00DD6628" w:rsidRPr="002351CC">
        <w:rPr>
          <w:rFonts w:ascii="Times New Roman" w:hAnsi="Times New Roman" w:cs="Times New Roman"/>
          <w:sz w:val="24"/>
          <w:szCs w:val="24"/>
        </w:rPr>
        <w:t>programmes</w:t>
      </w:r>
      <w:proofErr w:type="spellEnd"/>
      <w:r w:rsidR="00DD6628" w:rsidRPr="002351CC">
        <w:rPr>
          <w:rFonts w:ascii="Times New Roman" w:hAnsi="Times New Roman" w:cs="Times New Roman"/>
          <w:sz w:val="24"/>
          <w:szCs w:val="24"/>
        </w:rPr>
        <w:t xml:space="preserve"> to reduce future HAIs must be tailored to the given country and situation. </w:t>
      </w:r>
    </w:p>
    <w:p w14:paraId="79BC2447" w14:textId="444DFE07" w:rsidR="009E0E6E" w:rsidRPr="003B0240" w:rsidRDefault="00D562A7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351CC">
        <w:rPr>
          <w:rFonts w:ascii="Times New Roman" w:hAnsi="Times New Roman" w:cs="Times New Roman"/>
          <w:sz w:val="24"/>
          <w:szCs w:val="24"/>
        </w:rPr>
        <w:t>Our study has</w:t>
      </w:r>
      <w:r w:rsidR="000B7816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Pr="002351CC">
        <w:rPr>
          <w:rFonts w:ascii="Times New Roman" w:hAnsi="Times New Roman" w:cs="Times New Roman"/>
          <w:sz w:val="24"/>
          <w:szCs w:val="24"/>
        </w:rPr>
        <w:t>limitations that should be kept in mind when elucidating data from selected studies. The curren</w:t>
      </w:r>
      <w:r w:rsidR="00F12672" w:rsidRPr="002351CC">
        <w:rPr>
          <w:rFonts w:ascii="Times New Roman" w:hAnsi="Times New Roman" w:cs="Times New Roman"/>
          <w:sz w:val="24"/>
          <w:szCs w:val="24"/>
        </w:rPr>
        <w:t>t systematic review u</w:t>
      </w:r>
      <w:r w:rsidR="00B6199A" w:rsidRPr="002351CC">
        <w:rPr>
          <w:rFonts w:ascii="Times New Roman" w:hAnsi="Times New Roman" w:cs="Times New Roman"/>
          <w:sz w:val="24"/>
          <w:szCs w:val="24"/>
        </w:rPr>
        <w:t>tilized</w:t>
      </w:r>
      <w:r w:rsidR="000B7816" w:rsidRPr="002351CC">
        <w:rPr>
          <w:rFonts w:ascii="Times New Roman" w:hAnsi="Times New Roman" w:cs="Times New Roman"/>
          <w:sz w:val="24"/>
          <w:szCs w:val="24"/>
        </w:rPr>
        <w:t xml:space="preserve"> </w:t>
      </w:r>
      <w:r w:rsidR="009E0E6E" w:rsidRPr="002351CC">
        <w:rPr>
          <w:rFonts w:ascii="Times New Roman" w:hAnsi="Times New Roman" w:cs="Times New Roman"/>
          <w:sz w:val="24"/>
          <w:szCs w:val="24"/>
        </w:rPr>
        <w:t>five</w:t>
      </w:r>
      <w:r w:rsidR="00F12672" w:rsidRPr="002351CC">
        <w:rPr>
          <w:rFonts w:ascii="Times New Roman" w:hAnsi="Times New Roman" w:cs="Times New Roman"/>
          <w:sz w:val="24"/>
          <w:szCs w:val="24"/>
        </w:rPr>
        <w:t xml:space="preserve"> databases </w:t>
      </w:r>
      <w:r w:rsidR="00B6199A" w:rsidRPr="002351CC">
        <w:rPr>
          <w:rFonts w:ascii="Times New Roman" w:hAnsi="Times New Roman" w:cs="Times New Roman"/>
          <w:sz w:val="24"/>
          <w:szCs w:val="24"/>
        </w:rPr>
        <w:t xml:space="preserve">with specific </w:t>
      </w:r>
      <w:r w:rsidRPr="002351CC">
        <w:rPr>
          <w:rFonts w:ascii="Times New Roman" w:hAnsi="Times New Roman" w:cs="Times New Roman"/>
          <w:sz w:val="24"/>
          <w:szCs w:val="24"/>
        </w:rPr>
        <w:t>emphasi</w:t>
      </w:r>
      <w:r w:rsidR="00B6199A" w:rsidRPr="002351CC">
        <w:rPr>
          <w:rFonts w:ascii="Times New Roman" w:hAnsi="Times New Roman" w:cs="Times New Roman"/>
          <w:sz w:val="24"/>
          <w:szCs w:val="24"/>
        </w:rPr>
        <w:t>s</w:t>
      </w:r>
      <w:r w:rsidRPr="002351CC">
        <w:rPr>
          <w:rFonts w:ascii="Times New Roman" w:hAnsi="Times New Roman" w:cs="Times New Roman"/>
          <w:sz w:val="24"/>
          <w:szCs w:val="24"/>
        </w:rPr>
        <w:t xml:space="preserve"> on terms describing point prevalence surveys of </w:t>
      </w:r>
      <w:r w:rsidRPr="002351CC">
        <w:rPr>
          <w:rFonts w:ascii="Times New Roman" w:hAnsi="Times New Roman" w:cs="Times New Roman"/>
          <w:noProof/>
          <w:sz w:val="24"/>
          <w:szCs w:val="24"/>
        </w:rPr>
        <w:t>healthcare</w:t>
      </w:r>
      <w:r w:rsidR="003F1CD0" w:rsidRPr="002351CC">
        <w:rPr>
          <w:rFonts w:ascii="Times New Roman" w:hAnsi="Times New Roman" w:cs="Times New Roman"/>
          <w:noProof/>
          <w:sz w:val="24"/>
          <w:szCs w:val="24"/>
        </w:rPr>
        <w:t>-</w:t>
      </w:r>
      <w:r w:rsidRPr="002351CC">
        <w:rPr>
          <w:rFonts w:ascii="Times New Roman" w:hAnsi="Times New Roman" w:cs="Times New Roman"/>
          <w:noProof/>
          <w:sz w:val="24"/>
          <w:szCs w:val="24"/>
        </w:rPr>
        <w:t>associated</w:t>
      </w:r>
      <w:r w:rsidRPr="002351CC">
        <w:rPr>
          <w:rFonts w:ascii="Times New Roman" w:hAnsi="Times New Roman" w:cs="Times New Roman"/>
          <w:sz w:val="24"/>
          <w:szCs w:val="24"/>
        </w:rPr>
        <w:t xml:space="preserve"> infections and </w:t>
      </w:r>
      <w:r w:rsidRPr="002351CC">
        <w:rPr>
          <w:rFonts w:ascii="Times New Roman" w:hAnsi="Times New Roman" w:cs="Times New Roman"/>
          <w:noProof/>
          <w:sz w:val="24"/>
          <w:szCs w:val="24"/>
        </w:rPr>
        <w:t>hospital</w:t>
      </w:r>
      <w:r w:rsidR="003F1CD0" w:rsidRPr="002351CC">
        <w:rPr>
          <w:rFonts w:ascii="Times New Roman" w:hAnsi="Times New Roman" w:cs="Times New Roman"/>
          <w:noProof/>
          <w:sz w:val="24"/>
          <w:szCs w:val="24"/>
        </w:rPr>
        <w:t>-</w:t>
      </w:r>
      <w:r w:rsidRPr="002351CC">
        <w:rPr>
          <w:rFonts w:ascii="Times New Roman" w:hAnsi="Times New Roman" w:cs="Times New Roman"/>
          <w:noProof/>
          <w:sz w:val="24"/>
          <w:szCs w:val="24"/>
        </w:rPr>
        <w:t>acquired</w:t>
      </w:r>
      <w:r w:rsidRPr="002351CC">
        <w:rPr>
          <w:rFonts w:ascii="Times New Roman" w:hAnsi="Times New Roman" w:cs="Times New Roman"/>
          <w:sz w:val="24"/>
          <w:szCs w:val="24"/>
        </w:rPr>
        <w:t xml:space="preserve"> infections.</w:t>
      </w:r>
      <w:r w:rsidRPr="003B0240">
        <w:rPr>
          <w:rFonts w:ascii="Times New Roman" w:hAnsi="Times New Roman" w:cs="Times New Roman"/>
          <w:sz w:val="24"/>
          <w:szCs w:val="24"/>
        </w:rPr>
        <w:t xml:space="preserve"> Limited grey literature search</w:t>
      </w:r>
      <w:r w:rsidR="00B6199A" w:rsidRPr="003B0240">
        <w:rPr>
          <w:rFonts w:ascii="Times New Roman" w:hAnsi="Times New Roman" w:cs="Times New Roman"/>
          <w:sz w:val="24"/>
          <w:szCs w:val="24"/>
        </w:rPr>
        <w:t>es</w:t>
      </w:r>
      <w:r w:rsidRPr="003B0240">
        <w:rPr>
          <w:rFonts w:ascii="Times New Roman" w:hAnsi="Times New Roman" w:cs="Times New Roman"/>
          <w:sz w:val="24"/>
          <w:szCs w:val="24"/>
        </w:rPr>
        <w:t xml:space="preserve"> w</w:t>
      </w:r>
      <w:r w:rsidR="00B6199A" w:rsidRPr="003B0240">
        <w:rPr>
          <w:rFonts w:ascii="Times New Roman" w:hAnsi="Times New Roman" w:cs="Times New Roman"/>
          <w:sz w:val="24"/>
          <w:szCs w:val="24"/>
        </w:rPr>
        <w:t>ere</w:t>
      </w:r>
      <w:r w:rsidRPr="003B0240">
        <w:rPr>
          <w:rFonts w:ascii="Times New Roman" w:hAnsi="Times New Roman" w:cs="Times New Roman"/>
          <w:sz w:val="24"/>
          <w:szCs w:val="24"/>
        </w:rPr>
        <w:t xml:space="preserve"> also </w:t>
      </w:r>
      <w:r w:rsidR="00B6199A" w:rsidRPr="003B0240">
        <w:rPr>
          <w:rFonts w:ascii="Times New Roman" w:hAnsi="Times New Roman" w:cs="Times New Roman"/>
          <w:sz w:val="24"/>
          <w:szCs w:val="24"/>
        </w:rPr>
        <w:t>performed</w:t>
      </w:r>
      <w:r w:rsidRPr="003B0240">
        <w:rPr>
          <w:rFonts w:ascii="Times New Roman" w:hAnsi="Times New Roman" w:cs="Times New Roman"/>
          <w:sz w:val="24"/>
          <w:szCs w:val="24"/>
        </w:rPr>
        <w:t xml:space="preserve"> using additional search terms that identified </w:t>
      </w:r>
      <w:r w:rsidRPr="003B0240">
        <w:rPr>
          <w:rFonts w:ascii="Times New Roman" w:hAnsi="Times New Roman" w:cs="Times New Roman"/>
          <w:sz w:val="24"/>
          <w:szCs w:val="24"/>
        </w:rPr>
        <w:lastRenderedPageBreak/>
        <w:t xml:space="preserve">relevant articles. </w:t>
      </w:r>
      <w:r w:rsidR="00CC6CBC" w:rsidRPr="003B0240">
        <w:rPr>
          <w:rFonts w:ascii="Times New Roman" w:hAnsi="Times New Roman" w:cs="Times New Roman"/>
          <w:sz w:val="24"/>
          <w:szCs w:val="24"/>
        </w:rPr>
        <w:t>As a result, s</w:t>
      </w:r>
      <w:r w:rsidRPr="003B0240">
        <w:rPr>
          <w:rFonts w:ascii="Times New Roman" w:hAnsi="Times New Roman" w:cs="Times New Roman"/>
          <w:sz w:val="24"/>
          <w:szCs w:val="24"/>
        </w:rPr>
        <w:t>ome relevant articles may have been missed</w:t>
      </w:r>
      <w:r w:rsidR="00972697" w:rsidRPr="003B0240">
        <w:rPr>
          <w:rFonts w:ascii="Times New Roman" w:hAnsi="Times New Roman" w:cs="Times New Roman"/>
          <w:sz w:val="24"/>
          <w:szCs w:val="24"/>
        </w:rPr>
        <w:t>.</w:t>
      </w:r>
      <w:r w:rsidRPr="003B0240">
        <w:rPr>
          <w:rFonts w:ascii="Times New Roman" w:hAnsi="Times New Roman" w:cs="Times New Roman"/>
          <w:sz w:val="24"/>
          <w:szCs w:val="24"/>
        </w:rPr>
        <w:t xml:space="preserve"> Moreover, only English language studies were retrieved resulting in </w:t>
      </w:r>
      <w:r w:rsidR="003F1CD0" w:rsidRPr="003B0240">
        <w:rPr>
          <w:rFonts w:ascii="Times New Roman" w:hAnsi="Times New Roman" w:cs="Times New Roman"/>
          <w:sz w:val="24"/>
          <w:szCs w:val="24"/>
        </w:rPr>
        <w:t xml:space="preserve">the </w:t>
      </w:r>
      <w:r w:rsidRPr="003B0240">
        <w:rPr>
          <w:rFonts w:ascii="Times New Roman" w:hAnsi="Times New Roman" w:cs="Times New Roman"/>
          <w:noProof/>
          <w:sz w:val="24"/>
          <w:szCs w:val="24"/>
        </w:rPr>
        <w:t>exclusion</w:t>
      </w:r>
      <w:r w:rsidRPr="003B0240">
        <w:rPr>
          <w:rFonts w:ascii="Times New Roman" w:hAnsi="Times New Roman" w:cs="Times New Roman"/>
          <w:sz w:val="24"/>
          <w:szCs w:val="24"/>
        </w:rPr>
        <w:t xml:space="preserve"> of studies in other languages. </w:t>
      </w:r>
      <w:r w:rsidR="009E0E6E" w:rsidRPr="003B0240">
        <w:rPr>
          <w:rFonts w:ascii="Times New Roman" w:hAnsi="Times New Roman" w:cs="Times New Roman"/>
          <w:sz w:val="24"/>
          <w:szCs w:val="24"/>
        </w:rPr>
        <w:t>In some studies, a</w:t>
      </w:r>
      <w:r w:rsidRPr="003B0240">
        <w:rPr>
          <w:rFonts w:ascii="Times New Roman" w:hAnsi="Times New Roman" w:cs="Times New Roman"/>
          <w:sz w:val="24"/>
          <w:szCs w:val="24"/>
        </w:rPr>
        <w:t>vailable information was not explained enough such as lack of information on microorga</w:t>
      </w:r>
      <w:r w:rsidR="002A14EB" w:rsidRPr="003B0240">
        <w:rPr>
          <w:rFonts w:ascii="Times New Roman" w:hAnsi="Times New Roman" w:cs="Times New Roman"/>
          <w:sz w:val="24"/>
          <w:szCs w:val="24"/>
        </w:rPr>
        <w:t>nisms.</w:t>
      </w:r>
      <w:r w:rsidR="000B7816" w:rsidRPr="003B0240">
        <w:rPr>
          <w:rFonts w:ascii="Times New Roman" w:hAnsi="Times New Roman" w:cs="Times New Roman"/>
          <w:sz w:val="24"/>
          <w:szCs w:val="24"/>
        </w:rPr>
        <w:t xml:space="preserve"> </w:t>
      </w:r>
      <w:r w:rsidR="009E0E6E" w:rsidRPr="003B024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</w:t>
      </w:r>
      <w:r w:rsidR="00CC6CBC" w:rsidRPr="003B0240">
        <w:rPr>
          <w:rFonts w:ascii="Times New Roman" w:hAnsi="Times New Roman" w:cs="Times New Roman"/>
          <w:sz w:val="24"/>
          <w:szCs w:val="24"/>
          <w:shd w:val="clear" w:color="auto" w:fill="FFFFFF"/>
        </w:rPr>
        <w:t>other</w:t>
      </w:r>
      <w:r w:rsidR="009E0E6E" w:rsidRPr="003B024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tudies, the analysis performed by the authors was a mixture of HAI prevalence data on both intensive and acute care units. </w:t>
      </w:r>
      <w:r w:rsidR="009E0E6E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>Considering higher HAI prevalence rates in intensive care</w:t>
      </w:r>
      <w:r w:rsidR="00245886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nits, it could influence</w:t>
      </w:r>
      <w:r w:rsidR="009E0E6E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differences in results. </w:t>
      </w:r>
      <w:r w:rsidR="003B0240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other limitation is that lower reported HA prevalence does not necessarily or even often mean lower true prevalence </w:t>
      </w:r>
      <w:r w:rsidR="005841FB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ates </w:t>
      </w:r>
      <w:r w:rsidR="003B0240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- overall diagnostic capabilities and reporting culture can play </w:t>
      </w:r>
      <w:r w:rsidR="005841FB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3B0240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>surprisingly large role between countries and cultures, leading to large differences which can be misinterpreted.</w:t>
      </w:r>
      <w:r w:rsidR="009E0E6E" w:rsidRPr="002351CC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="0078084B" w:rsidRPr="002351CC">
        <w:rPr>
          <w:rFonts w:ascii="Times New Roman" w:hAnsi="Times New Roman" w:cs="Times New Roman"/>
          <w:sz w:val="24"/>
          <w:szCs w:val="24"/>
        </w:rPr>
        <w:t>The difference in the quality of different countries’ health-care systems and the definitions of infections had also a discernible influence on the systematic review.</w:t>
      </w:r>
      <w:r w:rsidR="0078084B" w:rsidRPr="0078084B">
        <w:rPr>
          <w:rFonts w:ascii="Times New Roman" w:hAnsi="Times New Roman" w:cs="Times New Roman"/>
          <w:sz w:val="24"/>
          <w:szCs w:val="24"/>
        </w:rPr>
        <w:t xml:space="preserve"> </w:t>
      </w:r>
      <w:r w:rsidR="003F1CD0" w:rsidRPr="0078084B">
        <w:rPr>
          <w:rFonts w:ascii="Times New Roman" w:hAnsi="Times New Roman" w:cs="Times New Roman"/>
          <w:sz w:val="24"/>
          <w:szCs w:val="24"/>
          <w:shd w:val="clear" w:color="auto" w:fill="FFFFFF"/>
        </w:rPr>
        <w:t>Lastly</w:t>
      </w:r>
      <w:r w:rsidR="003F1CD0" w:rsidRPr="003B0240">
        <w:rPr>
          <w:rFonts w:ascii="Times New Roman" w:hAnsi="Times New Roman" w:cs="Times New Roman"/>
          <w:sz w:val="24"/>
          <w:szCs w:val="24"/>
          <w:shd w:val="clear" w:color="auto" w:fill="FFFFFF"/>
        </w:rPr>
        <w:t>, we had divided studies into adults and pediatric population by considering total hospital</w:t>
      </w:r>
      <w:r w:rsidR="002804F7" w:rsidRPr="003B024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opulation as adults. </w:t>
      </w:r>
      <w:r w:rsidR="005841FB">
        <w:rPr>
          <w:rFonts w:ascii="Times New Roman" w:hAnsi="Times New Roman" w:cs="Times New Roman"/>
          <w:sz w:val="24"/>
          <w:szCs w:val="24"/>
          <w:shd w:val="clear" w:color="auto" w:fill="FFFFFF"/>
        </w:rPr>
        <w:t>However, despite these limitations we believe our findings are robust providing direction to others.</w:t>
      </w:r>
    </w:p>
    <w:p w14:paraId="41C8B765" w14:textId="77777777" w:rsidR="000C5F0B" w:rsidRPr="000C5F0B" w:rsidRDefault="001A2218" w:rsidP="002A14E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5. </w:t>
      </w:r>
      <w:r w:rsidR="000C5F0B" w:rsidRPr="000C5F0B">
        <w:rPr>
          <w:rFonts w:ascii="Times New Roman" w:hAnsi="Times New Roman" w:cs="Times New Roman"/>
          <w:b/>
          <w:sz w:val="24"/>
          <w:szCs w:val="24"/>
        </w:rPr>
        <w:t xml:space="preserve">CONCLUSION </w:t>
      </w:r>
    </w:p>
    <w:p w14:paraId="4C30846B" w14:textId="598E4355" w:rsidR="006D3E4B" w:rsidRDefault="000C5F0B" w:rsidP="002A14E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he current systematic review provides </w:t>
      </w:r>
      <w:r w:rsidR="005841FB">
        <w:rPr>
          <w:rFonts w:ascii="Times New Roman" w:hAnsi="Times New Roman" w:cs="Times New Roman"/>
          <w:sz w:val="24"/>
          <w:szCs w:val="24"/>
        </w:rPr>
        <w:t xml:space="preserve">an </w:t>
      </w:r>
      <w:r w:rsidR="006D3E4B" w:rsidRPr="007521F9">
        <w:rPr>
          <w:rFonts w:ascii="Times New Roman" w:hAnsi="Times New Roman" w:cs="Times New Roman"/>
          <w:noProof/>
          <w:sz w:val="24"/>
          <w:szCs w:val="24"/>
        </w:rPr>
        <w:t>updated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 synthesis of literature concerning </w:t>
      </w:r>
      <w:r w:rsidR="00CC6CBC">
        <w:rPr>
          <w:rFonts w:ascii="Times New Roman" w:hAnsi="Times New Roman" w:cs="Times New Roman"/>
          <w:sz w:val="24"/>
          <w:szCs w:val="24"/>
        </w:rPr>
        <w:t xml:space="preserve">the </w:t>
      </w:r>
      <w:r w:rsidR="006D3E4B" w:rsidRPr="007521F9">
        <w:rPr>
          <w:rFonts w:ascii="Times New Roman" w:hAnsi="Times New Roman" w:cs="Times New Roman"/>
          <w:noProof/>
          <w:sz w:val="24"/>
          <w:szCs w:val="24"/>
        </w:rPr>
        <w:t>overall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 burden of HAIs. These findings reported the existence of multiple pathogens responsible for </w:t>
      </w:r>
      <w:r w:rsidR="006D3E4B" w:rsidRPr="007521F9">
        <w:rPr>
          <w:rFonts w:ascii="Times New Roman" w:hAnsi="Times New Roman" w:cs="Times New Roman"/>
          <w:noProof/>
          <w:sz w:val="24"/>
          <w:szCs w:val="24"/>
        </w:rPr>
        <w:t>healthcare associated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 infections in a variety of healthcare settings. Based on this literature review</w:t>
      </w:r>
      <w:r w:rsidR="00975BC4" w:rsidRPr="008860E6">
        <w:rPr>
          <w:rFonts w:ascii="Times New Roman" w:hAnsi="Times New Roman" w:cs="Times New Roman"/>
          <w:sz w:val="24"/>
          <w:szCs w:val="24"/>
        </w:rPr>
        <w:t>,</w:t>
      </w:r>
      <w:r w:rsidR="000B7816">
        <w:rPr>
          <w:rFonts w:ascii="Times New Roman" w:hAnsi="Times New Roman" w:cs="Times New Roman"/>
          <w:sz w:val="24"/>
          <w:szCs w:val="24"/>
        </w:rPr>
        <w:t xml:space="preserve"> </w:t>
      </w:r>
      <w:r w:rsidR="00811578" w:rsidRPr="008860E6">
        <w:rPr>
          <w:rFonts w:ascii="Times New Roman" w:hAnsi="Times New Roman" w:cs="Times New Roman"/>
          <w:sz w:val="24"/>
          <w:szCs w:val="24"/>
        </w:rPr>
        <w:t xml:space="preserve">standardized </w:t>
      </w:r>
      <w:r w:rsidR="006D3E4B" w:rsidRPr="008860E6">
        <w:rPr>
          <w:rFonts w:ascii="Times New Roman" w:hAnsi="Times New Roman" w:cs="Times New Roman"/>
          <w:sz w:val="24"/>
          <w:szCs w:val="24"/>
        </w:rPr>
        <w:t>surveillance system</w:t>
      </w:r>
      <w:r w:rsidR="005841FB">
        <w:rPr>
          <w:rFonts w:ascii="Times New Roman" w:hAnsi="Times New Roman" w:cs="Times New Roman"/>
          <w:sz w:val="24"/>
          <w:szCs w:val="24"/>
        </w:rPr>
        <w:t>s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, </w:t>
      </w:r>
      <w:r w:rsidR="006D3E4B" w:rsidRPr="0038669F">
        <w:rPr>
          <w:rFonts w:ascii="Times New Roman" w:hAnsi="Times New Roman" w:cs="Times New Roman"/>
          <w:sz w:val="24"/>
          <w:szCs w:val="24"/>
        </w:rPr>
        <w:t xml:space="preserve">infection prevention and control programs, multidisciplinary teams, </w:t>
      </w:r>
      <w:r w:rsidR="00CC6CBC" w:rsidRPr="0038669F">
        <w:rPr>
          <w:rFonts w:ascii="Times New Roman" w:hAnsi="Times New Roman" w:cs="Times New Roman"/>
          <w:sz w:val="24"/>
          <w:szCs w:val="24"/>
        </w:rPr>
        <w:t xml:space="preserve">instigation of </w:t>
      </w:r>
      <w:r w:rsidR="006D3E4B" w:rsidRPr="0038669F">
        <w:rPr>
          <w:rFonts w:ascii="Times New Roman" w:hAnsi="Times New Roman" w:cs="Times New Roman"/>
          <w:sz w:val="24"/>
          <w:szCs w:val="24"/>
        </w:rPr>
        <w:t xml:space="preserve">antibiotic stewardship </w:t>
      </w:r>
      <w:proofErr w:type="spellStart"/>
      <w:r w:rsidR="00CC6CBC" w:rsidRPr="0038669F">
        <w:rPr>
          <w:rFonts w:ascii="Times New Roman" w:hAnsi="Times New Roman" w:cs="Times New Roman"/>
          <w:sz w:val="24"/>
          <w:szCs w:val="24"/>
        </w:rPr>
        <w:t>programmes</w:t>
      </w:r>
      <w:proofErr w:type="spellEnd"/>
      <w:r w:rsidR="005841FB">
        <w:rPr>
          <w:rFonts w:ascii="Times New Roman" w:hAnsi="Times New Roman" w:cs="Times New Roman"/>
          <w:sz w:val="24"/>
          <w:szCs w:val="24"/>
        </w:rPr>
        <w:t>, as well as the</w:t>
      </w:r>
      <w:r w:rsidR="006D3E4B" w:rsidRPr="0038669F">
        <w:rPr>
          <w:rFonts w:ascii="Times New Roman" w:hAnsi="Times New Roman" w:cs="Times New Roman"/>
          <w:sz w:val="24"/>
          <w:szCs w:val="24"/>
        </w:rPr>
        <w:t xml:space="preserve"> rais</w:t>
      </w:r>
      <w:r w:rsidR="00CC6CBC" w:rsidRPr="0038669F">
        <w:rPr>
          <w:rFonts w:ascii="Times New Roman" w:hAnsi="Times New Roman" w:cs="Times New Roman"/>
          <w:sz w:val="24"/>
          <w:szCs w:val="24"/>
        </w:rPr>
        <w:t xml:space="preserve">ing </w:t>
      </w:r>
      <w:r w:rsidR="005841FB">
        <w:rPr>
          <w:rFonts w:ascii="Times New Roman" w:hAnsi="Times New Roman" w:cs="Times New Roman"/>
          <w:sz w:val="24"/>
          <w:szCs w:val="24"/>
        </w:rPr>
        <w:t>of</w:t>
      </w:r>
      <w:r w:rsidR="006D3E4B" w:rsidRPr="0038669F">
        <w:rPr>
          <w:rFonts w:ascii="Times New Roman" w:hAnsi="Times New Roman" w:cs="Times New Roman"/>
          <w:sz w:val="24"/>
          <w:szCs w:val="24"/>
        </w:rPr>
        <w:t xml:space="preserve"> awareness among medical staff and </w:t>
      </w:r>
      <w:r w:rsidR="006D3E4B" w:rsidRPr="0038669F">
        <w:rPr>
          <w:rFonts w:ascii="Times New Roman" w:hAnsi="Times New Roman" w:cs="Times New Roman"/>
          <w:noProof/>
          <w:sz w:val="24"/>
          <w:szCs w:val="24"/>
        </w:rPr>
        <w:t>policy makers</w:t>
      </w:r>
      <w:r w:rsidR="00CC6CBC" w:rsidRPr="0038669F">
        <w:rPr>
          <w:rFonts w:ascii="Times New Roman" w:hAnsi="Times New Roman" w:cs="Times New Roman"/>
          <w:noProof/>
          <w:sz w:val="24"/>
          <w:szCs w:val="24"/>
        </w:rPr>
        <w:t xml:space="preserve"> regarding HAIs and ways to prevent these</w:t>
      </w:r>
      <w:r w:rsidR="006D3E4B" w:rsidRPr="0038669F">
        <w:rPr>
          <w:rFonts w:ascii="Times New Roman" w:hAnsi="Times New Roman" w:cs="Times New Roman"/>
          <w:sz w:val="24"/>
          <w:szCs w:val="24"/>
        </w:rPr>
        <w:t xml:space="preserve"> may be effective strategies to minimize </w:t>
      </w:r>
      <w:r w:rsidR="00CC6CBC" w:rsidRPr="0038669F">
        <w:rPr>
          <w:rFonts w:ascii="Times New Roman" w:hAnsi="Times New Roman" w:cs="Times New Roman"/>
          <w:sz w:val="24"/>
          <w:szCs w:val="24"/>
        </w:rPr>
        <w:t xml:space="preserve">the future </w:t>
      </w:r>
      <w:r w:rsidR="000D7714" w:rsidRPr="0038669F">
        <w:rPr>
          <w:rFonts w:ascii="Times New Roman" w:hAnsi="Times New Roman" w:cs="Times New Roman"/>
          <w:sz w:val="24"/>
          <w:szCs w:val="24"/>
        </w:rPr>
        <w:t>risk</w:t>
      </w:r>
      <w:r w:rsidR="006D3E4B" w:rsidRPr="0038669F">
        <w:rPr>
          <w:rFonts w:ascii="Times New Roman" w:hAnsi="Times New Roman" w:cs="Times New Roman"/>
          <w:sz w:val="24"/>
          <w:szCs w:val="24"/>
        </w:rPr>
        <w:t xml:space="preserve"> of HAIs. 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We recommend that more point prevalence surveys should be conducted in order to identify </w:t>
      </w:r>
      <w:r w:rsidR="00CC6CBC">
        <w:rPr>
          <w:rFonts w:ascii="Times New Roman" w:hAnsi="Times New Roman" w:cs="Times New Roman"/>
          <w:sz w:val="24"/>
          <w:szCs w:val="24"/>
        </w:rPr>
        <w:t xml:space="preserve">and 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target </w:t>
      </w:r>
      <w:r w:rsidR="00CC6CBC">
        <w:rPr>
          <w:rFonts w:ascii="Times New Roman" w:hAnsi="Times New Roman" w:cs="Times New Roman"/>
          <w:sz w:val="24"/>
          <w:szCs w:val="24"/>
        </w:rPr>
        <w:t xml:space="preserve">scarce 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resources for </w:t>
      </w:r>
      <w:r w:rsidR="00CC6CBC">
        <w:rPr>
          <w:rFonts w:ascii="Times New Roman" w:hAnsi="Times New Roman" w:cs="Times New Roman"/>
          <w:sz w:val="24"/>
          <w:szCs w:val="24"/>
        </w:rPr>
        <w:t xml:space="preserve">the </w:t>
      </w:r>
      <w:r w:rsidR="006D3E4B" w:rsidRPr="008860E6">
        <w:rPr>
          <w:rFonts w:ascii="Times New Roman" w:hAnsi="Times New Roman" w:cs="Times New Roman"/>
          <w:sz w:val="24"/>
          <w:szCs w:val="24"/>
        </w:rPr>
        <w:t xml:space="preserve">prevention of </w:t>
      </w:r>
      <w:r w:rsidR="00CC6CBC">
        <w:rPr>
          <w:rFonts w:ascii="Times New Roman" w:hAnsi="Times New Roman" w:cs="Times New Roman"/>
          <w:sz w:val="24"/>
          <w:szCs w:val="24"/>
        </w:rPr>
        <w:t xml:space="preserve">future </w:t>
      </w:r>
      <w:r w:rsidR="006D3E4B" w:rsidRPr="008860E6">
        <w:rPr>
          <w:rFonts w:ascii="Times New Roman" w:hAnsi="Times New Roman" w:cs="Times New Roman"/>
          <w:sz w:val="24"/>
          <w:szCs w:val="24"/>
        </w:rPr>
        <w:t>HAIs</w:t>
      </w:r>
      <w:r w:rsidR="00A00E22">
        <w:rPr>
          <w:rFonts w:ascii="Times New Roman" w:hAnsi="Times New Roman" w:cs="Times New Roman"/>
          <w:sz w:val="24"/>
          <w:szCs w:val="24"/>
        </w:rPr>
        <w:t xml:space="preserve"> in </w:t>
      </w:r>
      <w:r w:rsidR="00CC6CBC">
        <w:rPr>
          <w:rFonts w:ascii="Times New Roman" w:hAnsi="Times New Roman" w:cs="Times New Roman"/>
          <w:sz w:val="24"/>
          <w:szCs w:val="24"/>
        </w:rPr>
        <w:t xml:space="preserve">all countries especially </w:t>
      </w:r>
      <w:r w:rsidR="00A00E22">
        <w:rPr>
          <w:rFonts w:ascii="Times New Roman" w:hAnsi="Times New Roman" w:cs="Times New Roman"/>
          <w:sz w:val="24"/>
          <w:szCs w:val="24"/>
        </w:rPr>
        <w:t>LMICs</w:t>
      </w:r>
      <w:r w:rsidR="005841FB">
        <w:rPr>
          <w:rFonts w:ascii="Times New Roman" w:hAnsi="Times New Roman" w:cs="Times New Roman"/>
          <w:sz w:val="24"/>
          <w:szCs w:val="24"/>
        </w:rPr>
        <w:t xml:space="preserve"> building on ongoing activities in these countries. </w:t>
      </w:r>
    </w:p>
    <w:p w14:paraId="7C54D7D5" w14:textId="77777777" w:rsidR="003E6648" w:rsidRPr="0065629E" w:rsidRDefault="003E6648" w:rsidP="003E6648">
      <w:pPr>
        <w:rPr>
          <w:rFonts w:ascii="Times New Roman" w:hAnsi="Times New Roman" w:cs="Times New Roman"/>
          <w:b/>
          <w:sz w:val="24"/>
          <w:szCs w:val="20"/>
        </w:rPr>
      </w:pPr>
      <w:r w:rsidRPr="0065629E">
        <w:rPr>
          <w:rFonts w:ascii="Times New Roman" w:hAnsi="Times New Roman" w:cs="Times New Roman"/>
          <w:sz w:val="24"/>
          <w:szCs w:val="20"/>
          <w:u w:val="single"/>
        </w:rPr>
        <w:t>Funding resources:</w:t>
      </w:r>
      <w:r>
        <w:rPr>
          <w:rFonts w:ascii="Times New Roman" w:hAnsi="Times New Roman" w:cs="Times New Roman"/>
          <w:sz w:val="24"/>
          <w:szCs w:val="20"/>
          <w:u w:val="single"/>
        </w:rPr>
        <w:t xml:space="preserve"> </w:t>
      </w:r>
      <w:r>
        <w:rPr>
          <w:rFonts w:ascii="Times New Roman" w:hAnsi="Times New Roman" w:cs="Times New Roman"/>
          <w:sz w:val="24"/>
          <w:szCs w:val="20"/>
        </w:rPr>
        <w:t>T</w:t>
      </w:r>
      <w:r w:rsidRPr="009E191D">
        <w:rPr>
          <w:rFonts w:ascii="Times New Roman" w:hAnsi="Times New Roman" w:cs="Times New Roman"/>
          <w:sz w:val="24"/>
          <w:szCs w:val="20"/>
        </w:rPr>
        <w:t>his research did not receive any specific grant</w:t>
      </w:r>
      <w:r>
        <w:rPr>
          <w:rFonts w:ascii="Times New Roman" w:hAnsi="Times New Roman" w:cs="Times New Roman"/>
          <w:sz w:val="24"/>
          <w:szCs w:val="20"/>
        </w:rPr>
        <w:t xml:space="preserve"> </w:t>
      </w:r>
      <w:r w:rsidRPr="009E191D">
        <w:rPr>
          <w:rFonts w:ascii="Times New Roman" w:hAnsi="Times New Roman" w:cs="Times New Roman"/>
          <w:sz w:val="24"/>
          <w:szCs w:val="20"/>
        </w:rPr>
        <w:t>from funding agencies in the public, commercial, or not-for-profit sectors</w:t>
      </w:r>
      <w:r>
        <w:rPr>
          <w:rFonts w:ascii="Times New Roman" w:hAnsi="Times New Roman" w:cs="Times New Roman"/>
          <w:sz w:val="24"/>
          <w:szCs w:val="20"/>
        </w:rPr>
        <w:t>.</w:t>
      </w:r>
    </w:p>
    <w:p w14:paraId="5DE8F3D9" w14:textId="77777777" w:rsidR="003E6648" w:rsidRPr="003E6648" w:rsidRDefault="003E6648" w:rsidP="003E6648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5629E">
        <w:rPr>
          <w:rFonts w:ascii="Times New Roman" w:hAnsi="Times New Roman" w:cs="Times New Roman"/>
          <w:sz w:val="24"/>
          <w:szCs w:val="20"/>
          <w:u w:val="single"/>
        </w:rPr>
        <w:t>Conflicts of Interests:</w:t>
      </w:r>
      <w:r>
        <w:rPr>
          <w:rFonts w:ascii="Times New Roman" w:hAnsi="Times New Roman" w:cs="Times New Roman"/>
          <w:sz w:val="24"/>
          <w:szCs w:val="20"/>
        </w:rPr>
        <w:t xml:space="preserve"> None.</w:t>
      </w:r>
    </w:p>
    <w:p w14:paraId="4CDFB435" w14:textId="77777777" w:rsidR="00F30741" w:rsidRPr="00B91619" w:rsidRDefault="00B91619" w:rsidP="009A3CEB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0"/>
        </w:rPr>
      </w:pPr>
      <w:r>
        <w:rPr>
          <w:rFonts w:ascii="Times New Roman" w:hAnsi="Times New Roman" w:cs="Times New Roman"/>
          <w:b/>
          <w:sz w:val="28"/>
          <w:szCs w:val="20"/>
        </w:rPr>
        <w:t>REFERENCES</w:t>
      </w:r>
    </w:p>
    <w:p w14:paraId="54F06B20" w14:textId="77777777" w:rsidR="00624168" w:rsidRPr="00624168" w:rsidRDefault="00130DA5" w:rsidP="0062416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i/>
        </w:rPr>
        <w:fldChar w:fldCharType="begin"/>
      </w:r>
      <w:r w:rsidR="00D213C3">
        <w:rPr>
          <w:rFonts w:ascii="Times New Roman" w:hAnsi="Times New Roman" w:cs="Times New Roman"/>
          <w:i/>
        </w:rPr>
        <w:instrText xml:space="preserve"> ADDIN EN.REFLIST </w:instrText>
      </w:r>
      <w:r>
        <w:rPr>
          <w:rFonts w:ascii="Times New Roman" w:hAnsi="Times New Roman" w:cs="Times New Roman"/>
          <w:i/>
        </w:rPr>
        <w:fldChar w:fldCharType="separate"/>
      </w:r>
      <w:bookmarkStart w:id="1" w:name="_ENREF_1"/>
      <w:r w:rsidR="00624168" w:rsidRPr="00624168">
        <w:t>1.</w:t>
      </w:r>
      <w:r w:rsidR="00624168" w:rsidRPr="00624168">
        <w:tab/>
        <w:t xml:space="preserve">Stone, P.W., D. Braccia, and E. Larson, </w:t>
      </w:r>
      <w:r w:rsidR="00624168" w:rsidRPr="00624168">
        <w:rPr>
          <w:i/>
        </w:rPr>
        <w:t>Systematic review of economic analyses of health care-associated infections.</w:t>
      </w:r>
      <w:r w:rsidR="00624168" w:rsidRPr="00624168">
        <w:t xml:space="preserve"> American journal of infection control, 2005. </w:t>
      </w:r>
      <w:r w:rsidR="00624168" w:rsidRPr="00624168">
        <w:rPr>
          <w:b/>
        </w:rPr>
        <w:t>33</w:t>
      </w:r>
      <w:r w:rsidR="00624168" w:rsidRPr="00624168">
        <w:t>(9): p. 501-509.</w:t>
      </w:r>
      <w:bookmarkEnd w:id="1"/>
    </w:p>
    <w:p w14:paraId="566E694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" w:name="_ENREF_2"/>
      <w:r w:rsidRPr="00624168">
        <w:t>2.</w:t>
      </w:r>
      <w:r w:rsidRPr="00624168">
        <w:tab/>
        <w:t xml:space="preserve">Burke, J.P., </w:t>
      </w:r>
      <w:r w:rsidRPr="00624168">
        <w:rPr>
          <w:i/>
        </w:rPr>
        <w:t>Infection control--a problem for patient safety.</w:t>
      </w:r>
      <w:r w:rsidRPr="00624168">
        <w:t xml:space="preserve"> The New England journal of medicine, 2003. </w:t>
      </w:r>
      <w:r w:rsidRPr="00624168">
        <w:rPr>
          <w:b/>
        </w:rPr>
        <w:t>348</w:t>
      </w:r>
      <w:r w:rsidRPr="00624168">
        <w:t>(7): p. 651.</w:t>
      </w:r>
      <w:bookmarkEnd w:id="2"/>
    </w:p>
    <w:p w14:paraId="01637A9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" w:name="_ENREF_3"/>
      <w:r w:rsidRPr="00624168">
        <w:t>3.</w:t>
      </w:r>
      <w:r w:rsidRPr="00624168">
        <w:tab/>
        <w:t xml:space="preserve">Manoukian, S., et al., </w:t>
      </w:r>
      <w:r w:rsidRPr="00624168">
        <w:rPr>
          <w:i/>
        </w:rPr>
        <w:t>Estimating excess length of stay due to healthcare-associated infections: a systematic review and meta-analysis of statistical methodology.</w:t>
      </w:r>
      <w:r w:rsidRPr="00624168">
        <w:t xml:space="preserve"> Journal of Hospital Infection, 2018.</w:t>
      </w:r>
      <w:bookmarkEnd w:id="3"/>
    </w:p>
    <w:p w14:paraId="48E6763F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" w:name="_ENREF_4"/>
      <w:r w:rsidRPr="00624168">
        <w:t>4.</w:t>
      </w:r>
      <w:r w:rsidRPr="00624168">
        <w:tab/>
        <w:t xml:space="preserve">Irek, E.O., et al., </w:t>
      </w:r>
      <w:r w:rsidRPr="00624168">
        <w:rPr>
          <w:i/>
        </w:rPr>
        <w:t>A systematic review of healthcare-associated infections in Africa: An antimicrobial resistance perspective.</w:t>
      </w:r>
      <w:r w:rsidRPr="00624168">
        <w:t xml:space="preserve"> Afr J Lab Med, 2018. </w:t>
      </w:r>
      <w:r w:rsidRPr="00624168">
        <w:rPr>
          <w:b/>
        </w:rPr>
        <w:t>7</w:t>
      </w:r>
      <w:r w:rsidRPr="00624168">
        <w:t>(2): p. 796.</w:t>
      </w:r>
      <w:bookmarkEnd w:id="4"/>
    </w:p>
    <w:p w14:paraId="2F3CA30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" w:name="_ENREF_5"/>
      <w:r w:rsidRPr="00624168">
        <w:t>5.</w:t>
      </w:r>
      <w:r w:rsidRPr="00624168">
        <w:tab/>
        <w:t xml:space="preserve">(WHO), W.H.O., </w:t>
      </w:r>
      <w:r w:rsidRPr="00624168">
        <w:rPr>
          <w:i/>
        </w:rPr>
        <w:t>Health Care-associated infections. FACT SHEET.</w:t>
      </w:r>
      <w:r w:rsidRPr="00624168">
        <w:t xml:space="preserve"> 2014.</w:t>
      </w:r>
      <w:bookmarkEnd w:id="5"/>
    </w:p>
    <w:p w14:paraId="3DEC180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" w:name="_ENREF_6"/>
      <w:r w:rsidRPr="00624168">
        <w:t>6.</w:t>
      </w:r>
      <w:r w:rsidRPr="00624168">
        <w:tab/>
        <w:t xml:space="preserve">Haley, R.W., et al., </w:t>
      </w:r>
      <w:r w:rsidRPr="00624168">
        <w:rPr>
          <w:i/>
        </w:rPr>
        <w:t>The efficacy oe infection surveillance and control programs in preventing nosocomial infections in us hospitals.</w:t>
      </w:r>
      <w:r w:rsidRPr="00624168">
        <w:t xml:space="preserve"> American journal of epidemiology, 1985. </w:t>
      </w:r>
      <w:r w:rsidRPr="00624168">
        <w:rPr>
          <w:b/>
        </w:rPr>
        <w:t>121</w:t>
      </w:r>
      <w:r w:rsidRPr="00624168">
        <w:t>(2): p. 182-205.</w:t>
      </w:r>
      <w:bookmarkEnd w:id="6"/>
    </w:p>
    <w:p w14:paraId="5BDC197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" w:name="_ENREF_7"/>
      <w:r w:rsidRPr="00624168">
        <w:t>7.</w:t>
      </w:r>
      <w:r w:rsidRPr="00624168">
        <w:tab/>
        <w:t xml:space="preserve">Morton, A., </w:t>
      </w:r>
      <w:r w:rsidRPr="00624168">
        <w:rPr>
          <w:i/>
        </w:rPr>
        <w:t>Hospital safety and hospital acquired infection.</w:t>
      </w:r>
      <w:r w:rsidRPr="00624168">
        <w:t xml:space="preserve"> Healthcare Infection, 2006. </w:t>
      </w:r>
      <w:r w:rsidRPr="00624168">
        <w:rPr>
          <w:b/>
        </w:rPr>
        <w:t>11</w:t>
      </w:r>
      <w:r w:rsidRPr="00624168">
        <w:t>(1): p. 3-5.</w:t>
      </w:r>
      <w:bookmarkEnd w:id="7"/>
    </w:p>
    <w:p w14:paraId="2013094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" w:name="_ENREF_8"/>
      <w:r w:rsidRPr="00624168">
        <w:t>8.</w:t>
      </w:r>
      <w:r w:rsidRPr="00624168">
        <w:tab/>
        <w:t xml:space="preserve">Reilly, J., et al., </w:t>
      </w:r>
      <w:r w:rsidRPr="00624168">
        <w:rPr>
          <w:i/>
        </w:rPr>
        <w:t>Evidence-based infection control planning based on national healthcare-associated infection prevalence data.</w:t>
      </w:r>
      <w:r w:rsidRPr="00624168">
        <w:t xml:space="preserve"> Infection Control &amp; Hospital Epidemiology, 2009. </w:t>
      </w:r>
      <w:r w:rsidRPr="00624168">
        <w:rPr>
          <w:b/>
        </w:rPr>
        <w:t>30</w:t>
      </w:r>
      <w:r w:rsidRPr="00624168">
        <w:t>(2): p. 187-189.</w:t>
      </w:r>
      <w:bookmarkEnd w:id="8"/>
    </w:p>
    <w:p w14:paraId="47DF5C7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" w:name="_ENREF_9"/>
      <w:r w:rsidRPr="00624168">
        <w:lastRenderedPageBreak/>
        <w:t>9.</w:t>
      </w:r>
      <w:r w:rsidRPr="00624168">
        <w:tab/>
        <w:t xml:space="preserve">Talaat, M., et al., </w:t>
      </w:r>
      <w:r w:rsidRPr="00624168">
        <w:rPr>
          <w:i/>
        </w:rPr>
        <w:t>National surveillance of health care–associated infections in Egypt: developing a sustainable program in a resource-limited country.</w:t>
      </w:r>
      <w:r w:rsidRPr="00624168">
        <w:t xml:space="preserve"> American journal of infection control, 2016. </w:t>
      </w:r>
      <w:r w:rsidRPr="00624168">
        <w:rPr>
          <w:b/>
        </w:rPr>
        <w:t>44</w:t>
      </w:r>
      <w:r w:rsidRPr="00624168">
        <w:t>(11): p. 1296-1301.</w:t>
      </w:r>
      <w:bookmarkEnd w:id="9"/>
    </w:p>
    <w:p w14:paraId="41CDC967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" w:name="_ENREF_10"/>
      <w:r w:rsidRPr="00624168">
        <w:t>10.</w:t>
      </w:r>
      <w:r w:rsidRPr="00624168">
        <w:tab/>
        <w:t xml:space="preserve">Zingg, W., et al., </w:t>
      </w:r>
      <w:r w:rsidRPr="00624168">
        <w:rPr>
          <w:i/>
        </w:rPr>
        <w:t>Assessing the Burden of Healthcare-Associated Infections through Prevalence Studies: What Is the Best Method? 1.</w:t>
      </w:r>
      <w:r w:rsidRPr="00624168">
        <w:t xml:space="preserve"> Infection Control &amp; Hospital Epidemiology, 2014. </w:t>
      </w:r>
      <w:r w:rsidRPr="00624168">
        <w:rPr>
          <w:b/>
        </w:rPr>
        <w:t>35</w:t>
      </w:r>
      <w:r w:rsidRPr="00624168">
        <w:t>(6): p. 674-684.</w:t>
      </w:r>
      <w:bookmarkEnd w:id="10"/>
    </w:p>
    <w:p w14:paraId="04EB8A2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" w:name="_ENREF_11"/>
      <w:r w:rsidRPr="00624168">
        <w:t>11.</w:t>
      </w:r>
      <w:r w:rsidRPr="00624168">
        <w:tab/>
        <w:t xml:space="preserve">Gravel, D., et al., </w:t>
      </w:r>
      <w:r w:rsidRPr="00624168">
        <w:rPr>
          <w:i/>
        </w:rPr>
        <w:t>A point prevalence survey of health care–associated infections in pediatric populations in major Canadian acute care hospitals.</w:t>
      </w:r>
      <w:r w:rsidRPr="00624168">
        <w:t xml:space="preserve"> American journal of infection control, 2007. </w:t>
      </w:r>
      <w:r w:rsidRPr="00624168">
        <w:rPr>
          <w:b/>
        </w:rPr>
        <w:t>35</w:t>
      </w:r>
      <w:r w:rsidRPr="00624168">
        <w:t>(3): p. 157-162.</w:t>
      </w:r>
      <w:bookmarkEnd w:id="11"/>
    </w:p>
    <w:p w14:paraId="4E948E7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2" w:name="_ENREF_12"/>
      <w:r w:rsidRPr="00624168">
        <w:t>12.</w:t>
      </w:r>
      <w:r w:rsidRPr="00624168">
        <w:tab/>
        <w:t xml:space="preserve">Xie, D.-s., et al., </w:t>
      </w:r>
      <w:r w:rsidRPr="00624168">
        <w:rPr>
          <w:i/>
        </w:rPr>
        <w:t>Point prevalence surveys of healthcare-associated infection in 13 hospitals in Hubei Province, China, 2007–2008.</w:t>
      </w:r>
      <w:r w:rsidRPr="00624168">
        <w:t xml:space="preserve"> Journal of Hospital Infection, 2010. </w:t>
      </w:r>
      <w:r w:rsidRPr="00624168">
        <w:rPr>
          <w:b/>
        </w:rPr>
        <w:t>76</w:t>
      </w:r>
      <w:r w:rsidRPr="00624168">
        <w:t>(2): p. 150-155.</w:t>
      </w:r>
      <w:bookmarkEnd w:id="12"/>
    </w:p>
    <w:p w14:paraId="382F87CD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3" w:name="_ENREF_13"/>
      <w:r w:rsidRPr="00624168">
        <w:t>13.</w:t>
      </w:r>
      <w:r w:rsidRPr="00624168">
        <w:tab/>
        <w:t xml:space="preserve">Zarb, P., et al., </w:t>
      </w:r>
      <w:r w:rsidRPr="00624168">
        <w:rPr>
          <w:i/>
        </w:rPr>
        <w:t>The European Centre for Disease Prevention and Control (ECDC) pilot point prevalence survey of healthcare-associated infections and antimicrobial use.</w:t>
      </w:r>
      <w:r w:rsidRPr="00624168">
        <w:t xml:space="preserve"> Euro Surveill, 2012. </w:t>
      </w:r>
      <w:r w:rsidRPr="00624168">
        <w:rPr>
          <w:b/>
        </w:rPr>
        <w:t>17</w:t>
      </w:r>
      <w:r w:rsidRPr="00624168">
        <w:t>(46): p. 20316.</w:t>
      </w:r>
      <w:bookmarkEnd w:id="13"/>
    </w:p>
    <w:p w14:paraId="601BC62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4" w:name="_ENREF_14"/>
      <w:r w:rsidRPr="00624168">
        <w:t>14.</w:t>
      </w:r>
      <w:r w:rsidRPr="00624168">
        <w:tab/>
        <w:t xml:space="preserve">Kepenekli, E., et al., </w:t>
      </w:r>
      <w:r w:rsidRPr="00624168">
        <w:rPr>
          <w:i/>
        </w:rPr>
        <w:t>A national point-prevalence survey of pediatric intensive care unit-acquired, healthcare-associated infections in Turkey.</w:t>
      </w:r>
      <w:r w:rsidRPr="00624168">
        <w:t xml:space="preserve"> Japanese Journal of Infectious Diseases, 2015: p. JJID. 2014.385.</w:t>
      </w:r>
      <w:bookmarkEnd w:id="14"/>
    </w:p>
    <w:p w14:paraId="7B5B573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5" w:name="_ENREF_15"/>
      <w:r w:rsidRPr="00624168">
        <w:t>15.</w:t>
      </w:r>
      <w:r w:rsidRPr="00624168">
        <w:tab/>
        <w:t xml:space="preserve">Glenister, H., </w:t>
      </w:r>
      <w:r w:rsidRPr="00624168">
        <w:rPr>
          <w:i/>
        </w:rPr>
        <w:t>Sensitivity and specificity of surveillance methods.</w:t>
      </w:r>
      <w:r w:rsidRPr="00624168">
        <w:t xml:space="preserve"> BAILLIERES CLINICAL INFECTIOUS DISEASES, 1996. </w:t>
      </w:r>
      <w:r w:rsidRPr="00624168">
        <w:rPr>
          <w:b/>
        </w:rPr>
        <w:t>3</w:t>
      </w:r>
      <w:r w:rsidRPr="00624168">
        <w:t>(2): p. 197-210.</w:t>
      </w:r>
      <w:bookmarkEnd w:id="15"/>
    </w:p>
    <w:p w14:paraId="3DCF625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6" w:name="_ENREF_16"/>
      <w:r w:rsidRPr="00624168">
        <w:t>16.</w:t>
      </w:r>
      <w:r w:rsidRPr="00624168">
        <w:tab/>
        <w:t xml:space="preserve">Geffers, C., et al., </w:t>
      </w:r>
      <w:r w:rsidRPr="00624168">
        <w:rPr>
          <w:i/>
        </w:rPr>
        <w:t>Incidence of healthcare-associated infections in high-risk neonates: results from the German surveillance system for very-low-birthweight infants.</w:t>
      </w:r>
      <w:r w:rsidRPr="00624168">
        <w:t xml:space="preserve"> Journal of Hospital Infection, 2008. </w:t>
      </w:r>
      <w:r w:rsidRPr="00624168">
        <w:rPr>
          <w:b/>
        </w:rPr>
        <w:t>68</w:t>
      </w:r>
      <w:r w:rsidRPr="00624168">
        <w:t>(3): p. 214-221.</w:t>
      </w:r>
      <w:bookmarkEnd w:id="16"/>
    </w:p>
    <w:p w14:paraId="78FB4FB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7" w:name="_ENREF_17"/>
      <w:r w:rsidRPr="00624168">
        <w:t>17.</w:t>
      </w:r>
      <w:r w:rsidRPr="00624168">
        <w:tab/>
        <w:t xml:space="preserve">Allegranzi, B., et al., </w:t>
      </w:r>
      <w:r w:rsidRPr="00624168">
        <w:rPr>
          <w:i/>
        </w:rPr>
        <w:t>Report on the burden of endemic health care-associated infection worldwide.</w:t>
      </w:r>
      <w:r w:rsidRPr="00624168">
        <w:t xml:space="preserve"> Geneva, Switzerland: World Health Organization, 2011.</w:t>
      </w:r>
      <w:bookmarkEnd w:id="17"/>
    </w:p>
    <w:p w14:paraId="5EE101C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8" w:name="_ENREF_18"/>
      <w:r w:rsidRPr="00624168">
        <w:t>18.</w:t>
      </w:r>
      <w:r w:rsidRPr="00624168">
        <w:tab/>
        <w:t xml:space="preserve">Prevention, E.C.f.D., et al., </w:t>
      </w:r>
      <w:r w:rsidRPr="00624168">
        <w:rPr>
          <w:i/>
        </w:rPr>
        <w:t>Point Prevalence Survey of Healthcare-associated Infections and Antimicrobial Use in European Acute Care Hospitals: 2011-2012</w:t>
      </w:r>
      <w:r w:rsidRPr="00624168">
        <w:t>. 2013: Publications Office of the European Union.</w:t>
      </w:r>
      <w:bookmarkEnd w:id="18"/>
    </w:p>
    <w:p w14:paraId="027DBDB7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9" w:name="_ENREF_19"/>
      <w:r w:rsidRPr="00624168">
        <w:t>19.</w:t>
      </w:r>
      <w:r w:rsidRPr="00624168">
        <w:tab/>
        <w:t xml:space="preserve">Nejad, S.B., et al., </w:t>
      </w:r>
      <w:r w:rsidRPr="00624168">
        <w:rPr>
          <w:i/>
        </w:rPr>
        <w:t>Health-care-associated infection in Africa: a systematic review.</w:t>
      </w:r>
      <w:r w:rsidRPr="00624168">
        <w:t xml:space="preserve"> Bulletin of the World Health Organization, 2011. </w:t>
      </w:r>
      <w:r w:rsidRPr="00624168">
        <w:rPr>
          <w:b/>
        </w:rPr>
        <w:t>89</w:t>
      </w:r>
      <w:r w:rsidRPr="00624168">
        <w:t>: p. 757-765.</w:t>
      </w:r>
      <w:bookmarkEnd w:id="19"/>
    </w:p>
    <w:p w14:paraId="3AC9435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0" w:name="_ENREF_20"/>
      <w:r w:rsidRPr="00624168">
        <w:t>20.</w:t>
      </w:r>
      <w:r w:rsidRPr="00624168">
        <w:tab/>
        <w:t xml:space="preserve">Rothe, C., C. Schlaich, and S. Thompson, </w:t>
      </w:r>
      <w:r w:rsidRPr="00624168">
        <w:rPr>
          <w:i/>
        </w:rPr>
        <w:t>Healthcare-associated infections in sub-Saharan Africa.</w:t>
      </w:r>
      <w:r w:rsidRPr="00624168">
        <w:t xml:space="preserve"> Journal of Hospital Infection, 2013. </w:t>
      </w:r>
      <w:r w:rsidRPr="00624168">
        <w:rPr>
          <w:b/>
        </w:rPr>
        <w:t>85</w:t>
      </w:r>
      <w:r w:rsidRPr="00624168">
        <w:t>(4): p. 257-267.</w:t>
      </w:r>
      <w:bookmarkEnd w:id="20"/>
    </w:p>
    <w:p w14:paraId="666D952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1" w:name="_ENREF_21"/>
      <w:r w:rsidRPr="00624168">
        <w:t>21.</w:t>
      </w:r>
      <w:r w:rsidRPr="00624168">
        <w:tab/>
        <w:t xml:space="preserve">Klevens, R.M., et al., </w:t>
      </w:r>
      <w:r w:rsidRPr="00624168">
        <w:rPr>
          <w:i/>
        </w:rPr>
        <w:t>Estimating health care-associated infections and deaths in US hospitals, 2002.</w:t>
      </w:r>
      <w:r w:rsidRPr="00624168">
        <w:t xml:space="preserve"> Public health reports, 2007. </w:t>
      </w:r>
      <w:r w:rsidRPr="00624168">
        <w:rPr>
          <w:b/>
        </w:rPr>
        <w:t>122</w:t>
      </w:r>
      <w:r w:rsidRPr="00624168">
        <w:t>(2): p. 160-166.</w:t>
      </w:r>
      <w:bookmarkEnd w:id="21"/>
    </w:p>
    <w:p w14:paraId="111413DD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2" w:name="_ENREF_22"/>
      <w:r w:rsidRPr="00624168">
        <w:t>22.</w:t>
      </w:r>
      <w:r w:rsidRPr="00624168">
        <w:tab/>
        <w:t xml:space="preserve">ECDC, </w:t>
      </w:r>
      <w:r w:rsidRPr="00624168">
        <w:rPr>
          <w:i/>
        </w:rPr>
        <w:t>Economic evaluations of interventions to prevent healthcare-associated infections: Literature Review.</w:t>
      </w:r>
      <w:r w:rsidRPr="00624168">
        <w:t xml:space="preserve"> 2017.</w:t>
      </w:r>
      <w:bookmarkEnd w:id="22"/>
    </w:p>
    <w:p w14:paraId="312B90A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3" w:name="_ENREF_23"/>
      <w:r w:rsidRPr="00624168">
        <w:t>23.</w:t>
      </w:r>
      <w:r w:rsidRPr="00624168">
        <w:tab/>
        <w:t xml:space="preserve">Amato-Gauci, A., </w:t>
      </w:r>
      <w:r w:rsidRPr="00624168">
        <w:rPr>
          <w:i/>
        </w:rPr>
        <w:t>Annual Epidemiological Report on Communicable Diseases in Europe: Report on the status of communicable diseases in the EU and EEA/EFTA countries</w:t>
      </w:r>
      <w:r w:rsidRPr="00624168">
        <w:t>. 2007: European Centre for Disease Prevention and Control.</w:t>
      </w:r>
      <w:bookmarkEnd w:id="23"/>
    </w:p>
    <w:p w14:paraId="2C3FB3F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4" w:name="_ENREF_24"/>
      <w:r w:rsidRPr="00624168">
        <w:t>24.</w:t>
      </w:r>
      <w:r w:rsidRPr="00624168">
        <w:tab/>
        <w:t xml:space="preserve">Control, E.C.f.D.P.a., </w:t>
      </w:r>
      <w:r w:rsidRPr="00624168">
        <w:rPr>
          <w:i/>
        </w:rPr>
        <w:t>Annual Epidemiological Report on Communicable Diseases in Europe.</w:t>
      </w:r>
      <w:r w:rsidRPr="00624168">
        <w:t xml:space="preserve"> 2008.</w:t>
      </w:r>
      <w:bookmarkEnd w:id="24"/>
    </w:p>
    <w:p w14:paraId="1AA15A3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5" w:name="_ENREF_25"/>
      <w:r w:rsidRPr="00624168">
        <w:t>25.</w:t>
      </w:r>
      <w:r w:rsidRPr="00624168">
        <w:tab/>
        <w:t xml:space="preserve">Umscheid, C.A., et al., </w:t>
      </w:r>
      <w:r w:rsidRPr="00624168">
        <w:rPr>
          <w:i/>
        </w:rPr>
        <w:t>Estimating the proportion of healthcare-associated infections that are reasonably preventable and the related mortality and costs.</w:t>
      </w:r>
      <w:r w:rsidRPr="00624168">
        <w:t xml:space="preserve"> Infection Control &amp; Hospital Epidemiology, 2011. </w:t>
      </w:r>
      <w:r w:rsidRPr="00624168">
        <w:rPr>
          <w:b/>
        </w:rPr>
        <w:t>32</w:t>
      </w:r>
      <w:r w:rsidRPr="00624168">
        <w:t>(2): p. 101-114.</w:t>
      </w:r>
      <w:bookmarkEnd w:id="25"/>
    </w:p>
    <w:p w14:paraId="2538135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6" w:name="_ENREF_26"/>
      <w:r w:rsidRPr="00624168">
        <w:t>26.</w:t>
      </w:r>
      <w:r w:rsidRPr="00624168">
        <w:tab/>
        <w:t xml:space="preserve">Harbarth, S., H. Sax, and P. Gastmeier, </w:t>
      </w:r>
      <w:r w:rsidRPr="00624168">
        <w:rPr>
          <w:i/>
        </w:rPr>
        <w:t>The preventable proportion of nosocomial infections: an overview of published reports.</w:t>
      </w:r>
      <w:r w:rsidRPr="00624168">
        <w:t xml:space="preserve"> Journal of Hospital infection, 2003. </w:t>
      </w:r>
      <w:r w:rsidRPr="00624168">
        <w:rPr>
          <w:b/>
        </w:rPr>
        <w:t>54</w:t>
      </w:r>
      <w:r w:rsidRPr="00624168">
        <w:t>(4): p. 258-266.</w:t>
      </w:r>
      <w:bookmarkEnd w:id="26"/>
    </w:p>
    <w:p w14:paraId="2E1C9FB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7" w:name="_ENREF_27"/>
      <w:r w:rsidRPr="00624168">
        <w:t>27.</w:t>
      </w:r>
      <w:r w:rsidRPr="00624168">
        <w:tab/>
        <w:t xml:space="preserve">Rosenthal, V.D., D.G. Maki, and N. Graves, </w:t>
      </w:r>
      <w:r w:rsidRPr="00624168">
        <w:rPr>
          <w:i/>
        </w:rPr>
        <w:t>The International Nosocomial Infection Control Consortium (INICC): goals and objectives, description of surveillance methods, and operational activities.</w:t>
      </w:r>
      <w:r w:rsidRPr="00624168">
        <w:t xml:space="preserve"> American journal of infection control, 2008. </w:t>
      </w:r>
      <w:r w:rsidRPr="00624168">
        <w:rPr>
          <w:b/>
        </w:rPr>
        <w:t>36</w:t>
      </w:r>
      <w:r w:rsidRPr="00624168">
        <w:t>(9): p. e1-e12.</w:t>
      </w:r>
      <w:bookmarkEnd w:id="27"/>
    </w:p>
    <w:p w14:paraId="5E22D86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8" w:name="_ENREF_28"/>
      <w:r w:rsidRPr="00624168">
        <w:lastRenderedPageBreak/>
        <w:t>28.</w:t>
      </w:r>
      <w:r w:rsidRPr="00624168">
        <w:tab/>
        <w:t xml:space="preserve">Zaidi, A.K., et al., </w:t>
      </w:r>
      <w:r w:rsidRPr="00624168">
        <w:rPr>
          <w:i/>
        </w:rPr>
        <w:t>Hospital-acquired neonatal infections in developing countries.</w:t>
      </w:r>
      <w:r w:rsidRPr="00624168">
        <w:t xml:space="preserve"> The Lancet, 2005. </w:t>
      </w:r>
      <w:r w:rsidRPr="00624168">
        <w:rPr>
          <w:b/>
        </w:rPr>
        <w:t>365</w:t>
      </w:r>
      <w:r w:rsidRPr="00624168">
        <w:t>(9465): p. 1175-1188.</w:t>
      </w:r>
      <w:bookmarkEnd w:id="28"/>
    </w:p>
    <w:p w14:paraId="4F50AF8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29" w:name="_ENREF_29"/>
      <w:r w:rsidRPr="00624168">
        <w:t>29.</w:t>
      </w:r>
      <w:r w:rsidRPr="00624168">
        <w:tab/>
        <w:t xml:space="preserve">Allegranzi, B., et al., </w:t>
      </w:r>
      <w:r w:rsidRPr="00624168">
        <w:rPr>
          <w:i/>
        </w:rPr>
        <w:t>Burden of endemic health-care-associated infection in developing countries: systematic review and meta-analysis.</w:t>
      </w:r>
      <w:r w:rsidRPr="00624168">
        <w:t xml:space="preserve"> The Lancet, 2011. </w:t>
      </w:r>
      <w:r w:rsidRPr="00624168">
        <w:rPr>
          <w:b/>
        </w:rPr>
        <w:t>377</w:t>
      </w:r>
      <w:r w:rsidRPr="00624168">
        <w:t>(9761): p. 228-241.</w:t>
      </w:r>
      <w:bookmarkEnd w:id="29"/>
    </w:p>
    <w:p w14:paraId="6542268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0" w:name="_ENREF_30"/>
      <w:r w:rsidRPr="00624168">
        <w:t>30.</w:t>
      </w:r>
      <w:r w:rsidRPr="00624168">
        <w:tab/>
        <w:t xml:space="preserve">De Angelis, G., et al., </w:t>
      </w:r>
      <w:r w:rsidRPr="00624168">
        <w:rPr>
          <w:i/>
        </w:rPr>
        <w:t>Estimating the impact of healthcare-associated infections on length of stay and costs.</w:t>
      </w:r>
      <w:r w:rsidRPr="00624168">
        <w:t xml:space="preserve"> Clinical microbiology and infection, 2010. </w:t>
      </w:r>
      <w:r w:rsidRPr="00624168">
        <w:rPr>
          <w:b/>
        </w:rPr>
        <w:t>16</w:t>
      </w:r>
      <w:r w:rsidRPr="00624168">
        <w:t>(12): p. 1729-1735.</w:t>
      </w:r>
      <w:bookmarkEnd w:id="30"/>
    </w:p>
    <w:p w14:paraId="1238B809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1" w:name="_ENREF_31"/>
      <w:r w:rsidRPr="00624168">
        <w:t>31.</w:t>
      </w:r>
      <w:r w:rsidRPr="00624168">
        <w:tab/>
        <w:t xml:space="preserve">Graves, N., </w:t>
      </w:r>
      <w:r w:rsidRPr="00624168">
        <w:rPr>
          <w:i/>
        </w:rPr>
        <w:t>Economics and preventing hospital-acquired infection.</w:t>
      </w:r>
      <w:r w:rsidRPr="00624168">
        <w:t xml:space="preserve"> Emerging infectious diseases, 2004. </w:t>
      </w:r>
      <w:r w:rsidRPr="00624168">
        <w:rPr>
          <w:b/>
        </w:rPr>
        <w:t>10</w:t>
      </w:r>
      <w:r w:rsidRPr="00624168">
        <w:t>(4): p. 561.</w:t>
      </w:r>
      <w:bookmarkEnd w:id="31"/>
    </w:p>
    <w:p w14:paraId="28521DC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2" w:name="_ENREF_32"/>
      <w:r w:rsidRPr="00624168">
        <w:t>32.</w:t>
      </w:r>
      <w:r w:rsidRPr="00624168">
        <w:tab/>
        <w:t xml:space="preserve">Ataiyero, Y., J. Dyson, and M. Graham, </w:t>
      </w:r>
      <w:r w:rsidRPr="00624168">
        <w:rPr>
          <w:i/>
        </w:rPr>
        <w:t>Barriers to hand hygiene practices among health care workers in sub-Saharan African countries: A narrative review.</w:t>
      </w:r>
      <w:r w:rsidRPr="00624168">
        <w:t xml:space="preserve"> American Journal of Infection Control, 2018.</w:t>
      </w:r>
      <w:bookmarkEnd w:id="32"/>
    </w:p>
    <w:p w14:paraId="3B4F5BC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3" w:name="_ENREF_33"/>
      <w:r w:rsidRPr="00624168">
        <w:t>33.</w:t>
      </w:r>
      <w:r w:rsidRPr="00624168">
        <w:tab/>
        <w:t xml:space="preserve">Charrier, L., et al., </w:t>
      </w:r>
      <w:r w:rsidRPr="00624168">
        <w:rPr>
          <w:i/>
        </w:rPr>
        <w:t>Surveillance of healthcare-associated infections in Piemonte, Italy: results from a second regional prevalence study.</w:t>
      </w:r>
      <w:r w:rsidRPr="00624168">
        <w:t xml:space="preserve"> BMC public health, 2014. </w:t>
      </w:r>
      <w:r w:rsidRPr="00624168">
        <w:rPr>
          <w:b/>
        </w:rPr>
        <w:t>14</w:t>
      </w:r>
      <w:r w:rsidRPr="00624168">
        <w:t>(1): p. 558.</w:t>
      </w:r>
      <w:bookmarkEnd w:id="33"/>
    </w:p>
    <w:p w14:paraId="2420A32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4" w:name="_ENREF_34"/>
      <w:r w:rsidRPr="00624168">
        <w:t>34.</w:t>
      </w:r>
      <w:r w:rsidRPr="00624168">
        <w:tab/>
        <w:t xml:space="preserve">Organization, W.H., </w:t>
      </w:r>
      <w:r w:rsidRPr="00624168">
        <w:rPr>
          <w:i/>
        </w:rPr>
        <w:t>Report on the burden of endemic health care-associated infection worldwide.</w:t>
      </w:r>
      <w:r w:rsidRPr="00624168">
        <w:t xml:space="preserve"> 2011.</w:t>
      </w:r>
      <w:bookmarkEnd w:id="34"/>
    </w:p>
    <w:p w14:paraId="42503E9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5" w:name="_ENREF_35"/>
      <w:r w:rsidRPr="00624168">
        <w:t>35.</w:t>
      </w:r>
      <w:r w:rsidRPr="00624168">
        <w:tab/>
        <w:t xml:space="preserve">Sahiledengle, B., </w:t>
      </w:r>
      <w:r w:rsidRPr="00624168">
        <w:rPr>
          <w:i/>
        </w:rPr>
        <w:t>Stethoscope disinfection is rarely done in Ethiopia: what are the associated factors?</w:t>
      </w:r>
      <w:r w:rsidRPr="00624168">
        <w:t xml:space="preserve"> bioRxiv, 2018: p. 474098.</w:t>
      </w:r>
      <w:bookmarkEnd w:id="35"/>
    </w:p>
    <w:p w14:paraId="24703C3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6" w:name="_ENREF_36"/>
      <w:r w:rsidRPr="00624168">
        <w:t>36.</w:t>
      </w:r>
      <w:r w:rsidRPr="00624168">
        <w:tab/>
        <w:t xml:space="preserve">Tiroyakgosi, C., et al., </w:t>
      </w:r>
      <w:r w:rsidRPr="00624168">
        <w:rPr>
          <w:i/>
        </w:rPr>
        <w:t>Ongoing initiatives to improve the use of antibiotics in Botswana: University of Botswana symposium meeting report.</w:t>
      </w:r>
      <w:r w:rsidRPr="00624168">
        <w:t xml:space="preserve"> Expert review of anti-infective therapy, 2018. </w:t>
      </w:r>
      <w:r w:rsidRPr="00624168">
        <w:rPr>
          <w:b/>
        </w:rPr>
        <w:t>16</w:t>
      </w:r>
      <w:r w:rsidRPr="00624168">
        <w:t>(5): p. 381-384.</w:t>
      </w:r>
      <w:bookmarkEnd w:id="36"/>
    </w:p>
    <w:p w14:paraId="614AB1C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7" w:name="_ENREF_37"/>
      <w:r w:rsidRPr="00624168">
        <w:t>37.</w:t>
      </w:r>
      <w:r w:rsidRPr="00624168">
        <w:tab/>
        <w:t xml:space="preserve">Mwita, J.C., et al., </w:t>
      </w:r>
      <w:r w:rsidRPr="00624168">
        <w:rPr>
          <w:i/>
        </w:rPr>
        <w:t>Prophylactic antibiotics to prevent surgical site infections in Botswana: findings and implications.</w:t>
      </w:r>
      <w:r w:rsidRPr="00624168">
        <w:t xml:space="preserve"> Hospital Practice, 2018: p. 1-6.</w:t>
      </w:r>
      <w:bookmarkEnd w:id="37"/>
    </w:p>
    <w:p w14:paraId="6F0D6B99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8" w:name="_ENREF_38"/>
      <w:r w:rsidRPr="00624168">
        <w:t>38.</w:t>
      </w:r>
      <w:r w:rsidRPr="00624168">
        <w:tab/>
        <w:t xml:space="preserve">Organization, W.H., </w:t>
      </w:r>
      <w:r w:rsidRPr="00624168">
        <w:rPr>
          <w:i/>
        </w:rPr>
        <w:t>Use of high burden country lists for TB by WHO in the post-2015 era.</w:t>
      </w:r>
      <w:r w:rsidRPr="00624168">
        <w:t xml:space="preserve"> Geneva: World Health Organization, 2015.</w:t>
      </w:r>
      <w:bookmarkEnd w:id="38"/>
    </w:p>
    <w:p w14:paraId="1D01A06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39" w:name="_ENREF_39"/>
      <w:r w:rsidRPr="00624168">
        <w:t>39.</w:t>
      </w:r>
      <w:r w:rsidRPr="00624168">
        <w:tab/>
        <w:t xml:space="preserve">Saleem, Z., et al., </w:t>
      </w:r>
      <w:r w:rsidRPr="00624168">
        <w:rPr>
          <w:i/>
        </w:rPr>
        <w:t>A multicenter point prevalence survey of health care–associated infections in Pakistan: Findings and implications.</w:t>
      </w:r>
      <w:r w:rsidRPr="00624168">
        <w:t xml:space="preserve"> American journal of infection control, 2018.</w:t>
      </w:r>
      <w:bookmarkEnd w:id="39"/>
    </w:p>
    <w:p w14:paraId="61D17E1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0" w:name="_ENREF_40"/>
      <w:r w:rsidRPr="00624168">
        <w:t>40.</w:t>
      </w:r>
      <w:r w:rsidRPr="00624168">
        <w:tab/>
        <w:t xml:space="preserve">Moher, D., et al., </w:t>
      </w:r>
      <w:r w:rsidRPr="00624168">
        <w:rPr>
          <w:i/>
        </w:rPr>
        <w:t>Preferred reporting items for systematic review and meta-analysis protocols (PRISMA-P) 2015 statement.</w:t>
      </w:r>
      <w:r w:rsidRPr="00624168">
        <w:t xml:space="preserve"> Systematic reviews, 2015. </w:t>
      </w:r>
      <w:r w:rsidRPr="00624168">
        <w:rPr>
          <w:b/>
        </w:rPr>
        <w:t>4</w:t>
      </w:r>
      <w:r w:rsidRPr="00624168">
        <w:t>(1): p. 1.</w:t>
      </w:r>
      <w:bookmarkEnd w:id="40"/>
    </w:p>
    <w:p w14:paraId="5B640DC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1" w:name="_ENREF_41"/>
      <w:r w:rsidRPr="00624168">
        <w:t>41.</w:t>
      </w:r>
      <w:r w:rsidRPr="00624168">
        <w:tab/>
        <w:t xml:space="preserve">Wells, G., et al., </w:t>
      </w:r>
      <w:r w:rsidRPr="00624168">
        <w:rPr>
          <w:i/>
        </w:rPr>
        <w:t>Newcastle-Ottawa quality assessment scale.</w:t>
      </w:r>
      <w:r w:rsidRPr="00624168">
        <w:t xml:space="preserve"> Ottawa Hospital Research Institute, 2013.</w:t>
      </w:r>
      <w:bookmarkEnd w:id="41"/>
    </w:p>
    <w:p w14:paraId="5B72F47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2" w:name="_ENREF_42"/>
      <w:r w:rsidRPr="00624168">
        <w:t>42.</w:t>
      </w:r>
      <w:r w:rsidRPr="00624168">
        <w:tab/>
        <w:t xml:space="preserve">Modesti, P.A., et al., </w:t>
      </w:r>
      <w:r w:rsidRPr="00624168">
        <w:rPr>
          <w:i/>
        </w:rPr>
        <w:t>Panethnic differences in blood pressure in Europe: a systematic review and meta-analysis.</w:t>
      </w:r>
      <w:r w:rsidRPr="00624168">
        <w:t xml:space="preserve"> PLoS One, 2016. </w:t>
      </w:r>
      <w:r w:rsidRPr="00624168">
        <w:rPr>
          <w:b/>
        </w:rPr>
        <w:t>11</w:t>
      </w:r>
      <w:r w:rsidRPr="00624168">
        <w:t>(1): p. e0147601.</w:t>
      </w:r>
      <w:bookmarkEnd w:id="42"/>
    </w:p>
    <w:p w14:paraId="31DB484B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3" w:name="_ENREF_43"/>
      <w:r w:rsidRPr="00624168">
        <w:t>43.</w:t>
      </w:r>
      <w:r w:rsidRPr="00624168">
        <w:tab/>
        <w:t xml:space="preserve">Silva, T.B., et al., </w:t>
      </w:r>
      <w:r w:rsidRPr="00624168">
        <w:rPr>
          <w:i/>
        </w:rPr>
        <w:t>Effectiveness and safety of insulin glargine versus detemir analysis in patients with type 1 diabetes: systematic review and meta-analysis.</w:t>
      </w:r>
      <w:r w:rsidRPr="00624168">
        <w:t xml:space="preserve"> Therapeutic advances in endocrinology and metabolism, 2018. </w:t>
      </w:r>
      <w:r w:rsidRPr="00624168">
        <w:rPr>
          <w:b/>
        </w:rPr>
        <w:t>9</w:t>
      </w:r>
      <w:r w:rsidRPr="00624168">
        <w:t>(8): p. 241-254.</w:t>
      </w:r>
      <w:bookmarkEnd w:id="43"/>
    </w:p>
    <w:p w14:paraId="2807A6F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4" w:name="_ENREF_44"/>
      <w:r w:rsidRPr="00624168">
        <w:t>44.</w:t>
      </w:r>
      <w:r w:rsidRPr="00624168">
        <w:tab/>
        <w:t xml:space="preserve">Deptuła, A., et al., </w:t>
      </w:r>
      <w:r w:rsidRPr="00624168">
        <w:rPr>
          <w:i/>
        </w:rPr>
        <w:t>Prevalence of healthcare-associated infections in Polish adult intensive care units: summary data from the ECDC European Point Prevalence Survey of Hospital-associated Infections and Antimicrobial Use in Poland 2012–2014.</w:t>
      </w:r>
      <w:r w:rsidRPr="00624168">
        <w:t xml:space="preserve"> Journal of Hospital Infection, 2017. </w:t>
      </w:r>
      <w:r w:rsidRPr="00624168">
        <w:rPr>
          <w:b/>
        </w:rPr>
        <w:t>96</w:t>
      </w:r>
      <w:r w:rsidRPr="00624168">
        <w:t>(2): p. 145-150.</w:t>
      </w:r>
      <w:bookmarkEnd w:id="44"/>
    </w:p>
    <w:p w14:paraId="50574A7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5" w:name="_ENREF_45"/>
      <w:r w:rsidRPr="00624168">
        <w:t>45.</w:t>
      </w:r>
      <w:r w:rsidRPr="00624168">
        <w:tab/>
        <w:t xml:space="preserve">Sticchi, C., et al., </w:t>
      </w:r>
      <w:r w:rsidRPr="00624168">
        <w:rPr>
          <w:i/>
        </w:rPr>
        <w:t>Regional point prevalence study of healthcare-associated infections and antimicrobial use in acute care hospitals in Liguria, Italy.</w:t>
      </w:r>
      <w:r w:rsidRPr="00624168">
        <w:t xml:space="preserve"> Journal of Hospital Infection, 2017.</w:t>
      </w:r>
      <w:bookmarkEnd w:id="45"/>
    </w:p>
    <w:p w14:paraId="5015308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6" w:name="_ENREF_46"/>
      <w:r w:rsidRPr="00624168">
        <w:t>46.</w:t>
      </w:r>
      <w:r w:rsidRPr="00624168">
        <w:tab/>
        <w:t xml:space="preserve">Swissnoso, </w:t>
      </w:r>
      <w:r w:rsidRPr="00624168">
        <w:rPr>
          <w:i/>
        </w:rPr>
        <w:t>Point Prevalence Survey of healthcare-associated infections and antimicrobial use in Swiss acute care hospital 2017.</w:t>
      </w:r>
      <w:r w:rsidRPr="00624168">
        <w:t xml:space="preserve"> 2017.</w:t>
      </w:r>
      <w:bookmarkEnd w:id="46"/>
    </w:p>
    <w:p w14:paraId="135E803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7" w:name="_ENREF_47"/>
      <w:r w:rsidRPr="00624168">
        <w:t>47.</w:t>
      </w:r>
      <w:r w:rsidRPr="00624168">
        <w:tab/>
        <w:t xml:space="preserve">Klavs, I., et al., </w:t>
      </w:r>
      <w:r w:rsidRPr="00624168">
        <w:rPr>
          <w:i/>
        </w:rPr>
        <w:t>The prevalence of and risk factors for healthcare-associated infections in Slovenia: results of the second national survey.</w:t>
      </w:r>
      <w:r w:rsidRPr="00624168">
        <w:t xml:space="preserve"> Slovenian Journal of Public Health, 2016. </w:t>
      </w:r>
      <w:r w:rsidRPr="00624168">
        <w:rPr>
          <w:b/>
        </w:rPr>
        <w:t>55</w:t>
      </w:r>
      <w:r w:rsidRPr="00624168">
        <w:t>(4): p. 239-247.</w:t>
      </w:r>
      <w:bookmarkEnd w:id="47"/>
    </w:p>
    <w:p w14:paraId="3F0D194F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8" w:name="_ENREF_48"/>
      <w:r w:rsidRPr="00624168">
        <w:t>48.</w:t>
      </w:r>
      <w:r w:rsidRPr="00624168">
        <w:tab/>
        <w:t xml:space="preserve">Lusignani, L.S., et al., </w:t>
      </w:r>
      <w:r w:rsidRPr="00624168">
        <w:rPr>
          <w:i/>
        </w:rPr>
        <w:t>A national point prevalence study on healthcare-associated infections and antimicrobial use in Austria.</w:t>
      </w:r>
      <w:r w:rsidRPr="00624168">
        <w:t xml:space="preserve"> Wiener klinische Wochenschrift, 2016. </w:t>
      </w:r>
      <w:r w:rsidRPr="00624168">
        <w:rPr>
          <w:b/>
        </w:rPr>
        <w:t>128</w:t>
      </w:r>
      <w:r w:rsidRPr="00624168">
        <w:t>(3-4): p. 89-94.</w:t>
      </w:r>
      <w:bookmarkEnd w:id="48"/>
    </w:p>
    <w:p w14:paraId="08FBC04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49" w:name="_ENREF_49"/>
      <w:r w:rsidRPr="00624168">
        <w:lastRenderedPageBreak/>
        <w:t>49.</w:t>
      </w:r>
      <w:r w:rsidRPr="00624168">
        <w:tab/>
        <w:t xml:space="preserve">Roche, F., S. Donlon, and K. Burns, </w:t>
      </w:r>
      <w:r w:rsidRPr="00624168">
        <w:rPr>
          <w:i/>
        </w:rPr>
        <w:t>Point prevalence survey of healthcare-associated infections and use of antimicrobials in Irish intellectual disability long-term care facilities: 2013.</w:t>
      </w:r>
      <w:r w:rsidRPr="00624168">
        <w:t xml:space="preserve"> Journal of Hospital Infection, 2016. </w:t>
      </w:r>
      <w:r w:rsidRPr="00624168">
        <w:rPr>
          <w:b/>
        </w:rPr>
        <w:t>93</w:t>
      </w:r>
      <w:r w:rsidRPr="00624168">
        <w:t>(4): p. 410-417.</w:t>
      </w:r>
      <w:bookmarkEnd w:id="49"/>
    </w:p>
    <w:p w14:paraId="467AE76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0" w:name="_ENREF_50"/>
      <w:r w:rsidRPr="00624168">
        <w:t>50.</w:t>
      </w:r>
      <w:r w:rsidRPr="00624168">
        <w:tab/>
        <w:t xml:space="preserve">Stefkovicova, M., I. Rovny, and J. Brnova, </w:t>
      </w:r>
      <w:r w:rsidRPr="00624168">
        <w:rPr>
          <w:i/>
        </w:rPr>
        <w:t>Point prevalence survey of healthcare-associated infections in Slovakia: from zero to real data.</w:t>
      </w:r>
      <w:r w:rsidRPr="00624168">
        <w:t xml:space="preserve"> Antimicrobial resistance and infection control, 2015. </w:t>
      </w:r>
      <w:r w:rsidRPr="00624168">
        <w:rPr>
          <w:b/>
        </w:rPr>
        <w:t>4</w:t>
      </w:r>
      <w:r w:rsidRPr="00624168">
        <w:t>(1): p. P277.</w:t>
      </w:r>
      <w:bookmarkEnd w:id="50"/>
    </w:p>
    <w:p w14:paraId="6F52175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1" w:name="_ENREF_51"/>
      <w:r w:rsidRPr="00624168">
        <w:t>51.</w:t>
      </w:r>
      <w:r w:rsidRPr="00624168">
        <w:tab/>
        <w:t xml:space="preserve">Miliani, K., et al., </w:t>
      </w:r>
      <w:r w:rsidRPr="00624168">
        <w:rPr>
          <w:i/>
        </w:rPr>
        <w:t>National point prevalence survey of healthcare-associated infections and antimicrobial use in French home care settings, May to June 2012.</w:t>
      </w:r>
      <w:r w:rsidRPr="00624168">
        <w:t xml:space="preserve"> Eurosurveillance, 2015. </w:t>
      </w:r>
      <w:r w:rsidRPr="00624168">
        <w:rPr>
          <w:b/>
        </w:rPr>
        <w:t>20</w:t>
      </w:r>
      <w:r w:rsidRPr="00624168">
        <w:t>(27): p. 21182.</w:t>
      </w:r>
      <w:bookmarkEnd w:id="51"/>
    </w:p>
    <w:p w14:paraId="3AF78AED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2" w:name="_ENREF_52"/>
      <w:r w:rsidRPr="00624168">
        <w:t>52.</w:t>
      </w:r>
      <w:r w:rsidRPr="00624168">
        <w:tab/>
        <w:t xml:space="preserve">katrien Latour, B.C.B.J., Maria Luisa, , </w:t>
      </w:r>
      <w:r w:rsidRPr="00624168">
        <w:rPr>
          <w:i/>
        </w:rPr>
        <w:t>PPS of healthcare-associated infections and antimicrobial use in European long-term care facilities.</w:t>
      </w:r>
      <w:r w:rsidRPr="00624168">
        <w:t xml:space="preserve"> 2014.</w:t>
      </w:r>
      <w:bookmarkEnd w:id="52"/>
    </w:p>
    <w:p w14:paraId="2C361217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3" w:name="_ENREF_53"/>
      <w:r w:rsidRPr="00624168">
        <w:t>53.</w:t>
      </w:r>
      <w:r w:rsidRPr="00624168">
        <w:tab/>
        <w:t xml:space="preserve">Katrien Latour, P.k., Maria Luisa, </w:t>
      </w:r>
      <w:r w:rsidRPr="00624168">
        <w:rPr>
          <w:i/>
        </w:rPr>
        <w:t>Point prevalence survey of healthcare-associated infections and antimicrobial use in European long-term care facilities, 2013.</w:t>
      </w:r>
      <w:r w:rsidRPr="00624168">
        <w:t xml:space="preserve"> 2014.</w:t>
      </w:r>
      <w:bookmarkEnd w:id="53"/>
    </w:p>
    <w:p w14:paraId="67F5512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4" w:name="_ENREF_54"/>
      <w:r w:rsidRPr="00624168">
        <w:t>54.</w:t>
      </w:r>
      <w:r w:rsidRPr="00624168">
        <w:tab/>
        <w:t xml:space="preserve">Erdem, H., et al., </w:t>
      </w:r>
      <w:r w:rsidRPr="00624168">
        <w:rPr>
          <w:i/>
        </w:rPr>
        <w:t>Surveillance, control and management of infections in intensive care units in Southern Europe, Turkey and Iran–a prospective multicenter point prevalence study.</w:t>
      </w:r>
      <w:r w:rsidRPr="00624168">
        <w:t xml:space="preserve"> Journal of Infection, 2014. </w:t>
      </w:r>
      <w:r w:rsidRPr="00624168">
        <w:rPr>
          <w:b/>
        </w:rPr>
        <w:t>68</w:t>
      </w:r>
      <w:r w:rsidRPr="00624168">
        <w:t>(2): p. 131-140.</w:t>
      </w:r>
      <w:bookmarkEnd w:id="54"/>
    </w:p>
    <w:p w14:paraId="644B9FC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5" w:name="_ENREF_55"/>
      <w:r w:rsidRPr="00624168">
        <w:t>55.</w:t>
      </w:r>
      <w:r w:rsidRPr="00624168">
        <w:tab/>
        <w:t xml:space="preserve">Sinatra, I., et al., </w:t>
      </w:r>
      <w:r w:rsidRPr="00624168">
        <w:rPr>
          <w:i/>
        </w:rPr>
        <w:t>Prevalence survey of healthcare-associated infections and antimicrobial use at the University Hospital" Paolo Giaccone", Palermo, Italy.</w:t>
      </w:r>
      <w:r w:rsidRPr="00624168">
        <w:t xml:space="preserve"> Journal of preventive medicine and hygiene, 2013. </w:t>
      </w:r>
      <w:r w:rsidRPr="00624168">
        <w:rPr>
          <w:b/>
        </w:rPr>
        <w:t>54</w:t>
      </w:r>
      <w:r w:rsidRPr="00624168">
        <w:t>(4): p. 200.</w:t>
      </w:r>
      <w:bookmarkEnd w:id="55"/>
    </w:p>
    <w:p w14:paraId="5843C58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6" w:name="_ENREF_56"/>
      <w:r w:rsidRPr="00624168">
        <w:t>56.</w:t>
      </w:r>
      <w:r w:rsidRPr="00624168">
        <w:tab/>
        <w:t xml:space="preserve">Smiddy, M.P. and O.M. Murphy, </w:t>
      </w:r>
      <w:r w:rsidRPr="00624168">
        <w:rPr>
          <w:i/>
        </w:rPr>
        <w:t>The use of point prevalence surveys of healthcare-associated infection to identify risk factors and facilitate infection prevention and control planning.</w:t>
      </w:r>
      <w:r w:rsidRPr="00624168">
        <w:t xml:space="preserve"> Healthcare infection, 2013. </w:t>
      </w:r>
      <w:r w:rsidRPr="00624168">
        <w:rPr>
          <w:b/>
        </w:rPr>
        <w:t>18</w:t>
      </w:r>
      <w:r w:rsidRPr="00624168">
        <w:t>(4): p. 162-167.</w:t>
      </w:r>
      <w:bookmarkEnd w:id="56"/>
    </w:p>
    <w:p w14:paraId="269AB0AB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7" w:name="_ENREF_57"/>
      <w:r w:rsidRPr="00624168">
        <w:t>57.</w:t>
      </w:r>
      <w:r w:rsidRPr="00624168">
        <w:tab/>
        <w:t xml:space="preserve">Behnke, M., et al., </w:t>
      </w:r>
      <w:r w:rsidRPr="00624168">
        <w:rPr>
          <w:i/>
        </w:rPr>
        <w:t>Nosocomial infection and antibiotic use: a second national prevalence study in Germany.</w:t>
      </w:r>
      <w:r w:rsidRPr="00624168">
        <w:t xml:space="preserve"> Deutsches Ärzteblatt International, 2013. </w:t>
      </w:r>
      <w:r w:rsidRPr="00624168">
        <w:rPr>
          <w:b/>
        </w:rPr>
        <w:t>110</w:t>
      </w:r>
      <w:r w:rsidRPr="00624168">
        <w:t>(38): p. 627.</w:t>
      </w:r>
      <w:bookmarkEnd w:id="57"/>
    </w:p>
    <w:p w14:paraId="4B23D16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8" w:name="_ENREF_58"/>
      <w:r w:rsidRPr="00624168">
        <w:t>58.</w:t>
      </w:r>
      <w:r w:rsidRPr="00624168">
        <w:tab/>
        <w:t xml:space="preserve">Carl Suetens, S.H., Jana Kolman, </w:t>
      </w:r>
      <w:r w:rsidRPr="00624168">
        <w:rPr>
          <w:i/>
        </w:rPr>
        <w:t>Point prevalence survey of healthcare-associated infections and antimicrobial use in European acute care hospitals 2011-2012.</w:t>
      </w:r>
      <w:r w:rsidRPr="00624168">
        <w:t xml:space="preserve"> 2013.</w:t>
      </w:r>
      <w:bookmarkEnd w:id="58"/>
    </w:p>
    <w:p w14:paraId="7CE32F3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59" w:name="_ENREF_59"/>
      <w:r w:rsidRPr="00624168">
        <w:t>59.</w:t>
      </w:r>
      <w:r w:rsidRPr="00624168">
        <w:tab/>
        <w:t xml:space="preserve">Heudorf, U., K. Boehlcke, and M. Schade, </w:t>
      </w:r>
      <w:r w:rsidRPr="00624168">
        <w:rPr>
          <w:i/>
        </w:rPr>
        <w:t>Healthcare-associated infections in long-term care facilities (HALT) in Frankfurt am Main, Germany, January to March 2011.</w:t>
      </w:r>
      <w:r w:rsidRPr="00624168">
        <w:t xml:space="preserve"> Euro Surveill, 2012. </w:t>
      </w:r>
      <w:r w:rsidRPr="00624168">
        <w:rPr>
          <w:b/>
        </w:rPr>
        <w:t>17</w:t>
      </w:r>
      <w:r w:rsidRPr="00624168">
        <w:t>(35): p. 5-11.</w:t>
      </w:r>
      <w:bookmarkEnd w:id="59"/>
    </w:p>
    <w:p w14:paraId="0EAF928F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0" w:name="_ENREF_60"/>
      <w:r w:rsidRPr="00624168">
        <w:t>60.</w:t>
      </w:r>
      <w:r w:rsidRPr="00624168">
        <w:tab/>
        <w:t xml:space="preserve">Coello, R., et al., </w:t>
      </w:r>
      <w:r w:rsidRPr="00624168">
        <w:rPr>
          <w:i/>
        </w:rPr>
        <w:t>Prevalence of healthcare device-associated infection using point prevalence surveys of antimicrobial prescribing and existing electronic data.</w:t>
      </w:r>
      <w:r w:rsidRPr="00624168">
        <w:t xml:space="preserve"> Journal of Hospital Infection, 2011. </w:t>
      </w:r>
      <w:r w:rsidRPr="00624168">
        <w:rPr>
          <w:b/>
        </w:rPr>
        <w:t>78</w:t>
      </w:r>
      <w:r w:rsidRPr="00624168">
        <w:t>(4): p. 264-268.</w:t>
      </w:r>
      <w:bookmarkEnd w:id="60"/>
    </w:p>
    <w:p w14:paraId="03AD097F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1" w:name="_ENREF_61"/>
      <w:r w:rsidRPr="00624168">
        <w:t>61.</w:t>
      </w:r>
      <w:r w:rsidRPr="00624168">
        <w:tab/>
        <w:t xml:space="preserve">Lietard, C., et al., </w:t>
      </w:r>
      <w:r w:rsidRPr="00624168">
        <w:rPr>
          <w:i/>
        </w:rPr>
        <w:t>NATIONAL POINT PREVALENCE SURVEY OF HEALTHCARE‐ASSOCIATED INFECTIONS: RESULTS FOR PEOPLE AGED 65 AND OLDER, FRANCE, 2006.</w:t>
      </w:r>
      <w:r w:rsidRPr="00624168">
        <w:t xml:space="preserve"> Journal of the American Geriatrics Society, 2011. </w:t>
      </w:r>
      <w:r w:rsidRPr="00624168">
        <w:rPr>
          <w:b/>
        </w:rPr>
        <w:t>59</w:t>
      </w:r>
      <w:r w:rsidRPr="00624168">
        <w:t>(4): p. 763-765.</w:t>
      </w:r>
      <w:bookmarkEnd w:id="61"/>
    </w:p>
    <w:p w14:paraId="3156217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2" w:name="_ENREF_62"/>
      <w:r w:rsidRPr="00624168">
        <w:t>62.</w:t>
      </w:r>
      <w:r w:rsidRPr="00624168">
        <w:tab/>
        <w:t xml:space="preserve">Alexopoulos, E.C., et al., </w:t>
      </w:r>
      <w:r w:rsidRPr="00624168">
        <w:rPr>
          <w:i/>
        </w:rPr>
        <w:t>Wide range of point prevalences of healthcare-associated infections in Western Greece.</w:t>
      </w:r>
      <w:r w:rsidRPr="00624168">
        <w:t xml:space="preserve"> Epidemiology &amp; Infection, 2011. </w:t>
      </w:r>
      <w:r w:rsidRPr="00624168">
        <w:rPr>
          <w:b/>
        </w:rPr>
        <w:t>139</w:t>
      </w:r>
      <w:r w:rsidRPr="00624168">
        <w:t>(11): p. 1734-1739.</w:t>
      </w:r>
      <w:bookmarkEnd w:id="62"/>
    </w:p>
    <w:p w14:paraId="0417C58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3" w:name="_ENREF_63"/>
      <w:r w:rsidRPr="00624168">
        <w:t>63.</w:t>
      </w:r>
      <w:r w:rsidRPr="00624168">
        <w:tab/>
        <w:t xml:space="preserve">Hopkins, S., K. Shaw, and L. Simpson, </w:t>
      </w:r>
      <w:r w:rsidRPr="00624168">
        <w:rPr>
          <w:i/>
        </w:rPr>
        <w:t>English national point prevalence survey on healthcare-associated infections and antimicrobial use.</w:t>
      </w:r>
      <w:r w:rsidRPr="00624168">
        <w:t xml:space="preserve"> London (United Kingdom): Health ProtectionAgency, 2011.</w:t>
      </w:r>
      <w:bookmarkEnd w:id="63"/>
    </w:p>
    <w:p w14:paraId="72610EC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4" w:name="_ENREF_64"/>
      <w:r w:rsidRPr="00624168">
        <w:t>64.</w:t>
      </w:r>
      <w:r w:rsidRPr="00624168">
        <w:tab/>
        <w:t xml:space="preserve">Cairns, S., et al., </w:t>
      </w:r>
      <w:r w:rsidRPr="00624168">
        <w:rPr>
          <w:i/>
        </w:rPr>
        <w:t>The Prevalence of Health Care–Associated Infection in Older People in Acute Care Hospitals.</w:t>
      </w:r>
      <w:r w:rsidRPr="00624168">
        <w:t xml:space="preserve"> Infection Control &amp; Hospital Epidemiology, 2011. </w:t>
      </w:r>
      <w:r w:rsidRPr="00624168">
        <w:rPr>
          <w:b/>
        </w:rPr>
        <w:t>32</w:t>
      </w:r>
      <w:r w:rsidRPr="00624168">
        <w:t>(8): p. 763-767.</w:t>
      </w:r>
      <w:bookmarkEnd w:id="64"/>
    </w:p>
    <w:p w14:paraId="0F9FD48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5" w:name="_ENREF_65"/>
      <w:r w:rsidRPr="00624168">
        <w:t>65.</w:t>
      </w:r>
      <w:r w:rsidRPr="00624168">
        <w:tab/>
        <w:t xml:space="preserve">Cairns, S., J. Reilly, and M. Booth, </w:t>
      </w:r>
      <w:r w:rsidRPr="00624168">
        <w:rPr>
          <w:i/>
        </w:rPr>
        <w:t>Prevalence of healthcare-associated infection in Scottish intensive care units.</w:t>
      </w:r>
      <w:r w:rsidRPr="00624168">
        <w:t xml:space="preserve"> Journal of Hospital Infection, 2010. </w:t>
      </w:r>
      <w:r w:rsidRPr="00624168">
        <w:rPr>
          <w:b/>
        </w:rPr>
        <w:t>76</w:t>
      </w:r>
      <w:r w:rsidRPr="00624168">
        <w:t>(4): p. 308-310.</w:t>
      </w:r>
      <w:bookmarkEnd w:id="65"/>
    </w:p>
    <w:p w14:paraId="02FC081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6" w:name="_ENREF_66"/>
      <w:r w:rsidRPr="00624168">
        <w:t>66.</w:t>
      </w:r>
      <w:r w:rsidRPr="00624168">
        <w:tab/>
        <w:t xml:space="preserve">Gordts, B., et al., </w:t>
      </w:r>
      <w:r w:rsidRPr="00624168">
        <w:rPr>
          <w:i/>
        </w:rPr>
        <w:t>The 2007 Belgian national prevalence survey for hospital-acquired infections.</w:t>
      </w:r>
      <w:r w:rsidRPr="00624168">
        <w:t xml:space="preserve"> Journal of Hospital Infection, 2010. </w:t>
      </w:r>
      <w:r w:rsidRPr="00624168">
        <w:rPr>
          <w:b/>
        </w:rPr>
        <w:t>75</w:t>
      </w:r>
      <w:r w:rsidRPr="00624168">
        <w:t>(3): p. 163-167.</w:t>
      </w:r>
      <w:bookmarkEnd w:id="66"/>
    </w:p>
    <w:p w14:paraId="119DE85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7" w:name="_ENREF_67"/>
      <w:r w:rsidRPr="00624168">
        <w:t>67.</w:t>
      </w:r>
      <w:r w:rsidRPr="00624168">
        <w:tab/>
        <w:t xml:space="preserve">Lanini, S., et al., </w:t>
      </w:r>
      <w:r w:rsidRPr="00624168">
        <w:rPr>
          <w:i/>
        </w:rPr>
        <w:t>Healthcare-Associated Infection in Italy Annual Point-Prevalence Surveys, 2002–2004.</w:t>
      </w:r>
      <w:r w:rsidRPr="00624168">
        <w:t xml:space="preserve"> Infection Control &amp; Hospital Epidemiology, 2009. </w:t>
      </w:r>
      <w:r w:rsidRPr="00624168">
        <w:rPr>
          <w:b/>
        </w:rPr>
        <w:t>30</w:t>
      </w:r>
      <w:r w:rsidRPr="00624168">
        <w:t>(7): p. 659-665.</w:t>
      </w:r>
      <w:bookmarkEnd w:id="67"/>
    </w:p>
    <w:p w14:paraId="6AB7400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8" w:name="_ENREF_68"/>
      <w:r w:rsidRPr="00624168">
        <w:lastRenderedPageBreak/>
        <w:t>68.</w:t>
      </w:r>
      <w:r w:rsidRPr="00624168">
        <w:tab/>
        <w:t xml:space="preserve">Vincent, J.-L., et al., </w:t>
      </w:r>
      <w:r w:rsidRPr="00624168">
        <w:rPr>
          <w:i/>
        </w:rPr>
        <w:t>International study of the prevalence and outcomes of infection in intensive care units.</w:t>
      </w:r>
      <w:r w:rsidRPr="00624168">
        <w:t xml:space="preserve"> Jama, 2009. </w:t>
      </w:r>
      <w:r w:rsidRPr="00624168">
        <w:rPr>
          <w:b/>
        </w:rPr>
        <w:t>302</w:t>
      </w:r>
      <w:r w:rsidRPr="00624168">
        <w:t>(21): p. 2323-2329.</w:t>
      </w:r>
      <w:bookmarkEnd w:id="68"/>
    </w:p>
    <w:p w14:paraId="2301539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69" w:name="_ENREF_69"/>
      <w:r w:rsidRPr="00624168">
        <w:t>69.</w:t>
      </w:r>
      <w:r w:rsidRPr="00624168">
        <w:tab/>
        <w:t xml:space="preserve">Patte, R., et al., </w:t>
      </w:r>
      <w:r w:rsidRPr="00624168">
        <w:rPr>
          <w:i/>
        </w:rPr>
        <w:t>Prevalence of hospital-acquired infections in a home care setting.</w:t>
      </w:r>
      <w:r w:rsidRPr="00624168">
        <w:t xml:space="preserve"> Journal of Hospital Infection, 2005. </w:t>
      </w:r>
      <w:r w:rsidRPr="00624168">
        <w:rPr>
          <w:b/>
        </w:rPr>
        <w:t>59</w:t>
      </w:r>
      <w:r w:rsidRPr="00624168">
        <w:t>(2): p. 148-151.</w:t>
      </w:r>
      <w:bookmarkEnd w:id="69"/>
    </w:p>
    <w:p w14:paraId="0C640B8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0" w:name="_ENREF_70"/>
      <w:r w:rsidRPr="00624168">
        <w:t>70.</w:t>
      </w:r>
      <w:r w:rsidRPr="00624168">
        <w:tab/>
        <w:t xml:space="preserve">Lizioli, A., et al., </w:t>
      </w:r>
      <w:r w:rsidRPr="00624168">
        <w:rPr>
          <w:i/>
        </w:rPr>
        <w:t>Prevalence of nosocomial infections in Italy: result from the Lombardy survey in 2000.</w:t>
      </w:r>
      <w:r w:rsidRPr="00624168">
        <w:t xml:space="preserve"> Journal of Hospital Infection, 2003. </w:t>
      </w:r>
      <w:r w:rsidRPr="00624168">
        <w:rPr>
          <w:b/>
        </w:rPr>
        <w:t>54</w:t>
      </w:r>
      <w:r w:rsidRPr="00624168">
        <w:t>(2): p. 141-148.</w:t>
      </w:r>
      <w:bookmarkEnd w:id="70"/>
    </w:p>
    <w:p w14:paraId="098C7717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1" w:name="_ENREF_71"/>
      <w:r w:rsidRPr="00624168">
        <w:t>71.</w:t>
      </w:r>
      <w:r w:rsidRPr="00624168">
        <w:tab/>
        <w:t xml:space="preserve">Starakis, I., et al., </w:t>
      </w:r>
      <w:r w:rsidRPr="00624168">
        <w:rPr>
          <w:i/>
        </w:rPr>
        <w:t>Repeated point prevalence survey of nosocomial infections in a Greek university hospital.</w:t>
      </w:r>
      <w:r w:rsidRPr="00624168">
        <w:t xml:space="preserve"> Journal of chemotherapy, 2002. </w:t>
      </w:r>
      <w:r w:rsidRPr="00624168">
        <w:rPr>
          <w:b/>
        </w:rPr>
        <w:t>14</w:t>
      </w:r>
      <w:r w:rsidRPr="00624168">
        <w:t>(3): p. 272-278.</w:t>
      </w:r>
      <w:bookmarkEnd w:id="71"/>
    </w:p>
    <w:p w14:paraId="5496794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2" w:name="_ENREF_72"/>
      <w:r w:rsidRPr="00624168">
        <w:t>72.</w:t>
      </w:r>
      <w:r w:rsidRPr="00624168">
        <w:tab/>
        <w:t xml:space="preserve">Gikas, A., et al., </w:t>
      </w:r>
      <w:r w:rsidRPr="00624168">
        <w:rPr>
          <w:i/>
        </w:rPr>
        <w:t>Prevalence study of hospital-acquired infections in 14 Greek hospitals: planning from the local to the national surveillance level.</w:t>
      </w:r>
      <w:r w:rsidRPr="00624168">
        <w:t xml:space="preserve"> Journal of hospital infection, 2002. </w:t>
      </w:r>
      <w:r w:rsidRPr="00624168">
        <w:rPr>
          <w:b/>
        </w:rPr>
        <w:t>50</w:t>
      </w:r>
      <w:r w:rsidRPr="00624168">
        <w:t>(4): p. 269-275.</w:t>
      </w:r>
      <w:bookmarkEnd w:id="72"/>
    </w:p>
    <w:p w14:paraId="4C83F2E2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3" w:name="_ENREF_73"/>
      <w:r w:rsidRPr="00624168">
        <w:t>73.</w:t>
      </w:r>
      <w:r w:rsidRPr="00624168">
        <w:tab/>
        <w:t xml:space="preserve">Group, F.P.S.S., </w:t>
      </w:r>
      <w:r w:rsidRPr="00624168">
        <w:rPr>
          <w:i/>
        </w:rPr>
        <w:t>Prevalence of nosocomial infections in France: results of the nationwide survey in 1996.</w:t>
      </w:r>
      <w:r w:rsidRPr="00624168">
        <w:t xml:space="preserve"> Journal of Hospital Infection, 2000. </w:t>
      </w:r>
      <w:r w:rsidRPr="00624168">
        <w:rPr>
          <w:b/>
        </w:rPr>
        <w:t>46</w:t>
      </w:r>
      <w:r w:rsidRPr="00624168">
        <w:t>(3): p. 186-193.</w:t>
      </w:r>
      <w:bookmarkEnd w:id="73"/>
    </w:p>
    <w:p w14:paraId="6FAEF9C7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4" w:name="_ENREF_74"/>
      <w:r w:rsidRPr="00624168">
        <w:t>74.</w:t>
      </w:r>
      <w:r w:rsidRPr="00624168">
        <w:tab/>
        <w:t xml:space="preserve">Pittet, D., et al., </w:t>
      </w:r>
      <w:r w:rsidRPr="00624168">
        <w:rPr>
          <w:i/>
        </w:rPr>
        <w:t>Prevalence and risk factors for nosocomial infections in four university hospitals in Switzerland.</w:t>
      </w:r>
      <w:r w:rsidRPr="00624168">
        <w:t xml:space="preserve"> Infection Control &amp; Hospital Epidemiology, 1999. </w:t>
      </w:r>
      <w:r w:rsidRPr="00624168">
        <w:rPr>
          <w:b/>
        </w:rPr>
        <w:t>20</w:t>
      </w:r>
      <w:r w:rsidRPr="00624168">
        <w:t>(1): p. 37-42.</w:t>
      </w:r>
      <w:bookmarkEnd w:id="74"/>
    </w:p>
    <w:p w14:paraId="1168D72C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5" w:name="_ENREF_75"/>
      <w:r w:rsidRPr="00624168">
        <w:t>75.</w:t>
      </w:r>
      <w:r w:rsidRPr="00624168">
        <w:tab/>
        <w:t xml:space="preserve">Vincent, J.-L., et al., </w:t>
      </w:r>
      <w:r w:rsidRPr="00624168">
        <w:rPr>
          <w:i/>
        </w:rPr>
        <w:t>The prevalence of nosocomial infection in intensive care units in Europe: results of the European Prevalence of Infection in Intensive Care (EPIC) Study.</w:t>
      </w:r>
      <w:r w:rsidRPr="00624168">
        <w:t xml:space="preserve"> Jama, 1995. </w:t>
      </w:r>
      <w:r w:rsidRPr="00624168">
        <w:rPr>
          <w:b/>
        </w:rPr>
        <w:t>274</w:t>
      </w:r>
      <w:r w:rsidRPr="00624168">
        <w:t>(8): p. 639-644.</w:t>
      </w:r>
      <w:bookmarkEnd w:id="75"/>
    </w:p>
    <w:p w14:paraId="53A8303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6" w:name="_ENREF_76"/>
      <w:r w:rsidRPr="00624168">
        <w:t>76.</w:t>
      </w:r>
      <w:r w:rsidRPr="00624168">
        <w:tab/>
        <w:t xml:space="preserve">Chen, Y., et al., </w:t>
      </w:r>
      <w:r w:rsidRPr="00624168">
        <w:rPr>
          <w:i/>
        </w:rPr>
        <w:t>A point-prevalence survey of healthcare-associated infection in fifty-two Chinese hospitals.</w:t>
      </w:r>
      <w:r w:rsidRPr="00624168">
        <w:t xml:space="preserve"> Journal of Hospital Infection, 2017. </w:t>
      </w:r>
      <w:r w:rsidRPr="00624168">
        <w:rPr>
          <w:b/>
        </w:rPr>
        <w:t>95</w:t>
      </w:r>
      <w:r w:rsidRPr="00624168">
        <w:t>(1): p. 105-111.</w:t>
      </w:r>
      <w:bookmarkEnd w:id="76"/>
    </w:p>
    <w:p w14:paraId="65D6272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7" w:name="_ENREF_77"/>
      <w:r w:rsidRPr="00624168">
        <w:t>77.</w:t>
      </w:r>
      <w:r w:rsidRPr="00624168">
        <w:tab/>
        <w:t xml:space="preserve">Nair, V., et al., </w:t>
      </w:r>
      <w:r w:rsidRPr="00624168">
        <w:rPr>
          <w:i/>
        </w:rPr>
        <w:t>Point prevalence &amp; risk factor assessment for hospital-acquired infections in a tertiary care hospital in Pune, India.</w:t>
      </w:r>
      <w:r w:rsidRPr="00624168">
        <w:t xml:space="preserve"> The Indian journal of medical research, 2017. </w:t>
      </w:r>
      <w:r w:rsidRPr="00624168">
        <w:rPr>
          <w:b/>
        </w:rPr>
        <w:t>145</w:t>
      </w:r>
      <w:r w:rsidRPr="00624168">
        <w:t>(6): p. 824.</w:t>
      </w:r>
      <w:bookmarkEnd w:id="77"/>
    </w:p>
    <w:p w14:paraId="463953B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8" w:name="_ENREF_78"/>
      <w:r w:rsidRPr="00624168">
        <w:t>78.</w:t>
      </w:r>
      <w:r w:rsidRPr="00624168">
        <w:tab/>
        <w:t xml:space="preserve">Cai, Y., et al., </w:t>
      </w:r>
      <w:r w:rsidRPr="00624168">
        <w:rPr>
          <w:i/>
        </w:rPr>
        <w:t>Prevalence of healthcare-associated infections and antimicrobial use among adult inpatients in Singapore acute-care hospitals: results from the first national point prevalence survey.</w:t>
      </w:r>
      <w:r w:rsidRPr="00624168">
        <w:t xml:space="preserve"> Clinical Infectious Diseases, 2017. </w:t>
      </w:r>
      <w:r w:rsidRPr="00624168">
        <w:rPr>
          <w:b/>
        </w:rPr>
        <w:t>64</w:t>
      </w:r>
      <w:r w:rsidRPr="00624168">
        <w:t>(suppl_2): p. S61-S67.</w:t>
      </w:r>
      <w:bookmarkEnd w:id="78"/>
    </w:p>
    <w:p w14:paraId="295A86F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79" w:name="_ENREF_79"/>
      <w:r w:rsidRPr="00624168">
        <w:t>79.</w:t>
      </w:r>
      <w:r w:rsidRPr="00624168">
        <w:tab/>
        <w:t xml:space="preserve">Liu, J., et al., </w:t>
      </w:r>
      <w:r w:rsidRPr="00624168">
        <w:rPr>
          <w:i/>
        </w:rPr>
        <w:t>Point-prevalence survey of healthcare-associated infections in Beijing, China: a survey and analysis in 2014.</w:t>
      </w:r>
      <w:r w:rsidRPr="00624168">
        <w:t xml:space="preserve"> Journal of Hospital Infection, 2016. </w:t>
      </w:r>
      <w:r w:rsidRPr="00624168">
        <w:rPr>
          <w:b/>
        </w:rPr>
        <w:t>93</w:t>
      </w:r>
      <w:r w:rsidRPr="00624168">
        <w:t>(3): p. 271-279.</w:t>
      </w:r>
      <w:bookmarkEnd w:id="79"/>
    </w:p>
    <w:p w14:paraId="1A14CCB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0" w:name="_ENREF_80"/>
      <w:r w:rsidRPr="00624168">
        <w:t>80.</w:t>
      </w:r>
      <w:r w:rsidRPr="00624168">
        <w:tab/>
        <w:t xml:space="preserve">Zhang, Y., et al., </w:t>
      </w:r>
      <w:r w:rsidRPr="00624168">
        <w:rPr>
          <w:i/>
        </w:rPr>
        <w:t>Annual surveys for point-prevalence of healthcare-associated infection in a tertiary hospital in Beijing, China, 2012-2014.</w:t>
      </w:r>
      <w:r w:rsidRPr="00624168">
        <w:t xml:space="preserve"> BMC infectious diseases, 2016. </w:t>
      </w:r>
      <w:r w:rsidRPr="00624168">
        <w:rPr>
          <w:b/>
        </w:rPr>
        <w:t>16</w:t>
      </w:r>
      <w:r w:rsidRPr="00624168">
        <w:t>(1): p. 161.</w:t>
      </w:r>
      <w:bookmarkEnd w:id="80"/>
    </w:p>
    <w:p w14:paraId="3FB1A5B2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1" w:name="_ENREF_81"/>
      <w:r w:rsidRPr="00624168">
        <w:t>81.</w:t>
      </w:r>
      <w:r w:rsidRPr="00624168">
        <w:tab/>
        <w:t xml:space="preserve">Phu, V.D., et al., </w:t>
      </w:r>
      <w:r w:rsidRPr="00624168">
        <w:rPr>
          <w:i/>
        </w:rPr>
        <w:t>Burden of hospital acquired infections and antimicrobial use in Vietnamese adult intensive care units.</w:t>
      </w:r>
      <w:r w:rsidRPr="00624168">
        <w:t xml:space="preserve"> PloS one, 2016. </w:t>
      </w:r>
      <w:r w:rsidRPr="00624168">
        <w:rPr>
          <w:b/>
        </w:rPr>
        <w:t>11</w:t>
      </w:r>
      <w:r w:rsidRPr="00624168">
        <w:t>(1): p. e0147544.</w:t>
      </w:r>
      <w:bookmarkEnd w:id="81"/>
    </w:p>
    <w:p w14:paraId="17A3447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2" w:name="_ENREF_82"/>
      <w:r w:rsidRPr="00624168">
        <w:t>82.</w:t>
      </w:r>
      <w:r w:rsidRPr="00624168">
        <w:tab/>
        <w:t xml:space="preserve">Morioka, H., et al., </w:t>
      </w:r>
      <w:r w:rsidRPr="00624168">
        <w:rPr>
          <w:i/>
        </w:rPr>
        <w:t>The first point prevalence survey of health care–associated infection and antimicrobial use in a Japanese university hospital: A pilot study.</w:t>
      </w:r>
      <w:r w:rsidRPr="00624168">
        <w:t xml:space="preserve"> American journal of infection control, 2016. </w:t>
      </w:r>
      <w:r w:rsidRPr="00624168">
        <w:rPr>
          <w:b/>
        </w:rPr>
        <w:t>44</w:t>
      </w:r>
      <w:r w:rsidRPr="00624168">
        <w:t>(7): p. e119-e123.</w:t>
      </w:r>
      <w:bookmarkEnd w:id="82"/>
    </w:p>
    <w:p w14:paraId="7055A08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3" w:name="_ENREF_83"/>
      <w:r w:rsidRPr="00624168">
        <w:t>83.</w:t>
      </w:r>
      <w:r w:rsidRPr="00624168">
        <w:tab/>
        <w:t xml:space="preserve">Kumar, A., et al., </w:t>
      </w:r>
      <w:r w:rsidRPr="00624168">
        <w:rPr>
          <w:i/>
        </w:rPr>
        <w:t>Point prevalence surveys of healthcare-associated infections and use of indwelling devices and antimicrobials over three years in a tertiary care hospital in India.</w:t>
      </w:r>
      <w:r w:rsidRPr="00624168">
        <w:t xml:space="preserve"> Journal of Hospital Infection, 2014. </w:t>
      </w:r>
      <w:r w:rsidRPr="00624168">
        <w:rPr>
          <w:b/>
        </w:rPr>
        <w:t>86</w:t>
      </w:r>
      <w:r w:rsidRPr="00624168">
        <w:t>(4): p. 272-274.</w:t>
      </w:r>
      <w:bookmarkEnd w:id="83"/>
    </w:p>
    <w:p w14:paraId="5B36C8E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4" w:name="_ENREF_84"/>
      <w:r w:rsidRPr="00624168">
        <w:t>84.</w:t>
      </w:r>
      <w:r w:rsidRPr="00624168">
        <w:tab/>
        <w:t xml:space="preserve">Tao, X.-B., et al., </w:t>
      </w:r>
      <w:r w:rsidRPr="00624168">
        <w:rPr>
          <w:i/>
        </w:rPr>
        <w:t>Hospital-acquired infection rate in a tertiary care teaching hospital in China: a cross-sectional survey involving 2434 inpatients.</w:t>
      </w:r>
      <w:r w:rsidRPr="00624168">
        <w:t xml:space="preserve"> International Journal of Infectious Diseases, 2014. </w:t>
      </w:r>
      <w:r w:rsidRPr="00624168">
        <w:rPr>
          <w:b/>
        </w:rPr>
        <w:t>27</w:t>
      </w:r>
      <w:r w:rsidRPr="00624168">
        <w:t>: p. 7-9.</w:t>
      </w:r>
      <w:bookmarkEnd w:id="84"/>
    </w:p>
    <w:p w14:paraId="46FD112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5" w:name="_ENREF_85"/>
      <w:r w:rsidRPr="00624168">
        <w:t>85.</w:t>
      </w:r>
      <w:r w:rsidRPr="00624168">
        <w:tab/>
        <w:t xml:space="preserve">Xie, D.-s., et al., </w:t>
      </w:r>
      <w:r w:rsidRPr="00624168">
        <w:rPr>
          <w:i/>
        </w:rPr>
        <w:t>Annual point-prevalence of healthcare-associated infection surveys in a university hospital in China, 2007–2011.</w:t>
      </w:r>
      <w:r w:rsidRPr="00624168">
        <w:t xml:space="preserve"> Journal of infection and public health, 2013. </w:t>
      </w:r>
      <w:r w:rsidRPr="00624168">
        <w:rPr>
          <w:b/>
        </w:rPr>
        <w:t>6</w:t>
      </w:r>
      <w:r w:rsidRPr="00624168">
        <w:t>(6): p. 416-422.</w:t>
      </w:r>
      <w:bookmarkEnd w:id="85"/>
    </w:p>
    <w:p w14:paraId="2E8D213B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6" w:name="_ENREF_86"/>
      <w:r w:rsidRPr="00624168">
        <w:t>86.</w:t>
      </w:r>
      <w:r w:rsidRPr="00624168">
        <w:tab/>
        <w:t xml:space="preserve">Askarian, M., M. Yadollahi, and O. Assadian, </w:t>
      </w:r>
      <w:r w:rsidRPr="00624168">
        <w:rPr>
          <w:i/>
        </w:rPr>
        <w:t>Point prevalence and risk factors of hospital acquired infections in a cluster of university-affiliated hospitals in Shiraz, Iran.</w:t>
      </w:r>
      <w:r w:rsidRPr="00624168">
        <w:t xml:space="preserve"> Journal of infection and public health, 2012. </w:t>
      </w:r>
      <w:r w:rsidRPr="00624168">
        <w:rPr>
          <w:b/>
        </w:rPr>
        <w:t>5</w:t>
      </w:r>
      <w:r w:rsidRPr="00624168">
        <w:t>(2): p. 169-176.</w:t>
      </w:r>
      <w:bookmarkEnd w:id="86"/>
    </w:p>
    <w:p w14:paraId="2A2EA3A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7" w:name="_ENREF_87"/>
      <w:r w:rsidRPr="00624168">
        <w:t>87.</w:t>
      </w:r>
      <w:r w:rsidRPr="00624168">
        <w:tab/>
        <w:t xml:space="preserve">Thu, T.A., et al., </w:t>
      </w:r>
      <w:r w:rsidRPr="00624168">
        <w:rPr>
          <w:i/>
        </w:rPr>
        <w:t>A point-prevalence study on healthcare-associated infections in Vietnam: public health implications.</w:t>
      </w:r>
      <w:r w:rsidRPr="00624168">
        <w:t xml:space="preserve"> Infection Control &amp; Hospital Epidemiology, 2011. </w:t>
      </w:r>
      <w:r w:rsidRPr="00624168">
        <w:rPr>
          <w:b/>
        </w:rPr>
        <w:t>32</w:t>
      </w:r>
      <w:r w:rsidRPr="00624168">
        <w:t>(10): p. 1039-1041.</w:t>
      </w:r>
      <w:bookmarkEnd w:id="87"/>
    </w:p>
    <w:p w14:paraId="66171DC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8" w:name="_ENREF_88"/>
      <w:r w:rsidRPr="00624168">
        <w:lastRenderedPageBreak/>
        <w:t>88.</w:t>
      </w:r>
      <w:r w:rsidRPr="00624168">
        <w:tab/>
        <w:t xml:space="preserve">Ider, B.-E., et al., </w:t>
      </w:r>
      <w:r w:rsidRPr="00624168">
        <w:rPr>
          <w:i/>
        </w:rPr>
        <w:t>Prevalence of hospital-acquired infections and antibiotic use in two tertiary Mongolian hospitals.</w:t>
      </w:r>
      <w:r w:rsidRPr="00624168">
        <w:t xml:space="preserve"> Journal of Hospital Infection, 2010. </w:t>
      </w:r>
      <w:r w:rsidRPr="00624168">
        <w:rPr>
          <w:b/>
        </w:rPr>
        <w:t>75</w:t>
      </w:r>
      <w:r w:rsidRPr="00624168">
        <w:t>(3): p. 214-219.</w:t>
      </w:r>
      <w:bookmarkEnd w:id="88"/>
    </w:p>
    <w:p w14:paraId="6FE9D6AB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89" w:name="_ENREF_89"/>
      <w:r w:rsidRPr="00624168">
        <w:t>89.</w:t>
      </w:r>
      <w:r w:rsidRPr="00624168">
        <w:tab/>
        <w:t xml:space="preserve">Lee, M., et al., </w:t>
      </w:r>
      <w:r w:rsidRPr="00624168">
        <w:rPr>
          <w:i/>
        </w:rPr>
        <w:t>Prevalence of hospital infection and antibiotic use at a university medical center in Hong Kong.</w:t>
      </w:r>
      <w:r w:rsidRPr="00624168">
        <w:t xml:space="preserve"> Journal of Hospital Infection, 2007. </w:t>
      </w:r>
      <w:r w:rsidRPr="00624168">
        <w:rPr>
          <w:b/>
        </w:rPr>
        <w:t>65</w:t>
      </w:r>
      <w:r w:rsidRPr="00624168">
        <w:t>(4): p. 341-347.</w:t>
      </w:r>
      <w:bookmarkEnd w:id="89"/>
    </w:p>
    <w:p w14:paraId="01F5CEA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0" w:name="_ENREF_90"/>
      <w:r w:rsidRPr="00624168">
        <w:t>90.</w:t>
      </w:r>
      <w:r w:rsidRPr="00624168">
        <w:tab/>
        <w:t xml:space="preserve">Balkhy, H.H., et al., </w:t>
      </w:r>
      <w:r w:rsidRPr="00624168">
        <w:rPr>
          <w:i/>
        </w:rPr>
        <w:t>Hospital-and community-acquired infections: a point prevalence and risk factors survey in a tertiary care center in Saudi Arabia.</w:t>
      </w:r>
      <w:r w:rsidRPr="00624168">
        <w:t xml:space="preserve"> International journal of infectious diseases, 2006. </w:t>
      </w:r>
      <w:r w:rsidRPr="00624168">
        <w:rPr>
          <w:b/>
        </w:rPr>
        <w:t>10</w:t>
      </w:r>
      <w:r w:rsidRPr="00624168">
        <w:t>(4): p. 326-333.</w:t>
      </w:r>
      <w:bookmarkEnd w:id="90"/>
    </w:p>
    <w:p w14:paraId="40F22EF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1" w:name="_ENREF_91"/>
      <w:r w:rsidRPr="00624168">
        <w:t>91.</w:t>
      </w:r>
      <w:r w:rsidRPr="00624168">
        <w:tab/>
        <w:t xml:space="preserve">Danchaivijitr, S., et al., </w:t>
      </w:r>
      <w:r w:rsidRPr="00624168">
        <w:rPr>
          <w:i/>
        </w:rPr>
        <w:t>Prevalence and impacts of nosocomial infection in Thailand 2001.</w:t>
      </w:r>
      <w:r w:rsidRPr="00624168">
        <w:t xml:space="preserve"> J Med Assoc Thai, 2005. </w:t>
      </w:r>
      <w:r w:rsidRPr="00624168">
        <w:rPr>
          <w:b/>
        </w:rPr>
        <w:t>88</w:t>
      </w:r>
      <w:r w:rsidRPr="00624168">
        <w:t>(Suppl 10): p. S1-9.</w:t>
      </w:r>
      <w:bookmarkEnd w:id="91"/>
    </w:p>
    <w:p w14:paraId="04573E1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2" w:name="_ENREF_92"/>
      <w:r w:rsidRPr="00624168">
        <w:t>92.</w:t>
      </w:r>
      <w:r w:rsidRPr="00624168">
        <w:tab/>
        <w:t xml:space="preserve">Hughes, A.J., et al., </w:t>
      </w:r>
      <w:r w:rsidRPr="00624168">
        <w:rPr>
          <w:i/>
        </w:rPr>
        <w:t>Prevalence of nosocomial infection and antibiotic use at a university medical center in Malaysia.</w:t>
      </w:r>
      <w:r w:rsidRPr="00624168">
        <w:t xml:space="preserve"> Infection Control &amp; Hospital Epidemiology, 2005. </w:t>
      </w:r>
      <w:r w:rsidRPr="00624168">
        <w:rPr>
          <w:b/>
        </w:rPr>
        <w:t>26</w:t>
      </w:r>
      <w:r w:rsidRPr="00624168">
        <w:t>(1): p. 100-104.</w:t>
      </w:r>
      <w:bookmarkEnd w:id="92"/>
    </w:p>
    <w:p w14:paraId="3D105C00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3" w:name="_ENREF_93"/>
      <w:r w:rsidRPr="00624168">
        <w:t>93.</w:t>
      </w:r>
      <w:r w:rsidRPr="00624168">
        <w:tab/>
        <w:t xml:space="preserve">Esen, S., H. Leblebicioglu, and S. Group, </w:t>
      </w:r>
      <w:r w:rsidRPr="00624168">
        <w:rPr>
          <w:i/>
        </w:rPr>
        <w:t>Prevalence of nosocomial infections at intensive care units in Turkey: a multicentre 1-day point prevalence study.</w:t>
      </w:r>
      <w:r w:rsidRPr="00624168">
        <w:t xml:space="preserve"> Scandinavian journal of infectious diseases, 2004. </w:t>
      </w:r>
      <w:r w:rsidRPr="00624168">
        <w:rPr>
          <w:b/>
        </w:rPr>
        <w:t>36</w:t>
      </w:r>
      <w:r w:rsidRPr="00624168">
        <w:t>(2): p. 144-148.</w:t>
      </w:r>
      <w:bookmarkEnd w:id="93"/>
    </w:p>
    <w:p w14:paraId="7BC0BBE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4" w:name="_ENREF_94"/>
      <w:r w:rsidRPr="00624168">
        <w:t>94.</w:t>
      </w:r>
      <w:r w:rsidRPr="00624168">
        <w:tab/>
        <w:t xml:space="preserve">Rutledge-Taylor, K., et al., </w:t>
      </w:r>
      <w:r w:rsidRPr="00624168">
        <w:rPr>
          <w:i/>
        </w:rPr>
        <w:t>A point prevalence survey of health care-associated infections in Canadian pediatric inpatients.</w:t>
      </w:r>
      <w:r w:rsidRPr="00624168">
        <w:t xml:space="preserve"> American journal of infection control, 2012. </w:t>
      </w:r>
      <w:r w:rsidRPr="00624168">
        <w:rPr>
          <w:b/>
        </w:rPr>
        <w:t>40</w:t>
      </w:r>
      <w:r w:rsidRPr="00624168">
        <w:t>(6): p. 491-496.</w:t>
      </w:r>
      <w:bookmarkEnd w:id="94"/>
    </w:p>
    <w:p w14:paraId="14D55BA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5" w:name="_ENREF_95"/>
      <w:r w:rsidRPr="00624168">
        <w:t>95.</w:t>
      </w:r>
      <w:r w:rsidRPr="00624168">
        <w:tab/>
        <w:t xml:space="preserve">Magill, S.S., et al., </w:t>
      </w:r>
      <w:r w:rsidRPr="00624168">
        <w:rPr>
          <w:i/>
        </w:rPr>
        <w:t>Prevalence of healthcare-associated infections in acute care hospitals in Jacksonville, Florida.</w:t>
      </w:r>
      <w:r w:rsidRPr="00624168">
        <w:t xml:space="preserve"> Infection Control &amp; Hospital Epidemiology, 2012. </w:t>
      </w:r>
      <w:r w:rsidRPr="00624168">
        <w:rPr>
          <w:b/>
        </w:rPr>
        <w:t>33</w:t>
      </w:r>
      <w:r w:rsidRPr="00624168">
        <w:t>(3): p. 283-291.</w:t>
      </w:r>
      <w:bookmarkEnd w:id="95"/>
    </w:p>
    <w:p w14:paraId="41844F0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6" w:name="_ENREF_96"/>
      <w:r w:rsidRPr="00624168">
        <w:t>96.</w:t>
      </w:r>
      <w:r w:rsidRPr="00624168">
        <w:tab/>
        <w:t xml:space="preserve">Magill, S.S., et al., </w:t>
      </w:r>
      <w:r w:rsidRPr="00624168">
        <w:rPr>
          <w:i/>
        </w:rPr>
        <w:t>Multistate point-prevalence survey of health care–associated infections.</w:t>
      </w:r>
      <w:r w:rsidRPr="00624168">
        <w:t xml:space="preserve"> New England Journal of Medicine, 2014. </w:t>
      </w:r>
      <w:r w:rsidRPr="00624168">
        <w:rPr>
          <w:b/>
        </w:rPr>
        <w:t>370</w:t>
      </w:r>
      <w:r w:rsidRPr="00624168">
        <w:t>(13): p. 1198-1208.</w:t>
      </w:r>
      <w:bookmarkEnd w:id="96"/>
    </w:p>
    <w:p w14:paraId="2A7A2CE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7" w:name="_ENREF_97"/>
      <w:r w:rsidRPr="00624168">
        <w:t>97.</w:t>
      </w:r>
      <w:r w:rsidRPr="00624168">
        <w:tab/>
        <w:t xml:space="preserve">Gravel, D., et al., </w:t>
      </w:r>
      <w:r w:rsidRPr="00624168">
        <w:rPr>
          <w:i/>
        </w:rPr>
        <w:t>Point prevalence survey for healthcare-associated infections within Canadian adult acute-care hospitals.</w:t>
      </w:r>
      <w:r w:rsidRPr="00624168">
        <w:t xml:space="preserve"> Journal of Hospital Infection, 2007. </w:t>
      </w:r>
      <w:r w:rsidRPr="00624168">
        <w:rPr>
          <w:b/>
        </w:rPr>
        <w:t>66</w:t>
      </w:r>
      <w:r w:rsidRPr="00624168">
        <w:t>(3): p. 243-248.</w:t>
      </w:r>
      <w:bookmarkEnd w:id="97"/>
    </w:p>
    <w:p w14:paraId="51C29D51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8" w:name="_ENREF_98"/>
      <w:r w:rsidRPr="00624168">
        <w:t>98.</w:t>
      </w:r>
      <w:r w:rsidRPr="00624168">
        <w:tab/>
        <w:t xml:space="preserve">Rezende, E.M., et al., </w:t>
      </w:r>
      <w:r w:rsidRPr="00624168">
        <w:rPr>
          <w:i/>
        </w:rPr>
        <w:t>Prevalence of nosocomial infections in general hospitals in Belo Horizonte.</w:t>
      </w:r>
      <w:r w:rsidRPr="00624168">
        <w:t xml:space="preserve"> Infection Control &amp; Hospital Epidemiology, 1998. </w:t>
      </w:r>
      <w:r w:rsidRPr="00624168">
        <w:rPr>
          <w:b/>
        </w:rPr>
        <w:t>19</w:t>
      </w:r>
      <w:r w:rsidRPr="00624168">
        <w:t>(11): p. 872-876.</w:t>
      </w:r>
      <w:bookmarkEnd w:id="98"/>
    </w:p>
    <w:p w14:paraId="0937F6C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99" w:name="_ENREF_99"/>
      <w:r w:rsidRPr="00624168">
        <w:t>99.</w:t>
      </w:r>
      <w:r w:rsidRPr="00624168">
        <w:tab/>
        <w:t xml:space="preserve">Yallew, W.W., A. Kumie, and F.M. Yehuala, </w:t>
      </w:r>
      <w:r w:rsidRPr="00624168">
        <w:rPr>
          <w:i/>
        </w:rPr>
        <w:t>Point prevalence of hospital-acquired infections in two teaching hospitals of Amhara region in Ethiopia.</w:t>
      </w:r>
      <w:r w:rsidRPr="00624168">
        <w:t xml:space="preserve"> Drug, healthcare and patient safety, 2016. </w:t>
      </w:r>
      <w:r w:rsidRPr="00624168">
        <w:rPr>
          <w:b/>
        </w:rPr>
        <w:t>8</w:t>
      </w:r>
      <w:r w:rsidRPr="00624168">
        <w:t>: p. 71.</w:t>
      </w:r>
      <w:bookmarkEnd w:id="99"/>
    </w:p>
    <w:p w14:paraId="4E4804C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0" w:name="_ENREF_100"/>
      <w:r w:rsidRPr="00624168">
        <w:t>100.</w:t>
      </w:r>
      <w:r w:rsidRPr="00624168">
        <w:tab/>
        <w:t xml:space="preserve">Kallel, H., et al., </w:t>
      </w:r>
      <w:r w:rsidRPr="00624168">
        <w:rPr>
          <w:i/>
        </w:rPr>
        <w:t>Prevalence of hospital-acquired infection in a Tunisian hospital.</w:t>
      </w:r>
      <w:r w:rsidRPr="00624168">
        <w:t xml:space="preserve"> Journal of Hospital Infection, 2005. </w:t>
      </w:r>
      <w:r w:rsidRPr="00624168">
        <w:rPr>
          <w:b/>
        </w:rPr>
        <w:t>59</w:t>
      </w:r>
      <w:r w:rsidRPr="00624168">
        <w:t>(4): p. 343-347.</w:t>
      </w:r>
      <w:bookmarkEnd w:id="100"/>
    </w:p>
    <w:p w14:paraId="5E20D45D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1" w:name="_ENREF_101"/>
      <w:r w:rsidRPr="00624168">
        <w:t>101.</w:t>
      </w:r>
      <w:r w:rsidRPr="00624168">
        <w:tab/>
        <w:t xml:space="preserve">Zingg, W., et al., </w:t>
      </w:r>
      <w:r w:rsidRPr="00624168">
        <w:rPr>
          <w:i/>
        </w:rPr>
        <w:t>Health-care-associated infections in neonates, children, and adolescents: an analysis of paediatric data from the European Centre for Disease Prevention and Control point-prevalence survey.</w:t>
      </w:r>
      <w:r w:rsidRPr="00624168">
        <w:t xml:space="preserve"> The Lancet Infectious Diseases, 2017. </w:t>
      </w:r>
      <w:r w:rsidRPr="00624168">
        <w:rPr>
          <w:b/>
        </w:rPr>
        <w:t>17</w:t>
      </w:r>
      <w:r w:rsidRPr="00624168">
        <w:t>(4): p. 381-389.</w:t>
      </w:r>
      <w:bookmarkEnd w:id="101"/>
    </w:p>
    <w:p w14:paraId="3E61082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2" w:name="_ENREF_102"/>
      <w:r w:rsidRPr="00624168">
        <w:t>102.</w:t>
      </w:r>
      <w:r w:rsidRPr="00624168">
        <w:tab/>
        <w:t xml:space="preserve">Hajdu, A., et al., </w:t>
      </w:r>
      <w:r w:rsidRPr="00624168">
        <w:rPr>
          <w:i/>
        </w:rPr>
        <w:t>A point prevalence survey of hospital-acquired infections and antimicrobial use in a paediatric hospital in north-western Russia.</w:t>
      </w:r>
      <w:r w:rsidRPr="00624168">
        <w:t xml:space="preserve"> Journal of Hospital Infection, 2007. </w:t>
      </w:r>
      <w:r w:rsidRPr="00624168">
        <w:rPr>
          <w:b/>
        </w:rPr>
        <w:t>66</w:t>
      </w:r>
      <w:r w:rsidRPr="00624168">
        <w:t>(4): p. 378-384.</w:t>
      </w:r>
      <w:bookmarkEnd w:id="102"/>
    </w:p>
    <w:p w14:paraId="1D3CE873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3" w:name="_ENREF_103"/>
      <w:r w:rsidRPr="00624168">
        <w:t>103.</w:t>
      </w:r>
      <w:r w:rsidRPr="00624168">
        <w:tab/>
        <w:t xml:space="preserve">Le, N.K., et al., </w:t>
      </w:r>
      <w:r w:rsidRPr="00624168">
        <w:rPr>
          <w:i/>
        </w:rPr>
        <w:t>High prevalence of hospital-acquired infections caused by gram-negative carbapenem resistant strains in Vietnamese pediatric ICUs: A multi-centre point prevalence survey.</w:t>
      </w:r>
      <w:r w:rsidRPr="00624168">
        <w:t xml:space="preserve"> Medicine, 2016. </w:t>
      </w:r>
      <w:r w:rsidRPr="00624168">
        <w:rPr>
          <w:b/>
        </w:rPr>
        <w:t>95</w:t>
      </w:r>
      <w:r w:rsidRPr="00624168">
        <w:t>(27).</w:t>
      </w:r>
      <w:bookmarkEnd w:id="103"/>
    </w:p>
    <w:p w14:paraId="5F2D3D44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4" w:name="_ENREF_104"/>
      <w:r w:rsidRPr="00624168">
        <w:t>104.</w:t>
      </w:r>
      <w:r w:rsidRPr="00624168">
        <w:tab/>
        <w:t xml:space="preserve">Grohskopf, L.A., et al., </w:t>
      </w:r>
      <w:r w:rsidRPr="00624168">
        <w:rPr>
          <w:i/>
        </w:rPr>
        <w:t>A national point-prevalence survey of pediatric intensive care unit-acquired infections in the United States.</w:t>
      </w:r>
      <w:r w:rsidRPr="00624168">
        <w:t xml:space="preserve"> The Journal of pediatrics, 2002. </w:t>
      </w:r>
      <w:r w:rsidRPr="00624168">
        <w:rPr>
          <w:b/>
        </w:rPr>
        <w:t>140</w:t>
      </w:r>
      <w:r w:rsidRPr="00624168">
        <w:t>(4): p. 432-438.</w:t>
      </w:r>
      <w:bookmarkEnd w:id="104"/>
    </w:p>
    <w:p w14:paraId="2C772F9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5" w:name="_ENREF_105"/>
      <w:r w:rsidRPr="00624168">
        <w:t>105.</w:t>
      </w:r>
      <w:r w:rsidRPr="00624168">
        <w:tab/>
        <w:t xml:space="preserve">Sohn, A.H., et al., </w:t>
      </w:r>
      <w:r w:rsidRPr="00624168">
        <w:rPr>
          <w:i/>
        </w:rPr>
        <w:t>Prevalence of nosocomial infections in neonatal intensive care unit patients: results from the first national point-prevalence survey.</w:t>
      </w:r>
      <w:r w:rsidRPr="00624168">
        <w:t xml:space="preserve"> The Journal of pediatrics, 2001. </w:t>
      </w:r>
      <w:r w:rsidRPr="00624168">
        <w:rPr>
          <w:b/>
        </w:rPr>
        <w:t>139</w:t>
      </w:r>
      <w:r w:rsidRPr="00624168">
        <w:t>(6): p. 821-827.</w:t>
      </w:r>
      <w:bookmarkEnd w:id="105"/>
    </w:p>
    <w:p w14:paraId="294A0C1E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6" w:name="_ENREF_106"/>
      <w:r w:rsidRPr="00624168">
        <w:t>106.</w:t>
      </w:r>
      <w:r w:rsidRPr="00624168">
        <w:tab/>
        <w:t xml:space="preserve">Taylor, G., et al., </w:t>
      </w:r>
      <w:r w:rsidRPr="00624168">
        <w:rPr>
          <w:i/>
        </w:rPr>
        <w:t>Assessing the magnitude and trends in hospital acquired infections in Canadian hospitals through sequential point prevalence surveys.</w:t>
      </w:r>
      <w:r w:rsidRPr="00624168">
        <w:t xml:space="preserve"> Antimicrobial Resistance &amp; Infection Control, 2016. </w:t>
      </w:r>
      <w:r w:rsidRPr="00624168">
        <w:rPr>
          <w:b/>
        </w:rPr>
        <w:t>5</w:t>
      </w:r>
      <w:r w:rsidRPr="00624168">
        <w:t>(1): p. 19.</w:t>
      </w:r>
      <w:bookmarkEnd w:id="106"/>
    </w:p>
    <w:p w14:paraId="1DB256B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7" w:name="_ENREF_107"/>
      <w:r w:rsidRPr="00624168">
        <w:lastRenderedPageBreak/>
        <w:t>107.</w:t>
      </w:r>
      <w:r w:rsidRPr="00624168">
        <w:tab/>
        <w:t xml:space="preserve">Manosuthi, W., et al., </w:t>
      </w:r>
      <w:r w:rsidRPr="00624168">
        <w:rPr>
          <w:i/>
        </w:rPr>
        <w:t>HEALTHCARE-ASSOCIATED INFECTIONS AT SELECTED HOSPITALS IN THAILAND.</w:t>
      </w:r>
      <w:r w:rsidRPr="00624168">
        <w:t xml:space="preserve"> Southeast Asian Journal of Tropical Medicine and Public Health, 2017. </w:t>
      </w:r>
      <w:r w:rsidRPr="00624168">
        <w:rPr>
          <w:b/>
        </w:rPr>
        <w:t>48</w:t>
      </w:r>
      <w:r w:rsidRPr="00624168">
        <w:t>(1): p. 204-212.</w:t>
      </w:r>
      <w:bookmarkEnd w:id="107"/>
    </w:p>
    <w:p w14:paraId="436E085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8" w:name="_ENREF_108"/>
      <w:r w:rsidRPr="00624168">
        <w:t>108.</w:t>
      </w:r>
      <w:r w:rsidRPr="00624168">
        <w:tab/>
        <w:t xml:space="preserve">Glance, L.G., et al., </w:t>
      </w:r>
      <w:r w:rsidRPr="00624168">
        <w:rPr>
          <w:i/>
        </w:rPr>
        <w:t>Increases in mortality, length of stay, and cost associated with hospital-acquired infections in trauma patients.</w:t>
      </w:r>
      <w:r w:rsidRPr="00624168">
        <w:t xml:space="preserve"> Archives of surgery, 2011. </w:t>
      </w:r>
      <w:r w:rsidRPr="00624168">
        <w:rPr>
          <w:b/>
        </w:rPr>
        <w:t>146</w:t>
      </w:r>
      <w:r w:rsidRPr="00624168">
        <w:t>(7): p. 794-801.</w:t>
      </w:r>
      <w:bookmarkEnd w:id="108"/>
    </w:p>
    <w:p w14:paraId="01B1A039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09" w:name="_ENREF_109"/>
      <w:r w:rsidRPr="00624168">
        <w:t>109.</w:t>
      </w:r>
      <w:r w:rsidRPr="00624168">
        <w:tab/>
        <w:t xml:space="preserve">Chang, A.B., et al., </w:t>
      </w:r>
      <w:r w:rsidRPr="00624168">
        <w:rPr>
          <w:i/>
        </w:rPr>
        <w:t>Lower respiratory tract infections.</w:t>
      </w:r>
      <w:r w:rsidRPr="00624168">
        <w:t xml:space="preserve"> Pediatric Clinics, 2009. </w:t>
      </w:r>
      <w:r w:rsidRPr="00624168">
        <w:rPr>
          <w:b/>
        </w:rPr>
        <w:t>56</w:t>
      </w:r>
      <w:r w:rsidRPr="00624168">
        <w:t>(6): p. 1303-1321.</w:t>
      </w:r>
      <w:bookmarkEnd w:id="109"/>
    </w:p>
    <w:p w14:paraId="4A3E865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0" w:name="_ENREF_110"/>
      <w:r w:rsidRPr="00624168">
        <w:t>110.</w:t>
      </w:r>
      <w:r w:rsidRPr="00624168">
        <w:tab/>
        <w:t xml:space="preserve">Troeger, C.E., et al., </w:t>
      </w:r>
      <w:r w:rsidRPr="00624168">
        <w:rPr>
          <w:i/>
        </w:rPr>
        <w:t>Mortality, morbidity, and hospitalisations due to influenza lower respiratory tract infections, 2017: an analysis for the Global Burden of Disease Study 2017.</w:t>
      </w:r>
      <w:r w:rsidRPr="00624168">
        <w:t xml:space="preserve"> The Lancet Respiratory Medicine, 2018.</w:t>
      </w:r>
      <w:bookmarkEnd w:id="110"/>
    </w:p>
    <w:p w14:paraId="2266B65B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1" w:name="_ENREF_111"/>
      <w:r w:rsidRPr="00624168">
        <w:t>111.</w:t>
      </w:r>
      <w:r w:rsidRPr="00624168">
        <w:tab/>
        <w:t xml:space="preserve">de Lissovoy, G., et al., </w:t>
      </w:r>
      <w:r w:rsidRPr="00624168">
        <w:rPr>
          <w:i/>
        </w:rPr>
        <w:t>Surgical site infection: incidence and impact on hospital utilization and treatment costs.</w:t>
      </w:r>
      <w:r w:rsidRPr="00624168">
        <w:t xml:space="preserve"> American journal of infection control, 2009. </w:t>
      </w:r>
      <w:r w:rsidRPr="00624168">
        <w:rPr>
          <w:b/>
        </w:rPr>
        <w:t>37</w:t>
      </w:r>
      <w:r w:rsidRPr="00624168">
        <w:t>(5): p. 387-397.</w:t>
      </w:r>
      <w:bookmarkEnd w:id="111"/>
    </w:p>
    <w:p w14:paraId="129A556A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2" w:name="_ENREF_112"/>
      <w:r w:rsidRPr="00624168">
        <w:t>112.</w:t>
      </w:r>
      <w:r w:rsidRPr="00624168">
        <w:tab/>
        <w:t xml:space="preserve">Metintas, S., et al., </w:t>
      </w:r>
      <w:r w:rsidRPr="00624168">
        <w:rPr>
          <w:i/>
        </w:rPr>
        <w:t>Prevalence and characteristics of nosocomial infections in a Turkish university hospital.</w:t>
      </w:r>
      <w:r w:rsidRPr="00624168">
        <w:t xml:space="preserve"> American journal of infection control, 2004. </w:t>
      </w:r>
      <w:r w:rsidRPr="00624168">
        <w:rPr>
          <w:b/>
        </w:rPr>
        <w:t>32</w:t>
      </w:r>
      <w:r w:rsidRPr="00624168">
        <w:t>(7): p. 409-413.</w:t>
      </w:r>
      <w:bookmarkEnd w:id="112"/>
    </w:p>
    <w:p w14:paraId="2886D6E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3" w:name="_ENREF_113"/>
      <w:r w:rsidRPr="00624168">
        <w:t>113.</w:t>
      </w:r>
      <w:r w:rsidRPr="00624168">
        <w:tab/>
        <w:t xml:space="preserve">Haynes, A.B., et al., </w:t>
      </w:r>
      <w:r w:rsidRPr="00624168">
        <w:rPr>
          <w:i/>
        </w:rPr>
        <w:t>A surgical safety checklist to reduce morbidity and mortality in a global population.</w:t>
      </w:r>
      <w:r w:rsidRPr="00624168">
        <w:t xml:space="preserve"> New England Journal of Medicine, 2009. </w:t>
      </w:r>
      <w:r w:rsidRPr="00624168">
        <w:rPr>
          <w:b/>
        </w:rPr>
        <w:t>360</w:t>
      </w:r>
      <w:r w:rsidRPr="00624168">
        <w:t>(5): p. 491-499.</w:t>
      </w:r>
      <w:bookmarkEnd w:id="113"/>
    </w:p>
    <w:p w14:paraId="60C19285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4" w:name="_ENREF_114"/>
      <w:r w:rsidRPr="00624168">
        <w:t>114.</w:t>
      </w:r>
      <w:r w:rsidRPr="00624168">
        <w:tab/>
        <w:t xml:space="preserve">Irek, E.O., et al., </w:t>
      </w:r>
      <w:r w:rsidRPr="00624168">
        <w:rPr>
          <w:i/>
        </w:rPr>
        <w:t>A systematic review of healthcare-associated infections in Africa: An antimicrobial resistance perspective.</w:t>
      </w:r>
      <w:r w:rsidRPr="00624168">
        <w:t xml:space="preserve"> African journal of laboratory medicine, 2018. </w:t>
      </w:r>
      <w:r w:rsidRPr="00624168">
        <w:rPr>
          <w:b/>
        </w:rPr>
        <w:t>7</w:t>
      </w:r>
      <w:r w:rsidRPr="00624168">
        <w:t>(2): p. 1-9.</w:t>
      </w:r>
      <w:bookmarkEnd w:id="114"/>
    </w:p>
    <w:p w14:paraId="153AF12F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5" w:name="_ENREF_115"/>
      <w:r w:rsidRPr="00624168">
        <w:t>115.</w:t>
      </w:r>
      <w:r w:rsidRPr="00624168">
        <w:tab/>
        <w:t xml:space="preserve">Durlach, R., et al., </w:t>
      </w:r>
      <w:r w:rsidRPr="00624168">
        <w:rPr>
          <w:i/>
        </w:rPr>
        <w:t>Prevalence survey of healthcare-associated infections in Argentina; comparison with England, Wales, Northern Ireland and South Africa.</w:t>
      </w:r>
      <w:r w:rsidRPr="00624168">
        <w:t xml:space="preserve"> Journal of Hospital Infection, 2012. </w:t>
      </w:r>
      <w:r w:rsidRPr="00624168">
        <w:rPr>
          <w:b/>
        </w:rPr>
        <w:t>80</w:t>
      </w:r>
      <w:r w:rsidRPr="00624168">
        <w:t>(3): p. 217-223.</w:t>
      </w:r>
      <w:bookmarkEnd w:id="115"/>
    </w:p>
    <w:p w14:paraId="60C12ED8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6" w:name="_ENREF_116"/>
      <w:r w:rsidRPr="00624168">
        <w:t>116.</w:t>
      </w:r>
      <w:r w:rsidRPr="00624168">
        <w:tab/>
        <w:t xml:space="preserve">Longtin, Y., et al. </w:t>
      </w:r>
      <w:r w:rsidRPr="00624168">
        <w:rPr>
          <w:i/>
        </w:rPr>
        <w:t>Patient participation: current knowledge and applicability to patient safety</w:t>
      </w:r>
      <w:r w:rsidRPr="00624168">
        <w:t xml:space="preserve">. in </w:t>
      </w:r>
      <w:r w:rsidRPr="00624168">
        <w:rPr>
          <w:i/>
        </w:rPr>
        <w:t>Mayo Clinic Proceedings</w:t>
      </w:r>
      <w:r w:rsidRPr="00624168">
        <w:t>. 2010. Elsevier.</w:t>
      </w:r>
      <w:bookmarkEnd w:id="116"/>
    </w:p>
    <w:p w14:paraId="400EB4E2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7" w:name="_ENREF_117"/>
      <w:r w:rsidRPr="00624168">
        <w:t>117.</w:t>
      </w:r>
      <w:r w:rsidRPr="00624168">
        <w:tab/>
        <w:t xml:space="preserve">Cox, J., et al., </w:t>
      </w:r>
      <w:r w:rsidRPr="00624168">
        <w:rPr>
          <w:i/>
        </w:rPr>
        <w:t>Antibiotic stewardship in low-and middle-income countries: the same but different?</w:t>
      </w:r>
      <w:r w:rsidRPr="00624168">
        <w:t xml:space="preserve"> Clinical Microbiology and Infection, 2017.</w:t>
      </w:r>
      <w:bookmarkEnd w:id="117"/>
    </w:p>
    <w:p w14:paraId="5D2A4156" w14:textId="77777777" w:rsidR="00624168" w:rsidRPr="00624168" w:rsidRDefault="00624168" w:rsidP="00624168">
      <w:pPr>
        <w:pStyle w:val="EndNoteBibliography"/>
        <w:spacing w:after="0"/>
        <w:ind w:left="720" w:hanging="720"/>
      </w:pPr>
      <w:bookmarkStart w:id="118" w:name="_ENREF_118"/>
      <w:r w:rsidRPr="00624168">
        <w:t>118.</w:t>
      </w:r>
      <w:r w:rsidRPr="00624168">
        <w:tab/>
        <w:t xml:space="preserve">Fadare, J.O., et al., </w:t>
      </w:r>
      <w:r w:rsidRPr="00624168">
        <w:rPr>
          <w:i/>
        </w:rPr>
        <w:t>Status of antimicrobial stewardship programmes in Nigerian tertiary healthcare facilities: Findings and implications.</w:t>
      </w:r>
      <w:r w:rsidRPr="00624168">
        <w:t xml:space="preserve"> Journal of global antimicrobial resistance, 2019. </w:t>
      </w:r>
      <w:r w:rsidRPr="00624168">
        <w:rPr>
          <w:b/>
        </w:rPr>
        <w:t>17</w:t>
      </w:r>
      <w:r w:rsidRPr="00624168">
        <w:t>: p. 132-136.</w:t>
      </w:r>
      <w:bookmarkEnd w:id="118"/>
    </w:p>
    <w:p w14:paraId="731C177C" w14:textId="77777777" w:rsidR="00624168" w:rsidRPr="00624168" w:rsidRDefault="00624168" w:rsidP="00624168">
      <w:pPr>
        <w:pStyle w:val="EndNoteBibliography"/>
        <w:ind w:left="720" w:hanging="720"/>
      </w:pPr>
      <w:bookmarkStart w:id="119" w:name="_ENREF_119"/>
      <w:r w:rsidRPr="00624168">
        <w:t>119.</w:t>
      </w:r>
      <w:r w:rsidRPr="00624168">
        <w:tab/>
        <w:t xml:space="preserve">Kalungia, A.C., et al., </w:t>
      </w:r>
      <w:r w:rsidRPr="00624168">
        <w:rPr>
          <w:i/>
        </w:rPr>
        <w:t>Antimicrobial stewardship knowledge and perception among physicians and pharmacists at leading tertiary teaching hospitals in Zambia: implications for future policy and practice.</w:t>
      </w:r>
      <w:r w:rsidRPr="00624168">
        <w:t xml:space="preserve"> Journal of Chemotherapy, 2019: p. 1-10.</w:t>
      </w:r>
      <w:bookmarkEnd w:id="119"/>
    </w:p>
    <w:p w14:paraId="006D5D2D" w14:textId="1CB8A845" w:rsidR="005870EE" w:rsidRDefault="00130DA5" w:rsidP="00A77160">
      <w:pPr>
        <w:pStyle w:val="Caption"/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  <w:sectPr w:rsidR="005870EE" w:rsidSect="00B21F1D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  <w:fldChar w:fldCharType="end"/>
      </w:r>
    </w:p>
    <w:tbl>
      <w:tblPr>
        <w:tblStyle w:val="TableGrid"/>
        <w:tblW w:w="15300" w:type="dxa"/>
        <w:tblInd w:w="-106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0"/>
        <w:gridCol w:w="1170"/>
        <w:gridCol w:w="1080"/>
        <w:gridCol w:w="1016"/>
        <w:gridCol w:w="874"/>
        <w:gridCol w:w="847"/>
        <w:gridCol w:w="954"/>
        <w:gridCol w:w="989"/>
        <w:gridCol w:w="1080"/>
        <w:gridCol w:w="1080"/>
        <w:gridCol w:w="1170"/>
        <w:gridCol w:w="1440"/>
        <w:gridCol w:w="1170"/>
        <w:gridCol w:w="1350"/>
      </w:tblGrid>
      <w:tr w:rsidR="005870EE" w:rsidRPr="006F5C25" w14:paraId="4C556DA2" w14:textId="77777777" w:rsidTr="0068026B">
        <w:trPr>
          <w:trHeight w:val="288"/>
        </w:trPr>
        <w:tc>
          <w:tcPr>
            <w:tcW w:w="15300" w:type="dxa"/>
            <w:gridSpan w:val="14"/>
            <w:tcBorders>
              <w:bottom w:val="single" w:sz="4" w:space="0" w:color="auto"/>
            </w:tcBorders>
          </w:tcPr>
          <w:p w14:paraId="7E9C46CF" w14:textId="77777777" w:rsidR="005870EE" w:rsidRPr="006F5C25" w:rsidRDefault="005870EE" w:rsidP="0068026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lastRenderedPageBreak/>
              <w:t>TABLE 1</w:t>
            </w: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.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oint Prevalence Surveys in mixed population</w:t>
            </w:r>
          </w:p>
        </w:tc>
      </w:tr>
      <w:tr w:rsidR="005870EE" w:rsidRPr="006F5C25" w14:paraId="7FA6808B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045BBD97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Continent and Countri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4E85063F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World</w:t>
            </w:r>
          </w:p>
          <w:p w14:paraId="604D8829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Bank Classification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196D6E9B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Author Name and Date</w:t>
            </w: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</w:tcPr>
          <w:p w14:paraId="1638DE64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Settings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1EB87101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PPS Method</w:t>
            </w: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</w:tcPr>
          <w:p w14:paraId="24D40291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PPS Protocol</w:t>
            </w: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</w:tcPr>
          <w:p w14:paraId="747327ED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Study Duration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</w:tcPr>
          <w:p w14:paraId="00CF923B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HAIs</w:t>
            </w:r>
          </w:p>
          <w:p w14:paraId="3629A0E6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(%)*</w:t>
            </w:r>
          </w:p>
        </w:tc>
        <w:tc>
          <w:tcPr>
            <w:tcW w:w="33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60E6B9F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20"/>
                <w:szCs w:val="16"/>
              </w:rPr>
              <w:t>Top Three Types of Infections</w:t>
            </w:r>
          </w:p>
          <w:p w14:paraId="2243B6CA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20"/>
                <w:szCs w:val="16"/>
              </w:rPr>
              <w:t>(%)*</w:t>
            </w:r>
          </w:p>
        </w:tc>
        <w:tc>
          <w:tcPr>
            <w:tcW w:w="39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AC818F6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20"/>
                <w:szCs w:val="16"/>
              </w:rPr>
              <w:t>Top Three types of microorganisms</w:t>
            </w:r>
          </w:p>
          <w:p w14:paraId="097243FA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20"/>
                <w:szCs w:val="16"/>
              </w:rPr>
              <w:t>(%)</w:t>
            </w:r>
          </w:p>
        </w:tc>
      </w:tr>
      <w:tr w:rsidR="005870EE" w:rsidRPr="006F5C25" w14:paraId="393A5E29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9E5393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EUROPE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21F90AA4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1A000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81080F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2B1EDB4D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CFE720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E2926A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17B38A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2A4F9677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4A4C2B32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67220071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1E77E2B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84257E1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2432502C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5870EE" w:rsidRPr="006F5C25" w14:paraId="3736F57A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</w:tcBorders>
          </w:tcPr>
          <w:p w14:paraId="0F3B0AE3" w14:textId="33E291E3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o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Deptuła&lt;/Author&gt;&lt;Year&gt;2017&lt;/Year&gt;&lt;RecNum&gt;248&lt;/RecNum&gt;&lt;DisplayText&gt;[44]&lt;/DisplayText&gt;&lt;record&gt;&lt;rec-number&gt;248&lt;/rec-number&gt;&lt;foreign-keys&gt;&lt;key app="EN" db-id="rfaz9x22kvwd9oevte1vpa2sx590t5dfesxp" timestamp="1514129559"&gt;248&lt;/key&gt;&lt;/foreign-keys&gt;&lt;ref-type name="Journal Article"&gt;17&lt;/ref-type&gt;&lt;contributors&gt;&lt;authors&gt;&lt;author&gt;Deptuła, A&lt;/author&gt;&lt;author&gt;Trejnowska, E&lt;/author&gt;&lt;author&gt;Dubiel, G&lt;/author&gt;&lt;author&gt;Żukowski, M&lt;/author&gt;&lt;author&gt;Misiewska-Kaczur, A&lt;/author&gt;&lt;author&gt;Ozorowski, T&lt;/author&gt;&lt;author&gt;Hryniewicz, W&lt;/author&gt;&lt;/authors&gt;&lt;/contributors&gt;&lt;titles&gt;&lt;title&gt;Prevalence of healthcare-associated infections in Polish adult intensive care units: summary data from the ECDC European Point Prevalence Survey of Hospital-associated Infections and Antimicrobial Use in Poland 2012–2014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45-150&lt;/pages&gt;&lt;volume&gt;96&lt;/volume&gt;&lt;number&gt;2&lt;/number&gt;&lt;dates&gt;&lt;year&gt;2017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4" w:tooltip="Deptuła, 2017 #24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671D5E9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6CC27C3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Deptula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7</w:t>
            </w:r>
          </w:p>
        </w:tc>
        <w:tc>
          <w:tcPr>
            <w:tcW w:w="1016" w:type="dxa"/>
            <w:tcBorders>
              <w:top w:val="single" w:sz="4" w:space="0" w:color="auto"/>
            </w:tcBorders>
          </w:tcPr>
          <w:p w14:paraId="7C23BD5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60 ICUs</w:t>
            </w:r>
          </w:p>
        </w:tc>
        <w:tc>
          <w:tcPr>
            <w:tcW w:w="874" w:type="dxa"/>
            <w:tcBorders>
              <w:top w:val="single" w:sz="4" w:space="0" w:color="auto"/>
            </w:tcBorders>
          </w:tcPr>
          <w:p w14:paraId="0222B1F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tcBorders>
              <w:top w:val="single" w:sz="4" w:space="0" w:color="auto"/>
            </w:tcBorders>
          </w:tcPr>
          <w:p w14:paraId="0811BC4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, EU-PPS &amp; AU</w:t>
            </w:r>
          </w:p>
        </w:tc>
        <w:tc>
          <w:tcPr>
            <w:tcW w:w="954" w:type="dxa"/>
            <w:tcBorders>
              <w:top w:val="single" w:sz="4" w:space="0" w:color="auto"/>
            </w:tcBorders>
          </w:tcPr>
          <w:p w14:paraId="2B70B31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2-2014</w:t>
            </w:r>
          </w:p>
        </w:tc>
        <w:tc>
          <w:tcPr>
            <w:tcW w:w="989" w:type="dxa"/>
            <w:tcBorders>
              <w:top w:val="single" w:sz="4" w:space="0" w:color="auto"/>
            </w:tcBorders>
          </w:tcPr>
          <w:p w14:paraId="1D92FB7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70/945</w:t>
            </w:r>
          </w:p>
          <w:p w14:paraId="2AC5124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9.1%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655BF9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148F515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5%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5930A27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39D6897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%)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7664CE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urgical site infections </w:t>
            </w:r>
          </w:p>
          <w:p w14:paraId="1458EBD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%)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325D0EE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aumannii</w:t>
            </w:r>
            <w:proofErr w:type="spellEnd"/>
          </w:p>
          <w:p w14:paraId="371134F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2%)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A29D66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2212EBC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1%)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4AEB50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e</w:t>
            </w:r>
          </w:p>
          <w:p w14:paraId="406D2BD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1%)</w:t>
            </w:r>
          </w:p>
        </w:tc>
      </w:tr>
      <w:tr w:rsidR="005870EE" w:rsidRPr="006F5C25" w14:paraId="109A6847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52740929" w14:textId="75902E3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Italy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icchi&lt;/Author&gt;&lt;Year&gt;2017&lt;/Year&gt;&lt;RecNum&gt;240&lt;/RecNum&gt;&lt;DisplayText&gt;[45]&lt;/DisplayText&gt;&lt;record&gt;&lt;rec-number&gt;240&lt;/rec-number&gt;&lt;foreign-keys&gt;&lt;key app="EN" db-id="rfaz9x22kvwd9oevte1vpa2sx590t5dfesxp" timestamp="1513765593"&gt;240&lt;/key&gt;&lt;/foreign-keys&gt;&lt;ref-type name="Journal Article"&gt;17&lt;/ref-type&gt;&lt;contributors&gt;&lt;authors&gt;&lt;author&gt;Sticchi, Camilla&lt;/author&gt;&lt;author&gt;Alberti, Marisa&lt;/author&gt;&lt;author&gt;Artioli, Stefania&lt;/author&gt;&lt;author&gt;Assensi, Marina&lt;/author&gt;&lt;author&gt;Baldelli, Ivana&lt;/author&gt;&lt;author&gt;Battistini, Angela&lt;/author&gt;&lt;author&gt;Boni, Silvia&lt;/author&gt;&lt;author&gt;Cassola, Giovanni&lt;/author&gt;&lt;author&gt;Castagnola, Elio&lt;/author&gt;&lt;author&gt;Cattaneo, Mauro&lt;/author&gt;&lt;/authors&gt;&lt;/contributors&gt;&lt;titles&gt;&lt;title&gt;Regional point prevalence study of healthcare-associated infections and antimicrobial use in acute care hospitals in Liguria, Italy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dates&gt;&lt;year&gt;2017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5" w:tooltip="Sticchi, 2017 #24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48903A7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601EE50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icchi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</w:t>
            </w:r>
          </w:p>
          <w:p w14:paraId="1C443D0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1016" w:type="dxa"/>
            <w:shd w:val="clear" w:color="auto" w:fill="E7E6E6" w:themeFill="background2"/>
          </w:tcPr>
          <w:p w14:paraId="00E6952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8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28F3ED6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30E851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E7E6E6" w:themeFill="background2"/>
          </w:tcPr>
          <w:p w14:paraId="5B915D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2 March-22 April 2016</w:t>
            </w:r>
          </w:p>
        </w:tc>
        <w:tc>
          <w:tcPr>
            <w:tcW w:w="989" w:type="dxa"/>
            <w:shd w:val="clear" w:color="auto" w:fill="E7E6E6" w:themeFill="background2"/>
          </w:tcPr>
          <w:p w14:paraId="72CE398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76/3647</w:t>
            </w:r>
          </w:p>
          <w:p w14:paraId="6C812C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32A4A3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7129587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7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A33441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Urinary tract infections </w:t>
            </w:r>
          </w:p>
          <w:p w14:paraId="7BC7FA3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1%)</w:t>
            </w:r>
          </w:p>
        </w:tc>
        <w:tc>
          <w:tcPr>
            <w:tcW w:w="1170" w:type="dxa"/>
            <w:shd w:val="clear" w:color="auto" w:fill="E7E6E6" w:themeFill="background2"/>
          </w:tcPr>
          <w:p w14:paraId="41D65A2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Bloodstream infections </w:t>
            </w:r>
          </w:p>
          <w:p w14:paraId="574E870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6.8%)</w:t>
            </w:r>
          </w:p>
        </w:tc>
        <w:tc>
          <w:tcPr>
            <w:tcW w:w="1440" w:type="dxa"/>
            <w:shd w:val="clear" w:color="auto" w:fill="E7E6E6" w:themeFill="background2"/>
          </w:tcPr>
          <w:p w14:paraId="7A9EFC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403A1BC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2%)</w:t>
            </w:r>
          </w:p>
        </w:tc>
        <w:tc>
          <w:tcPr>
            <w:tcW w:w="1170" w:type="dxa"/>
            <w:shd w:val="clear" w:color="auto" w:fill="E7E6E6" w:themeFill="background2"/>
          </w:tcPr>
          <w:p w14:paraId="104893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eilla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pneumonia</w:t>
            </w:r>
          </w:p>
          <w:p w14:paraId="4B462F6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4%)</w:t>
            </w:r>
          </w:p>
        </w:tc>
        <w:tc>
          <w:tcPr>
            <w:tcW w:w="1350" w:type="dxa"/>
            <w:shd w:val="clear" w:color="auto" w:fill="E7E6E6" w:themeFill="background2"/>
          </w:tcPr>
          <w:p w14:paraId="5E94855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  <w:p w14:paraId="02CD148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5%)</w:t>
            </w:r>
          </w:p>
        </w:tc>
      </w:tr>
      <w:tr w:rsidR="005870EE" w:rsidRPr="006F5C25" w14:paraId="01026D53" w14:textId="77777777" w:rsidTr="0068026B">
        <w:trPr>
          <w:trHeight w:val="288"/>
        </w:trPr>
        <w:tc>
          <w:tcPr>
            <w:tcW w:w="1080" w:type="dxa"/>
          </w:tcPr>
          <w:p w14:paraId="0E9F135C" w14:textId="6E8A3EA6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witzer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wissnoso&lt;/Author&gt;&lt;Year&gt;2017&lt;/Year&gt;&lt;RecNum&gt;355&lt;/RecNum&gt;&lt;DisplayText&gt;[46]&lt;/DisplayText&gt;&lt;record&gt;&lt;rec-number&gt;355&lt;/rec-number&gt;&lt;foreign-keys&gt;&lt;key app="EN" db-id="rfaz9x22kvwd9oevte1vpa2sx590t5dfesxp" timestamp="1518697276"&gt;355&lt;/key&gt;&lt;/foreign-keys&gt;&lt;ref-type name="Journal Article"&gt;17&lt;/ref-type&gt;&lt;contributors&gt;&lt;authors&gt;&lt;author&gt;Swissnoso&lt;/author&gt;&lt;/authors&gt;&lt;/contributors&gt;&lt;titles&gt;&lt;title&gt;Point Prevalence Survey of healthcare-associated infections and antimicrobial use in Swiss acute care hospital 2017&lt;/title&gt;&lt;/titles&gt;&lt;dates&gt;&lt;year&gt;2017&lt;/year&gt;&lt;/dates&gt;&lt;urls&gt;&lt;related-urls&gt;&lt;url&gt;https://www.swissnoso.ch/fileadmin/swissnoso/Dokumente/5_Forschung_und_Entwicklung/2_Punktpraevalenzstudie/Report_Point_Prevalence_Survey_2017_of_HAI_and_antimicrobial_use_in_Swiss_acute_care_hospitals.pdf&lt;/url&gt;&lt;/related-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6" w:tooltip="Swissnoso, 2017 #355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07B677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</w:tcPr>
          <w:p w14:paraId="7E0BBEB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wissnoso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14:paraId="23A0EC2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1016" w:type="dxa"/>
          </w:tcPr>
          <w:p w14:paraId="6F90039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96 hospitals</w:t>
            </w:r>
          </w:p>
        </w:tc>
        <w:tc>
          <w:tcPr>
            <w:tcW w:w="874" w:type="dxa"/>
          </w:tcPr>
          <w:p w14:paraId="02E74C0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</w:tcPr>
          <w:p w14:paraId="7E5D09D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</w:tcPr>
          <w:p w14:paraId="524FD17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pril-May 2017</w:t>
            </w:r>
          </w:p>
        </w:tc>
        <w:tc>
          <w:tcPr>
            <w:tcW w:w="989" w:type="dxa"/>
          </w:tcPr>
          <w:p w14:paraId="5B2337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63/12931</w:t>
            </w:r>
          </w:p>
          <w:p w14:paraId="710A1E4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9%)</w:t>
            </w:r>
          </w:p>
        </w:tc>
        <w:tc>
          <w:tcPr>
            <w:tcW w:w="1080" w:type="dxa"/>
          </w:tcPr>
          <w:p w14:paraId="2C38A02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1365A71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9.0%)</w:t>
            </w:r>
          </w:p>
        </w:tc>
        <w:tc>
          <w:tcPr>
            <w:tcW w:w="1080" w:type="dxa"/>
          </w:tcPr>
          <w:p w14:paraId="3DC8789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4EC74B7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0%)</w:t>
            </w:r>
          </w:p>
        </w:tc>
        <w:tc>
          <w:tcPr>
            <w:tcW w:w="1170" w:type="dxa"/>
          </w:tcPr>
          <w:p w14:paraId="4EA7E64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1A3B2DC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440" w:type="dxa"/>
          </w:tcPr>
          <w:p w14:paraId="6B5722C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bacteriaceae</w:t>
            </w:r>
          </w:p>
          <w:p w14:paraId="08DDE1B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5.7%)</w:t>
            </w:r>
          </w:p>
        </w:tc>
        <w:tc>
          <w:tcPr>
            <w:tcW w:w="1170" w:type="dxa"/>
          </w:tcPr>
          <w:p w14:paraId="432916F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positive cocci</w:t>
            </w:r>
          </w:p>
          <w:p w14:paraId="1A62509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6.6%)</w:t>
            </w:r>
          </w:p>
        </w:tc>
        <w:tc>
          <w:tcPr>
            <w:tcW w:w="1350" w:type="dxa"/>
          </w:tcPr>
          <w:p w14:paraId="48BA11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negative bacteria</w:t>
            </w:r>
          </w:p>
          <w:p w14:paraId="2542715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5%)</w:t>
            </w:r>
          </w:p>
        </w:tc>
      </w:tr>
      <w:tr w:rsidR="005870EE" w:rsidRPr="006F5C25" w14:paraId="66B2E8DD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5528B968" w14:textId="41E4638D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loven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lavs&lt;/Author&gt;&lt;Year&gt;2016&lt;/Year&gt;&lt;RecNum&gt;298&lt;/RecNum&gt;&lt;DisplayText&gt;[47]&lt;/DisplayText&gt;&lt;record&gt;&lt;rec-number&gt;298&lt;/rec-number&gt;&lt;foreign-keys&gt;&lt;key app="EN" db-id="rfaz9x22kvwd9oevte1vpa2sx590t5dfesxp" timestamp="1517469855"&gt;298&lt;/key&gt;&lt;/foreign-keys&gt;&lt;ref-type name="Journal Article"&gt;17&lt;/ref-type&gt;&lt;contributors&gt;&lt;authors&gt;&lt;author&gt;Klavs, Irena&lt;/author&gt;&lt;author&gt;Kolman, Jana&lt;/author&gt;&lt;author&gt;Zupanc, Tatjana Lejko&lt;/author&gt;&lt;author&gt;Kevorkijan, Božena Kotnik&lt;/author&gt;&lt;author&gt;Korošec, Aleš&lt;/author&gt;&lt;author&gt;Serdt, Mojca&lt;/author&gt;&lt;/authors&gt;&lt;/contributors&gt;&lt;titles&gt;&lt;title&gt;The prevalence of and risk factors for healthcare-associated infections in Slovenia: results of the second national survey&lt;/title&gt;&lt;secondary-title&gt;Slovenian Journal of Public Health&lt;/secondary-title&gt;&lt;/titles&gt;&lt;pages&gt;239-247&lt;/pages&gt;&lt;volume&gt;55&lt;/volume&gt;&lt;number&gt;4&lt;/number&gt;&lt;dates&gt;&lt;year&gt;2016&lt;/year&gt;&lt;/dates&gt;&lt;isbn&gt;1854-2476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7" w:tooltip="Klavs, 2016 #29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7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165DA3B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215EC67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avs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6</w:t>
            </w:r>
          </w:p>
        </w:tc>
        <w:tc>
          <w:tcPr>
            <w:tcW w:w="1016" w:type="dxa"/>
            <w:shd w:val="clear" w:color="auto" w:fill="E7E6E6" w:themeFill="background2"/>
          </w:tcPr>
          <w:p w14:paraId="4BF0063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1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522C318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0475841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E7E6E6" w:themeFill="background2"/>
          </w:tcPr>
          <w:p w14:paraId="2B59B4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ctober 2011</w:t>
            </w:r>
          </w:p>
        </w:tc>
        <w:tc>
          <w:tcPr>
            <w:tcW w:w="989" w:type="dxa"/>
            <w:shd w:val="clear" w:color="auto" w:fill="E7E6E6" w:themeFill="background2"/>
          </w:tcPr>
          <w:p w14:paraId="2B79469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58/5628</w:t>
            </w:r>
          </w:p>
          <w:p w14:paraId="66967C0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3620081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pper respiratory tract infections</w:t>
            </w:r>
          </w:p>
          <w:p w14:paraId="05E2DFA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5%)</w:t>
            </w:r>
          </w:p>
        </w:tc>
        <w:tc>
          <w:tcPr>
            <w:tcW w:w="1080" w:type="dxa"/>
            <w:shd w:val="clear" w:color="auto" w:fill="E7E6E6" w:themeFill="background2"/>
          </w:tcPr>
          <w:p w14:paraId="6BABC5B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37CCDD7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4958EB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</w:t>
            </w:r>
          </w:p>
          <w:p w14:paraId="735FF12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4%)</w:t>
            </w:r>
          </w:p>
        </w:tc>
        <w:tc>
          <w:tcPr>
            <w:tcW w:w="1440" w:type="dxa"/>
            <w:shd w:val="clear" w:color="auto" w:fill="E7E6E6" w:themeFill="background2"/>
          </w:tcPr>
          <w:p w14:paraId="42B39AB8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7F43632D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5740A97C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3D99B4D5" w14:textId="77777777" w:rsidTr="0068026B">
        <w:trPr>
          <w:trHeight w:val="288"/>
        </w:trPr>
        <w:tc>
          <w:tcPr>
            <w:tcW w:w="1080" w:type="dxa"/>
          </w:tcPr>
          <w:p w14:paraId="789C58EC" w14:textId="16EA8D25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Austr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usignani&lt;/Author&gt;&lt;Year&gt;2016&lt;/Year&gt;&lt;RecNum&gt;253&lt;/RecNum&gt;&lt;DisplayText&gt;[48]&lt;/DisplayText&gt;&lt;record&gt;&lt;rec-number&gt;253&lt;/rec-number&gt;&lt;foreign-keys&gt;&lt;key app="EN" db-id="rfaz9x22kvwd9oevte1vpa2sx590t5dfesxp" timestamp="1514141824"&gt;253&lt;/key&gt;&lt;/foreign-keys&gt;&lt;ref-type name="Journal Article"&gt;17&lt;/ref-type&gt;&lt;contributors&gt;&lt;authors&gt;&lt;author&gt;Lusignani, Luigi Segagni&lt;/author&gt;&lt;author&gt;Blacky, Alexander&lt;/author&gt;&lt;author&gt;Starzengruber, Peter&lt;/author&gt;&lt;author&gt;Diab-Elschahawi, Magda&lt;/author&gt;&lt;author&gt;Wrba, Thomas&lt;/author&gt;&lt;author&gt;Presterl, Elisabeth&lt;/author&gt;&lt;/authors&gt;&lt;/contributors&gt;&lt;titles&gt;&lt;title&gt;A national point prevalence study on healthcare-associated infections and antimicrobial use in Austria&lt;/title&gt;&lt;secondary-title&gt;Wiener klinische Wochenschrift&lt;/secondary-title&gt;&lt;/titles&gt;&lt;pages&gt;89-94&lt;/pages&gt;&lt;volume&gt;128&lt;/volume&gt;&lt;number&gt;3-4&lt;/number&gt;&lt;dates&gt;&lt;year&gt;2016&lt;/year&gt;&lt;/dates&gt;&lt;isbn&gt;0043-5325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8" w:tooltip="Lusignani, 2016 #25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8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210C527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</w:tcPr>
          <w:p w14:paraId="70C56FE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usignani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6</w:t>
            </w:r>
          </w:p>
        </w:tc>
        <w:tc>
          <w:tcPr>
            <w:tcW w:w="1016" w:type="dxa"/>
          </w:tcPr>
          <w:p w14:paraId="61620F3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9 hospitals</w:t>
            </w:r>
          </w:p>
        </w:tc>
        <w:tc>
          <w:tcPr>
            <w:tcW w:w="874" w:type="dxa"/>
          </w:tcPr>
          <w:p w14:paraId="09EE69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</w:tcPr>
          <w:p w14:paraId="1A5FA4D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</w:tcPr>
          <w:p w14:paraId="624495D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- June 2012</w:t>
            </w:r>
          </w:p>
        </w:tc>
        <w:tc>
          <w:tcPr>
            <w:tcW w:w="989" w:type="dxa"/>
          </w:tcPr>
          <w:p w14:paraId="7C36287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68/4321</w:t>
            </w:r>
          </w:p>
          <w:p w14:paraId="44BBF7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2%)</w:t>
            </w:r>
          </w:p>
        </w:tc>
        <w:tc>
          <w:tcPr>
            <w:tcW w:w="1080" w:type="dxa"/>
          </w:tcPr>
          <w:p w14:paraId="7A1DB2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05BD2A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3%)</w:t>
            </w:r>
          </w:p>
        </w:tc>
        <w:tc>
          <w:tcPr>
            <w:tcW w:w="1080" w:type="dxa"/>
          </w:tcPr>
          <w:p w14:paraId="3DAD928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46DA5B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6%)</w:t>
            </w:r>
          </w:p>
        </w:tc>
        <w:tc>
          <w:tcPr>
            <w:tcW w:w="1170" w:type="dxa"/>
          </w:tcPr>
          <w:p w14:paraId="41F1072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6AD799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4%)</w:t>
            </w:r>
          </w:p>
        </w:tc>
        <w:tc>
          <w:tcPr>
            <w:tcW w:w="1440" w:type="dxa"/>
          </w:tcPr>
          <w:p w14:paraId="581E04F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12B2898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5%)</w:t>
            </w:r>
          </w:p>
        </w:tc>
        <w:tc>
          <w:tcPr>
            <w:tcW w:w="1170" w:type="dxa"/>
          </w:tcPr>
          <w:p w14:paraId="6651A55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us species</w:t>
            </w:r>
          </w:p>
          <w:p w14:paraId="6540595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1%)</w:t>
            </w:r>
          </w:p>
        </w:tc>
        <w:tc>
          <w:tcPr>
            <w:tcW w:w="1350" w:type="dxa"/>
          </w:tcPr>
          <w:p w14:paraId="70B01F9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2FB7EA0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4%)</w:t>
            </w:r>
          </w:p>
        </w:tc>
      </w:tr>
      <w:tr w:rsidR="005870EE" w:rsidRPr="006F5C25" w14:paraId="0BC04C2D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4CBB2240" w14:textId="58A7A166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Ire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che&lt;/Author&gt;&lt;Year&gt;2016&lt;/Year&gt;&lt;RecNum&gt;688&lt;/RecNum&gt;&lt;DisplayText&gt;[49]&lt;/DisplayText&gt;&lt;record&gt;&lt;rec-number&gt;688&lt;/rec-number&gt;&lt;foreign-keys&gt;&lt;key app="EN" db-id="5partvetxr0t2jeax0q59v5xe5rr9f5apzev"&gt;688&lt;/key&gt;&lt;/foreign-keys&gt;&lt;ref-type name="Journal Article"&gt;17&lt;/ref-type&gt;&lt;contributors&gt;&lt;authors&gt;&lt;author&gt;Roche, FM&lt;/author&gt;&lt;author&gt;Donlon, S&lt;/author&gt;&lt;author&gt;Burns, K&lt;/author&gt;&lt;/authors&gt;&lt;/contributors&gt;&lt;titles&gt;&lt;title&gt;Point prevalence survey of healthcare-associated infections and use of antimicrobials in Irish intellectual disability long-term care facilities: 2013&lt;/title&gt;&lt;secondary-title&gt;Journal of Hospital Infection&lt;/secondary-title&gt;&lt;/titles&gt;&lt;periodical&gt;&lt;full-title&gt;Journal of Hospital Infection&lt;/full-title&gt;&lt;/periodical&gt;&lt;pages&gt;410-417&lt;/pages&gt;&lt;volume&gt;93&lt;/volume&gt;&lt;number&gt;4&lt;/number&gt;&lt;dates&gt;&lt;year&gt;2016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9" w:tooltip="Roche, 2016 #68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9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421DC70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0B69CA0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oche et al., 2016</w:t>
            </w:r>
          </w:p>
        </w:tc>
        <w:tc>
          <w:tcPr>
            <w:tcW w:w="1016" w:type="dxa"/>
            <w:shd w:val="clear" w:color="auto" w:fill="E7E6E6" w:themeFill="background2"/>
          </w:tcPr>
          <w:p w14:paraId="7477A6D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4 LTCFs</w:t>
            </w:r>
          </w:p>
        </w:tc>
        <w:tc>
          <w:tcPr>
            <w:tcW w:w="874" w:type="dxa"/>
            <w:shd w:val="clear" w:color="auto" w:fill="E7E6E6" w:themeFill="background2"/>
          </w:tcPr>
          <w:p w14:paraId="2D48401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47CFEFB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 &amp; HPSC</w:t>
            </w:r>
          </w:p>
        </w:tc>
        <w:tc>
          <w:tcPr>
            <w:tcW w:w="954" w:type="dxa"/>
            <w:shd w:val="clear" w:color="auto" w:fill="E7E6E6" w:themeFill="background2"/>
          </w:tcPr>
          <w:p w14:paraId="0F2B80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 2013</w:t>
            </w:r>
          </w:p>
        </w:tc>
        <w:tc>
          <w:tcPr>
            <w:tcW w:w="989" w:type="dxa"/>
            <w:shd w:val="clear" w:color="auto" w:fill="E7E6E6" w:themeFill="background2"/>
          </w:tcPr>
          <w:p w14:paraId="12DDD8E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6/1060</w:t>
            </w:r>
          </w:p>
          <w:p w14:paraId="63D815D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3CB1B8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51EC8B0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5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A9F26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kin infections</w:t>
            </w:r>
          </w:p>
          <w:p w14:paraId="4690E5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5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FB3075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522C909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12B37C06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0AA9A822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29A3CB70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4833A10D" w14:textId="77777777" w:rsidTr="0068026B">
        <w:trPr>
          <w:trHeight w:val="288"/>
        </w:trPr>
        <w:tc>
          <w:tcPr>
            <w:tcW w:w="1080" w:type="dxa"/>
            <w:shd w:val="clear" w:color="auto" w:fill="auto"/>
          </w:tcPr>
          <w:p w14:paraId="6B370E92" w14:textId="363745BB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lovak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efkovicova&lt;/Author&gt;&lt;Year&gt;2015&lt;/Year&gt;&lt;RecNum&gt;297&lt;/RecNum&gt;&lt;DisplayText&gt;[50]&lt;/DisplayText&gt;&lt;record&gt;&lt;rec-number&gt;297&lt;/rec-number&gt;&lt;foreign-keys&gt;&lt;key app="EN" db-id="rfaz9x22kvwd9oevte1vpa2sx590t5dfesxp" timestamp="1517465355"&gt;297&lt;/key&gt;&lt;/foreign-keys&gt;&lt;ref-type name="Journal Article"&gt;17&lt;/ref-type&gt;&lt;contributors&gt;&lt;authors&gt;&lt;author&gt;Stefkovicova, M&lt;/author&gt;&lt;author&gt;Rovny, I&lt;/author&gt;&lt;author&gt;Brnova, J&lt;/author&gt;&lt;/authors&gt;&lt;/contributors&gt;&lt;titles&gt;&lt;title&gt;Point prevalence survey of healthcare-associated infections in Slovakia: from zero to real data&lt;/title&gt;&lt;secondary-title&gt;Antimicrobial resistance and infection control&lt;/secondary-title&gt;&lt;/titles&gt;&lt;pages&gt;P277&lt;/pages&gt;&lt;volume&gt;4&lt;/volume&gt;&lt;number&gt;1&lt;/number&gt;&lt;dates&gt;&lt;year&gt;2015&lt;/year&gt;&lt;/dates&gt;&lt;isbn&gt;2047-2994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0" w:tooltip="Stefkovicova, 2015 #297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0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auto"/>
          </w:tcPr>
          <w:p w14:paraId="3A36E80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auto"/>
          </w:tcPr>
          <w:p w14:paraId="6770517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efkovicova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,  2015</w:t>
            </w:r>
            <w:proofErr w:type="gramEnd"/>
          </w:p>
        </w:tc>
        <w:tc>
          <w:tcPr>
            <w:tcW w:w="1016" w:type="dxa"/>
            <w:shd w:val="clear" w:color="auto" w:fill="auto"/>
          </w:tcPr>
          <w:p w14:paraId="5AF17AB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0 hospital</w:t>
            </w:r>
          </w:p>
        </w:tc>
        <w:tc>
          <w:tcPr>
            <w:tcW w:w="874" w:type="dxa"/>
            <w:shd w:val="clear" w:color="auto" w:fill="auto"/>
          </w:tcPr>
          <w:p w14:paraId="7CFEE6A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auto"/>
          </w:tcPr>
          <w:p w14:paraId="59E352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auto"/>
          </w:tcPr>
          <w:p w14:paraId="00DD536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June 2012</w:t>
            </w:r>
          </w:p>
        </w:tc>
        <w:tc>
          <w:tcPr>
            <w:tcW w:w="989" w:type="dxa"/>
            <w:shd w:val="clear" w:color="auto" w:fill="auto"/>
          </w:tcPr>
          <w:p w14:paraId="45D52DF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98/8397</w:t>
            </w:r>
          </w:p>
          <w:p w14:paraId="1E50781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5%)</w:t>
            </w:r>
          </w:p>
        </w:tc>
        <w:tc>
          <w:tcPr>
            <w:tcW w:w="1080" w:type="dxa"/>
            <w:shd w:val="clear" w:color="auto" w:fill="auto"/>
          </w:tcPr>
          <w:p w14:paraId="101C64E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C5885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6.2%)</w:t>
            </w:r>
          </w:p>
        </w:tc>
        <w:tc>
          <w:tcPr>
            <w:tcW w:w="1080" w:type="dxa"/>
            <w:shd w:val="clear" w:color="auto" w:fill="auto"/>
          </w:tcPr>
          <w:p w14:paraId="5B0C424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0057FCE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7%)</w:t>
            </w:r>
          </w:p>
        </w:tc>
        <w:tc>
          <w:tcPr>
            <w:tcW w:w="1170" w:type="dxa"/>
            <w:shd w:val="clear" w:color="auto" w:fill="auto"/>
          </w:tcPr>
          <w:p w14:paraId="4A8F0D7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 stream infections (9.9%)</w:t>
            </w:r>
          </w:p>
        </w:tc>
        <w:tc>
          <w:tcPr>
            <w:tcW w:w="1440" w:type="dxa"/>
            <w:shd w:val="clear" w:color="auto" w:fill="auto"/>
          </w:tcPr>
          <w:p w14:paraId="6D03F08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  <w:p w14:paraId="4B3088D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170" w:type="dxa"/>
            <w:shd w:val="clear" w:color="auto" w:fill="auto"/>
          </w:tcPr>
          <w:p w14:paraId="1FFFB4A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species</w:t>
            </w:r>
          </w:p>
          <w:p w14:paraId="2FC1EB6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5%)</w:t>
            </w:r>
          </w:p>
        </w:tc>
        <w:tc>
          <w:tcPr>
            <w:tcW w:w="1350" w:type="dxa"/>
            <w:shd w:val="clear" w:color="auto" w:fill="auto"/>
          </w:tcPr>
          <w:p w14:paraId="3D713AA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3BE480F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8%)</w:t>
            </w:r>
          </w:p>
        </w:tc>
      </w:tr>
      <w:tr w:rsidR="005870EE" w:rsidRPr="006F5C25" w14:paraId="15FCF3CC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FB64117" w14:textId="5C9D1B50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France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iliani&lt;/Author&gt;&lt;Year&gt;2015&lt;/Year&gt;&lt;RecNum&gt;235&lt;/RecNum&gt;&lt;DisplayText&gt;[51]&lt;/DisplayText&gt;&lt;record&gt;&lt;rec-number&gt;235&lt;/rec-number&gt;&lt;foreign-keys&gt;&lt;key app="EN" db-id="rfaz9x22kvwd9oevte1vpa2sx590t5dfesxp" timestamp="1513696031"&gt;235&lt;/key&gt;&lt;/foreign-keys&gt;&lt;ref-type name="Journal Article"&gt;17&lt;/ref-type&gt;&lt;contributors&gt;&lt;authors&gt;&lt;author&gt;Miliani, K&lt;/author&gt;&lt;author&gt;Migueres, B&lt;/author&gt;&lt;author&gt;Verjat-Trannoy, D&lt;/author&gt;&lt;author&gt;Thiolet, JM&lt;/author&gt;&lt;author&gt;Vaux, S&lt;/author&gt;&lt;author&gt;Astagneau, P&lt;/author&gt;&lt;author&gt;collective the French Prevalence Survey Study Group&lt;/author&gt;&lt;/authors&gt;&lt;/contributors&gt;&lt;titles&gt;&lt;title&gt;National point prevalence survey of healthcare-associated infections and antimicrobial use in French home care settings, May to June 2012&lt;/title&gt;&lt;secondary-title&gt;Eurosurveillance&lt;/secondary-title&gt;&lt;/titles&gt;&lt;pages&gt;21182&lt;/pages&gt;&lt;volume&gt;20&lt;/volume&gt;&lt;number&gt;27&lt;/number&gt;&lt;dates&gt;&lt;year&gt;2015&lt;/year&gt;&lt;/dates&gt;&lt;isbn&gt;1560-7917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1" w:tooltip="Miliani, 2015 #4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0DEC199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359EE15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illiani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</w:t>
            </w:r>
          </w:p>
          <w:p w14:paraId="2B38A45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1016" w:type="dxa"/>
            <w:shd w:val="clear" w:color="auto" w:fill="E7E6E6" w:themeFill="background2"/>
          </w:tcPr>
          <w:p w14:paraId="3706A67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 HCS</w:t>
            </w:r>
          </w:p>
        </w:tc>
        <w:tc>
          <w:tcPr>
            <w:tcW w:w="874" w:type="dxa"/>
            <w:shd w:val="clear" w:color="auto" w:fill="E7E6E6" w:themeFill="background2"/>
          </w:tcPr>
          <w:p w14:paraId="152C97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6AAD3D3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France National PPS</w:t>
            </w:r>
          </w:p>
        </w:tc>
        <w:tc>
          <w:tcPr>
            <w:tcW w:w="954" w:type="dxa"/>
            <w:shd w:val="clear" w:color="auto" w:fill="E7E6E6" w:themeFill="background2"/>
          </w:tcPr>
          <w:p w14:paraId="131294D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4 May- 21 June 2012</w:t>
            </w:r>
          </w:p>
        </w:tc>
        <w:tc>
          <w:tcPr>
            <w:tcW w:w="989" w:type="dxa"/>
            <w:shd w:val="clear" w:color="auto" w:fill="E7E6E6" w:themeFill="background2"/>
          </w:tcPr>
          <w:p w14:paraId="4AE3D8F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03/5954</w:t>
            </w:r>
          </w:p>
          <w:p w14:paraId="22082B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8%)</w:t>
            </w:r>
          </w:p>
        </w:tc>
        <w:tc>
          <w:tcPr>
            <w:tcW w:w="1080" w:type="dxa"/>
            <w:shd w:val="clear" w:color="auto" w:fill="E7E6E6" w:themeFill="background2"/>
          </w:tcPr>
          <w:p w14:paraId="2E6DC30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3DECCC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6.6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56329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kin and soft tissue infections</w:t>
            </w:r>
          </w:p>
          <w:p w14:paraId="583D69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4714836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7902FB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02850C2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bacteiaceae</w:t>
            </w:r>
            <w:proofErr w:type="spellEnd"/>
          </w:p>
          <w:p w14:paraId="452FF6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1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5C20DC3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positive cocci</w:t>
            </w:r>
          </w:p>
          <w:p w14:paraId="73ADB71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0.0%)</w:t>
            </w:r>
          </w:p>
        </w:tc>
        <w:tc>
          <w:tcPr>
            <w:tcW w:w="1350" w:type="dxa"/>
            <w:shd w:val="clear" w:color="auto" w:fill="E7E6E6" w:themeFill="background2"/>
          </w:tcPr>
          <w:p w14:paraId="6A570B7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gylococcus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aureus</w:t>
            </w:r>
          </w:p>
          <w:p w14:paraId="28606B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0%)</w:t>
            </w:r>
          </w:p>
        </w:tc>
      </w:tr>
      <w:tr w:rsidR="005870EE" w:rsidRPr="006F5C25" w14:paraId="17426C9C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2421870B" w14:textId="7B67E0F3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19 Countries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trien Latour&lt;/Author&gt;&lt;Year&gt;2014&lt;/Year&gt;&lt;RecNum&gt;348&lt;/RecNum&gt;&lt;DisplayText&gt;[53]&lt;/DisplayText&gt;&lt;record&gt;&lt;rec-number&gt;348&lt;/rec-number&gt;&lt;foreign-keys&gt;&lt;key app="EN" db-id="rfaz9x22kvwd9oevte1vpa2sx590t5dfesxp" timestamp="1518523986"&gt;348&lt;/key&gt;&lt;/foreign-keys&gt;&lt;ref-type name="Journal Article"&gt;17&lt;/ref-type&gt;&lt;contributors&gt;&lt;authors&gt;&lt;author&gt;Katrien Latour, Pete kinross, Maria Luisa&lt;/author&gt;&lt;/authors&gt;&lt;/contributors&gt;&lt;titles&gt;&lt;title&gt;Point prevalence survey of healthcare-associated infections and antimicrobial use in European long-term care facilities, 2013&lt;/title&gt;&lt;/titles&gt;&lt;dates&gt;&lt;year&gt;2014&lt;/year&gt;&lt;/dates&gt;&lt;urls&gt;&lt;related-urls&gt;&lt;url&gt;http://ecdc.europa.eu/sites/portal/files/media/en/publications/Publications/healthcare-associated-infections-point-prevalence-survey-long-term-care-facilities-2013.pdf&lt;/url&gt;&lt;/related-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3" w:tooltip="Katrien Latour, 2014 #34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354671B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6A8610B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atrien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4</w:t>
            </w:r>
          </w:p>
        </w:tc>
        <w:tc>
          <w:tcPr>
            <w:tcW w:w="1016" w:type="dxa"/>
            <w:shd w:val="clear" w:color="auto" w:fill="FFFFFF" w:themeFill="background1"/>
          </w:tcPr>
          <w:p w14:paraId="343CFB8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181 LTCFs</w:t>
            </w:r>
          </w:p>
        </w:tc>
        <w:tc>
          <w:tcPr>
            <w:tcW w:w="874" w:type="dxa"/>
            <w:shd w:val="clear" w:color="auto" w:fill="FFFFFF" w:themeFill="background1"/>
          </w:tcPr>
          <w:p w14:paraId="228A2D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2A0DECC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FFFFFF" w:themeFill="background1"/>
          </w:tcPr>
          <w:p w14:paraId="734217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pril-May 2013</w:t>
            </w:r>
          </w:p>
        </w:tc>
        <w:tc>
          <w:tcPr>
            <w:tcW w:w="989" w:type="dxa"/>
            <w:shd w:val="clear" w:color="auto" w:fill="FFFFFF" w:themeFill="background1"/>
          </w:tcPr>
          <w:p w14:paraId="498B036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626/77264</w:t>
            </w:r>
          </w:p>
          <w:p w14:paraId="750E51D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4%)</w:t>
            </w:r>
          </w:p>
        </w:tc>
        <w:tc>
          <w:tcPr>
            <w:tcW w:w="1080" w:type="dxa"/>
            <w:shd w:val="clear" w:color="auto" w:fill="FFFFFF" w:themeFill="background1"/>
          </w:tcPr>
          <w:p w14:paraId="4167AE7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419D6FD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1.2%)</w:t>
            </w:r>
          </w:p>
        </w:tc>
        <w:tc>
          <w:tcPr>
            <w:tcW w:w="1080" w:type="dxa"/>
            <w:shd w:val="clear" w:color="auto" w:fill="FFFFFF" w:themeFill="background1"/>
          </w:tcPr>
          <w:p w14:paraId="4FD845B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36F6BF8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1.2%)</w:t>
            </w:r>
          </w:p>
        </w:tc>
        <w:tc>
          <w:tcPr>
            <w:tcW w:w="1170" w:type="dxa"/>
            <w:shd w:val="clear" w:color="auto" w:fill="FFFFFF" w:themeFill="background1"/>
          </w:tcPr>
          <w:p w14:paraId="331DFC7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kin infections</w:t>
            </w:r>
          </w:p>
          <w:p w14:paraId="206B9FC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2.8%)</w:t>
            </w:r>
          </w:p>
        </w:tc>
        <w:tc>
          <w:tcPr>
            <w:tcW w:w="1440" w:type="dxa"/>
            <w:shd w:val="clear" w:color="auto" w:fill="FFFFFF" w:themeFill="background1"/>
          </w:tcPr>
          <w:p w14:paraId="5BDD45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52BC250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4.4%)</w:t>
            </w:r>
          </w:p>
        </w:tc>
        <w:tc>
          <w:tcPr>
            <w:tcW w:w="1170" w:type="dxa"/>
            <w:shd w:val="clear" w:color="auto" w:fill="FFFFFF" w:themeFill="background1"/>
          </w:tcPr>
          <w:p w14:paraId="16E6837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244E765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2%)</w:t>
            </w:r>
          </w:p>
        </w:tc>
        <w:tc>
          <w:tcPr>
            <w:tcW w:w="1350" w:type="dxa"/>
            <w:shd w:val="clear" w:color="auto" w:fill="FFFFFF" w:themeFill="background1"/>
          </w:tcPr>
          <w:p w14:paraId="711E1EE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roteus Mirabilis</w:t>
            </w:r>
          </w:p>
          <w:p w14:paraId="2B953C9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8.1%)</w:t>
            </w:r>
          </w:p>
        </w:tc>
      </w:tr>
      <w:tr w:rsidR="005870EE" w:rsidRPr="006F5C25" w14:paraId="25ABF4F8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6A4D6AE5" w14:textId="6A3C9F11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28 Countries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trien Latour&lt;/Author&gt;&lt;Year&gt;2014&lt;/Year&gt;&lt;RecNum&gt;350&lt;/RecNum&gt;&lt;DisplayText&gt;[52]&lt;/DisplayText&gt;&lt;record&gt;&lt;rec-number&gt;350&lt;/rec-number&gt;&lt;foreign-keys&gt;&lt;key app="EN" db-id="rfaz9x22kvwd9oevte1vpa2sx590t5dfesxp" timestamp="1518526322"&gt;350&lt;/key&gt;&lt;/foreign-keys&gt;&lt;ref-type name="Journal Article"&gt;17&lt;/ref-type&gt;&lt;contributors&gt;&lt;authors&gt;&lt;author&gt;katrien Latour, Barry Cookson B. Jans, Maria Luisa, &lt;/author&gt;&lt;/authors&gt;&lt;/contributors&gt;&lt;titles&gt;&lt;title&gt;PPS of healthcare-associated infections and antimicrobial use in European long-term care facilities.&lt;/title&gt;&lt;/titles&gt;&lt;dates&gt;&lt;year&gt;2014&lt;/year&gt;&lt;/dates&gt;&lt;urls&gt;&lt;related-urls&gt;&lt;url&gt;http://ecdc.europa.eu/sites/portal/files/media/en/publications/Publications/healthcare-associated-infections-antimicrobial-consumption-point-prevalence-survey-long-term-care-facilities-2010.pdf&lt;/url&gt;&lt;/related-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2" w:tooltip="katrien Latour, 2014 #35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370AC5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334033A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atrien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4</w:t>
            </w:r>
          </w:p>
        </w:tc>
        <w:tc>
          <w:tcPr>
            <w:tcW w:w="1016" w:type="dxa"/>
            <w:shd w:val="clear" w:color="auto" w:fill="FFFFFF" w:themeFill="background1"/>
          </w:tcPr>
          <w:p w14:paraId="410B54B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22 LCTF</w:t>
            </w:r>
          </w:p>
        </w:tc>
        <w:tc>
          <w:tcPr>
            <w:tcW w:w="874" w:type="dxa"/>
            <w:shd w:val="clear" w:color="auto" w:fill="FFFFFF" w:themeFill="background1"/>
          </w:tcPr>
          <w:p w14:paraId="6ABE5E7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243A5D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FFFFFF" w:themeFill="background1"/>
          </w:tcPr>
          <w:p w14:paraId="6E2CB3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- September 2010</w:t>
            </w:r>
          </w:p>
        </w:tc>
        <w:tc>
          <w:tcPr>
            <w:tcW w:w="989" w:type="dxa"/>
            <w:shd w:val="clear" w:color="auto" w:fill="FFFFFF" w:themeFill="background1"/>
          </w:tcPr>
          <w:p w14:paraId="43DFA01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495/61932</w:t>
            </w:r>
          </w:p>
          <w:p w14:paraId="750CB23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31E0C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32DEC58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3.6%)</w:t>
            </w:r>
          </w:p>
        </w:tc>
        <w:tc>
          <w:tcPr>
            <w:tcW w:w="1080" w:type="dxa"/>
            <w:shd w:val="clear" w:color="auto" w:fill="FFFFFF" w:themeFill="background1"/>
          </w:tcPr>
          <w:p w14:paraId="274BD15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2A9C6A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2.3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637A1C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kin infections</w:t>
            </w:r>
          </w:p>
          <w:p w14:paraId="7F47363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4%)</w:t>
            </w:r>
          </w:p>
        </w:tc>
        <w:tc>
          <w:tcPr>
            <w:tcW w:w="1440" w:type="dxa"/>
            <w:shd w:val="clear" w:color="auto" w:fill="FFFFFF" w:themeFill="background1"/>
          </w:tcPr>
          <w:p w14:paraId="69F71E9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485E500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8.3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530814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10DC096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5%)</w:t>
            </w:r>
          </w:p>
        </w:tc>
        <w:tc>
          <w:tcPr>
            <w:tcW w:w="1350" w:type="dxa"/>
            <w:shd w:val="clear" w:color="auto" w:fill="FFFFFF" w:themeFill="background1"/>
          </w:tcPr>
          <w:p w14:paraId="6461D6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roteus mirabilis</w:t>
            </w:r>
          </w:p>
          <w:p w14:paraId="1876EE9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9%)</w:t>
            </w:r>
          </w:p>
        </w:tc>
      </w:tr>
      <w:tr w:rsidR="005870EE" w:rsidRPr="006F5C25" w14:paraId="6932F53C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50E186F7" w14:textId="464FFCB7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12 Countries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Erdem&lt;/Author&gt;&lt;Year&gt;2014&lt;/Year&gt;&lt;RecNum&gt;304&lt;/RecNum&gt;&lt;DisplayText&gt;[54]&lt;/DisplayText&gt;&lt;record&gt;&lt;rec-number&gt;304&lt;/rec-number&gt;&lt;foreign-keys&gt;&lt;key app="EN" db-id="rfaz9x22kvwd9oevte1vpa2sx590t5dfesxp" timestamp="1517480611"&gt;304&lt;/key&gt;&lt;/foreign-keys&gt;&lt;ref-type name="Journal Article"&gt;17&lt;/ref-type&gt;&lt;contributors&gt;&lt;authors&gt;&lt;author&gt;Erdem, Hakan&lt;/author&gt;&lt;author&gt;Inan, Asuman&lt;/author&gt;&lt;author&gt;Altındis, Selma&lt;/author&gt;&lt;author&gt;Carevic, Biljana&lt;/author&gt;&lt;author&gt;Askarian, Mehrdad&lt;/author&gt;&lt;author&gt;Cottle, Lucy&lt;/author&gt;&lt;author&gt;Beovic, Bojana&lt;/author&gt;&lt;author&gt;Csomos, Akos&lt;/author&gt;&lt;author&gt;Metodiev, Krassimir&lt;/author&gt;&lt;author&gt;Ahmetagic, Sead&lt;/author&gt;&lt;/authors&gt;&lt;/contributors&gt;&lt;titles&gt;&lt;title&gt;Surveillance, control and management of infections in intensive care units in Southern Europe, Turkey and Iran–a prospective multicenter point prevalence study&lt;/title&gt;&lt;secondary-title&gt;Journal of Infection&lt;/secondary-title&gt;&lt;/titles&gt;&lt;periodical&gt;&lt;full-title&gt;Journal of Infection&lt;/full-title&gt;&lt;abbr-1&gt;J. Infect.&lt;/abbr-1&gt;&lt;abbr-2&gt;J Infect&lt;/abbr-2&gt;&lt;/periodical&gt;&lt;pages&gt;131-140&lt;/pages&gt;&lt;volume&gt;68&lt;/volume&gt;&lt;number&gt;2&lt;/number&gt;&lt;dates&gt;&lt;year&gt;2014&lt;/year&gt;&lt;/dates&gt;&lt;isbn&gt;0163-4453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4" w:tooltip="Erdem, 2014 #304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770386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5D47DAA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rdam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4</w:t>
            </w:r>
          </w:p>
        </w:tc>
        <w:tc>
          <w:tcPr>
            <w:tcW w:w="1016" w:type="dxa"/>
            <w:shd w:val="clear" w:color="auto" w:fill="E7E6E6" w:themeFill="background2"/>
          </w:tcPr>
          <w:p w14:paraId="289B62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88 ICUs</w:t>
            </w:r>
          </w:p>
        </w:tc>
        <w:tc>
          <w:tcPr>
            <w:tcW w:w="874" w:type="dxa"/>
            <w:shd w:val="clear" w:color="auto" w:fill="E7E6E6" w:themeFill="background2"/>
          </w:tcPr>
          <w:p w14:paraId="6C10475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478D5C5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151BAAE8" w14:textId="77777777" w:rsidR="005870EE" w:rsidRPr="006F5C25" w:rsidRDefault="005870EE" w:rsidP="0068026B">
            <w:pPr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etween June- July 2012 /one day</w:t>
            </w:r>
          </w:p>
        </w:tc>
        <w:tc>
          <w:tcPr>
            <w:tcW w:w="989" w:type="dxa"/>
            <w:shd w:val="clear" w:color="auto" w:fill="E7E6E6" w:themeFill="background2"/>
          </w:tcPr>
          <w:p w14:paraId="6178361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05/749</w:t>
            </w:r>
          </w:p>
          <w:p w14:paraId="5BBFBF7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0.7%)</w:t>
            </w:r>
          </w:p>
        </w:tc>
        <w:tc>
          <w:tcPr>
            <w:tcW w:w="1080" w:type="dxa"/>
            <w:shd w:val="clear" w:color="auto" w:fill="E7E6E6" w:themeFill="background2"/>
          </w:tcPr>
          <w:p w14:paraId="6621DB8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3BF0927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3.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172F4B0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0C5D173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3%)</w:t>
            </w:r>
          </w:p>
        </w:tc>
        <w:tc>
          <w:tcPr>
            <w:tcW w:w="1170" w:type="dxa"/>
            <w:shd w:val="clear" w:color="auto" w:fill="E7E6E6" w:themeFill="background2"/>
          </w:tcPr>
          <w:p w14:paraId="6A4F849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079FAF1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0.7%)</w:t>
            </w:r>
          </w:p>
        </w:tc>
        <w:tc>
          <w:tcPr>
            <w:tcW w:w="1440" w:type="dxa"/>
            <w:shd w:val="clear" w:color="auto" w:fill="E7E6E6" w:themeFill="background2"/>
          </w:tcPr>
          <w:p w14:paraId="140CCB5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negative bacilli</w:t>
            </w:r>
          </w:p>
          <w:p w14:paraId="49E1951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3%)</w:t>
            </w:r>
          </w:p>
        </w:tc>
        <w:tc>
          <w:tcPr>
            <w:tcW w:w="1170" w:type="dxa"/>
            <w:shd w:val="clear" w:color="auto" w:fill="E7E6E6" w:themeFill="background2"/>
          </w:tcPr>
          <w:p w14:paraId="6E22181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 species</w:t>
            </w:r>
          </w:p>
          <w:p w14:paraId="2D03A1D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4%)</w:t>
            </w:r>
          </w:p>
        </w:tc>
        <w:tc>
          <w:tcPr>
            <w:tcW w:w="1350" w:type="dxa"/>
            <w:shd w:val="clear" w:color="auto" w:fill="E7E6E6" w:themeFill="background2"/>
          </w:tcPr>
          <w:p w14:paraId="7F64B3C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5552EBF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5%)</w:t>
            </w:r>
          </w:p>
        </w:tc>
      </w:tr>
      <w:tr w:rsidR="005870EE" w:rsidRPr="006F5C25" w14:paraId="4E5DC3AA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62F6F9D4" w14:textId="163C8138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Italy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inatra&lt;/Author&gt;&lt;Year&gt;2013&lt;/Year&gt;&lt;RecNum&gt;315&lt;/RecNum&gt;&lt;DisplayText&gt;[55]&lt;/DisplayText&gt;&lt;record&gt;&lt;rec-number&gt;315&lt;/rec-number&gt;&lt;foreign-keys&gt;&lt;key app="EN" db-id="rfaz9x22kvwd9oevte1vpa2sx590t5dfesxp" timestamp="1517496497"&gt;315&lt;/key&gt;&lt;/foreign-keys&gt;&lt;ref-type name="Journal Article"&gt;17&lt;/ref-type&gt;&lt;contributors&gt;&lt;authors&gt;&lt;author&gt;Sinatra, I&lt;/author&gt;&lt;author&gt;Carubia, L&lt;/author&gt;&lt;author&gt;Marchese, V&lt;/author&gt;&lt;author&gt;Aprea, L&lt;/author&gt;&lt;author&gt;D&amp;apos;ALESSANDRO, N&lt;/author&gt;&lt;author&gt;Mammina, Caterina&lt;/author&gt;&lt;author&gt;Torregrossa, Maria Valeria&lt;/author&gt;&lt;/authors&gt;&lt;/contributors&gt;&lt;titles&gt;&lt;title&gt;Prevalence survey of healthcare-associated infections and antimicrobial use at the University Hospital&amp;quot; Paolo Giaccone&amp;quot;, Palermo, Italy&lt;/title&gt;&lt;secondary-title&gt;Journal of preventive medicine and hygiene&lt;/secondary-title&gt;&lt;/titles&gt;&lt;periodical&gt;&lt;full-title&gt;Journal of Preventive Medicine and Hygiene&lt;/full-title&gt;&lt;abbr-1&gt;J. Prev. Med. Hyg.&lt;/abbr-1&gt;&lt;abbr-2&gt;J Prev Med Hyg&lt;/abbr-2&gt;&lt;abbr-3&gt;Journal of Preventive Medicine &amp;amp; Hygiene&lt;/abbr-3&gt;&lt;/periodical&gt;&lt;pages&gt;200&lt;/pages&gt;&lt;volume&gt;54&lt;/volume&gt;&lt;number&gt;4&lt;/number&gt;&lt;dates&gt;&lt;year&gt;2013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5" w:tooltip="Sinatra, 2013 #315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37DB1D9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6C0B396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inatra et al., 2013</w:t>
            </w:r>
          </w:p>
        </w:tc>
        <w:tc>
          <w:tcPr>
            <w:tcW w:w="1016" w:type="dxa"/>
            <w:shd w:val="clear" w:color="auto" w:fill="FFFFFF" w:themeFill="background1"/>
          </w:tcPr>
          <w:p w14:paraId="05A6989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 departments</w:t>
            </w:r>
          </w:p>
        </w:tc>
        <w:tc>
          <w:tcPr>
            <w:tcW w:w="874" w:type="dxa"/>
            <w:shd w:val="clear" w:color="auto" w:fill="FFFFFF" w:themeFill="background1"/>
          </w:tcPr>
          <w:p w14:paraId="633971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FFFFFF" w:themeFill="background1"/>
          </w:tcPr>
          <w:p w14:paraId="2DBCDF5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FFFFFF" w:themeFill="background1"/>
          </w:tcPr>
          <w:p w14:paraId="41D08E7B" w14:textId="77777777" w:rsidR="005870EE" w:rsidRPr="006F5C25" w:rsidRDefault="005870EE" w:rsidP="0068026B">
            <w:pPr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eptember 2011</w:t>
            </w:r>
          </w:p>
        </w:tc>
        <w:tc>
          <w:tcPr>
            <w:tcW w:w="989" w:type="dxa"/>
            <w:shd w:val="clear" w:color="auto" w:fill="FFFFFF" w:themeFill="background1"/>
          </w:tcPr>
          <w:p w14:paraId="78F6CC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2/328</w:t>
            </w:r>
          </w:p>
          <w:p w14:paraId="2F200AB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6%)</w:t>
            </w:r>
          </w:p>
        </w:tc>
        <w:tc>
          <w:tcPr>
            <w:tcW w:w="1080" w:type="dxa"/>
            <w:shd w:val="clear" w:color="auto" w:fill="FFFFFF" w:themeFill="background1"/>
          </w:tcPr>
          <w:p w14:paraId="7B48FDD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3A3F847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0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31C89A6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77D903F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8.5%)</w:t>
            </w:r>
          </w:p>
        </w:tc>
        <w:tc>
          <w:tcPr>
            <w:tcW w:w="1170" w:type="dxa"/>
            <w:shd w:val="clear" w:color="auto" w:fill="FFFFFF" w:themeFill="background1"/>
          </w:tcPr>
          <w:p w14:paraId="5B7AEA2F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440" w:type="dxa"/>
            <w:shd w:val="clear" w:color="auto" w:fill="FFFFFF" w:themeFill="background1"/>
          </w:tcPr>
          <w:p w14:paraId="1576EEDC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FFFFFF" w:themeFill="background1"/>
          </w:tcPr>
          <w:p w14:paraId="0EB622F9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FFFFFF" w:themeFill="background1"/>
          </w:tcPr>
          <w:p w14:paraId="7C687502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7761A585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E2826FF" w14:textId="429D61A1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Ire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middy&lt;/Author&gt;&lt;Year&gt;2013&lt;/Year&gt;&lt;RecNum&gt;292&lt;/RecNum&gt;&lt;DisplayText&gt;[56]&lt;/DisplayText&gt;&lt;record&gt;&lt;rec-number&gt;292&lt;/rec-number&gt;&lt;foreign-keys&gt;&lt;key app="EN" db-id="rfaz9x22kvwd9oevte1vpa2sx590t5dfesxp" timestamp="1517416438"&gt;292&lt;/key&gt;&lt;/foreign-keys&gt;&lt;ref-type name="Journal Article"&gt;17&lt;/ref-type&gt;&lt;contributors&gt;&lt;authors&gt;&lt;author&gt;Smiddy, Maura P&lt;/author&gt;&lt;author&gt;Murphy, Olive M&lt;/author&gt;&lt;/authors&gt;&lt;/contributors&gt;&lt;titles&gt;&lt;title&gt;The use of point prevalence surveys of healthcare-associated infection to identify risk factors and facilitate infection prevention and control planning&lt;/title&gt;&lt;secondary-title&gt;Healthcare infection&lt;/secondary-title&gt;&lt;/titles&gt;&lt;pages&gt;162-167&lt;/pages&gt;&lt;volume&gt;18&lt;/volume&gt;&lt;number&gt;4&lt;/number&gt;&lt;dates&gt;&lt;year&gt;2013&lt;/year&gt;&lt;/dates&gt;&lt;isbn&gt;1835-5625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6" w:tooltip="Smiddy, 2013 #29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656D07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22C4196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middy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3</w:t>
            </w:r>
          </w:p>
        </w:tc>
        <w:tc>
          <w:tcPr>
            <w:tcW w:w="1016" w:type="dxa"/>
            <w:shd w:val="clear" w:color="auto" w:fill="E7E6E6" w:themeFill="background2"/>
          </w:tcPr>
          <w:p w14:paraId="580F4E9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8 units</w:t>
            </w:r>
          </w:p>
        </w:tc>
        <w:tc>
          <w:tcPr>
            <w:tcW w:w="874" w:type="dxa"/>
            <w:shd w:val="clear" w:color="auto" w:fill="E7E6E6" w:themeFill="background2"/>
          </w:tcPr>
          <w:p w14:paraId="5E4716A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683DD58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shd w:val="clear" w:color="auto" w:fill="E7E6E6" w:themeFill="background2"/>
          </w:tcPr>
          <w:p w14:paraId="2736288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6-2009</w:t>
            </w:r>
          </w:p>
        </w:tc>
        <w:tc>
          <w:tcPr>
            <w:tcW w:w="989" w:type="dxa"/>
            <w:shd w:val="clear" w:color="auto" w:fill="E7E6E6" w:themeFill="background2"/>
          </w:tcPr>
          <w:p w14:paraId="63BCFC7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3/754</w:t>
            </w:r>
          </w:p>
          <w:p w14:paraId="642E10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641FC6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3C7D19E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2657203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777A9B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5ADEF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CCE959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8%)</w:t>
            </w:r>
          </w:p>
        </w:tc>
        <w:tc>
          <w:tcPr>
            <w:tcW w:w="1440" w:type="dxa"/>
            <w:shd w:val="clear" w:color="auto" w:fill="E7E6E6" w:themeFill="background2"/>
          </w:tcPr>
          <w:p w14:paraId="4C4D4168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4AD30953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1D198720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3686E863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7817E9C8" w14:textId="170F4F16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Germany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ehnke&lt;/Author&gt;&lt;Year&gt;2013&lt;/Year&gt;&lt;RecNum&gt;270&lt;/RecNum&gt;&lt;DisplayText&gt;[57]&lt;/DisplayText&gt;&lt;record&gt;&lt;rec-number&gt;270&lt;/rec-number&gt;&lt;foreign-keys&gt;&lt;key app="EN" db-id="rfaz9x22kvwd9oevte1vpa2sx590t5dfesxp" timestamp="1517136480"&gt;270&lt;/key&gt;&lt;/foreign-keys&gt;&lt;ref-type name="Journal Article"&gt;17&lt;/ref-type&gt;&lt;contributors&gt;&lt;authors&gt;&lt;author&gt;Behnke, Michael&lt;/author&gt;&lt;author&gt;Hansen, Sonja&lt;/author&gt;&lt;author&gt;Leistner, Rasmus&lt;/author&gt;&lt;author&gt;Diaz, Luis Alberto Peña&lt;/author&gt;&lt;author&gt;Gropmann, Alexander&lt;/author&gt;&lt;author&gt;Sohr, Dorit&lt;/author&gt;&lt;author&gt;Gastmeier, Petra&lt;/author&gt;&lt;author&gt;Piening, Brar&lt;/author&gt;&lt;/authors&gt;&lt;/contributors&gt;&lt;titles&gt;&lt;title&gt;Nosocomial infection and antibiotic use: a second national prevalence study in Germany&lt;/title&gt;&lt;secondary-title&gt;Deutsches Ärzteblatt International&lt;/secondary-title&gt;&lt;/titles&gt;&lt;pages&gt;627&lt;/pages&gt;&lt;volume&gt;110&lt;/volume&gt;&lt;number&gt;38&lt;/number&gt;&lt;dates&gt;&lt;year&gt;2013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7" w:tooltip="Behnke, 2013 #27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7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4870914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2181E86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ehnke et al., 2013</w:t>
            </w:r>
          </w:p>
        </w:tc>
        <w:tc>
          <w:tcPr>
            <w:tcW w:w="1016" w:type="dxa"/>
            <w:shd w:val="clear" w:color="auto" w:fill="FFFFFF" w:themeFill="background1"/>
          </w:tcPr>
          <w:p w14:paraId="0FBD4CD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32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6C39F8B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0707AD8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FFFFFF" w:themeFill="background1"/>
          </w:tcPr>
          <w:p w14:paraId="4C9898C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eptember- October 2011</w:t>
            </w:r>
          </w:p>
        </w:tc>
        <w:tc>
          <w:tcPr>
            <w:tcW w:w="989" w:type="dxa"/>
            <w:shd w:val="clear" w:color="auto" w:fill="FFFFFF" w:themeFill="background1"/>
          </w:tcPr>
          <w:p w14:paraId="15295BB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109/41539</w:t>
            </w:r>
          </w:p>
          <w:p w14:paraId="6EAF498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1%)</w:t>
            </w:r>
          </w:p>
        </w:tc>
        <w:tc>
          <w:tcPr>
            <w:tcW w:w="1080" w:type="dxa"/>
            <w:shd w:val="clear" w:color="auto" w:fill="FFFFFF" w:themeFill="background1"/>
          </w:tcPr>
          <w:p w14:paraId="55A48AA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468BF0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.3%)</w:t>
            </w:r>
          </w:p>
        </w:tc>
        <w:tc>
          <w:tcPr>
            <w:tcW w:w="1080" w:type="dxa"/>
            <w:shd w:val="clear" w:color="auto" w:fill="FFFFFF" w:themeFill="background1"/>
          </w:tcPr>
          <w:p w14:paraId="6175418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A5F33D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2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155164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1845553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7%)</w:t>
            </w:r>
          </w:p>
        </w:tc>
        <w:tc>
          <w:tcPr>
            <w:tcW w:w="1440" w:type="dxa"/>
            <w:shd w:val="clear" w:color="auto" w:fill="FFFFFF" w:themeFill="background1"/>
          </w:tcPr>
          <w:p w14:paraId="36E34FF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497F6B8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0%)</w:t>
            </w:r>
          </w:p>
        </w:tc>
        <w:tc>
          <w:tcPr>
            <w:tcW w:w="1170" w:type="dxa"/>
            <w:shd w:val="clear" w:color="auto" w:fill="FFFFFF" w:themeFill="background1"/>
          </w:tcPr>
          <w:p w14:paraId="384E029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i</w:t>
            </w:r>
          </w:p>
          <w:p w14:paraId="23C6838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2%)</w:t>
            </w:r>
          </w:p>
        </w:tc>
        <w:tc>
          <w:tcPr>
            <w:tcW w:w="1350" w:type="dxa"/>
            <w:shd w:val="clear" w:color="auto" w:fill="FFFFFF" w:themeFill="background1"/>
          </w:tcPr>
          <w:p w14:paraId="11B05A4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5847B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1%)</w:t>
            </w:r>
          </w:p>
        </w:tc>
      </w:tr>
      <w:tr w:rsidR="005870EE" w:rsidRPr="006F5C25" w14:paraId="06BF732E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08DFA33" w14:textId="1468DEB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33 Countries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 Suetens&lt;/Author&gt;&lt;Year&gt;2013&lt;/Year&gt;&lt;RecNum&gt;346&lt;/RecNum&gt;&lt;DisplayText&gt;[58]&lt;/DisplayText&gt;&lt;record&gt;&lt;rec-number&gt;346&lt;/rec-number&gt;&lt;foreign-keys&gt;&lt;key app="EN" db-id="rfaz9x22kvwd9oevte1vpa2sx590t5dfesxp" timestamp="1518518511"&gt;346&lt;/key&gt;&lt;/foreign-keys&gt;&lt;ref-type name="Journal Article"&gt;17&lt;/ref-type&gt;&lt;contributors&gt;&lt;authors&gt;&lt;author&gt;Carl Suetens, Susan Hopkins, Jana Kolman&lt;/author&gt;&lt;/authors&gt;&lt;/contributors&gt;&lt;titles&gt;&lt;title&gt;Point prevalence survey of healthcare-associated infections and antimicrobial use in European acute care hospitals 2011-2012&lt;/title&gt;&lt;/titles&gt;&lt;dates&gt;&lt;year&gt;2013&lt;/year&gt;&lt;/dates&gt;&lt;urls&gt;&lt;related-urls&gt;&lt;url&gt;http://ecdc.europa.eu/sites/portal/files/media/en/publications/Publications/healthcare-associated-infections-antimicrobial-use-PPS.pdf&lt;/url&gt;&lt;/related-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8" w:tooltip="Carl Suetens, 2013 #346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8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11C4675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36BE704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arl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etens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</w:t>
            </w:r>
          </w:p>
          <w:p w14:paraId="42E5C8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1016" w:type="dxa"/>
            <w:shd w:val="clear" w:color="auto" w:fill="E7E6E6" w:themeFill="background2"/>
          </w:tcPr>
          <w:p w14:paraId="04573F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947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222AA4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58E74F0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E7E6E6" w:themeFill="background2"/>
          </w:tcPr>
          <w:p w14:paraId="3CD036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1-2012</w:t>
            </w:r>
          </w:p>
        </w:tc>
        <w:tc>
          <w:tcPr>
            <w:tcW w:w="989" w:type="dxa"/>
            <w:shd w:val="clear" w:color="auto" w:fill="E7E6E6" w:themeFill="background2"/>
          </w:tcPr>
          <w:p w14:paraId="1ACDA6D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3829/231459</w:t>
            </w:r>
          </w:p>
          <w:p w14:paraId="5E858D5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448B641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328CD13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5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F43815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3BC6270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BD3D60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8C714B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1871F36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669401E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9%)</w:t>
            </w:r>
          </w:p>
        </w:tc>
        <w:tc>
          <w:tcPr>
            <w:tcW w:w="1170" w:type="dxa"/>
            <w:shd w:val="clear" w:color="auto" w:fill="E7E6E6" w:themeFill="background2"/>
          </w:tcPr>
          <w:p w14:paraId="571AA1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3B106D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3%)</w:t>
            </w:r>
          </w:p>
        </w:tc>
        <w:tc>
          <w:tcPr>
            <w:tcW w:w="1350" w:type="dxa"/>
            <w:shd w:val="clear" w:color="auto" w:fill="E7E6E6" w:themeFill="background2"/>
          </w:tcPr>
          <w:p w14:paraId="295FE07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us species</w:t>
            </w:r>
          </w:p>
          <w:p w14:paraId="5E33DD5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6%)</w:t>
            </w:r>
          </w:p>
        </w:tc>
      </w:tr>
      <w:tr w:rsidR="005870EE" w:rsidRPr="006F5C25" w14:paraId="057986EB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79B26900" w14:textId="08577FF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23 Countries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arb&lt;/Author&gt;&lt;Year&gt;2012&lt;/Year&gt;&lt;RecNum&gt;691&lt;/RecNum&gt;&lt;DisplayText&gt;[13]&lt;/DisplayText&gt;&lt;record&gt;&lt;rec-number&gt;691&lt;/rec-number&gt;&lt;foreign-keys&gt;&lt;key app="EN" db-id="5partvetxr0t2jeax0q59v5xe5rr9f5apzev"&gt;691&lt;/key&gt;&lt;/foreign-keys&gt;&lt;ref-type name="Journal Article"&gt;17&lt;/ref-type&gt;&lt;contributors&gt;&lt;authors&gt;&lt;author&gt;Zarb, P&lt;/author&gt;&lt;author&gt;Coignard, B&lt;/author&gt;&lt;author&gt;Griskeviciene, J&lt;/author&gt;&lt;author&gt;Muller, A&lt;/author&gt;&lt;author&gt;Vankerckhoven, V&lt;/author&gt;&lt;author&gt;Weist, K&lt;/author&gt;&lt;author&gt;Goossens, M&lt;/author&gt;&lt;author&gt;Vaerenberg, S&lt;/author&gt;&lt;author&gt;Hopkins, S&lt;/author&gt;&lt;author&gt;Catry, B&lt;/author&gt;&lt;/authors&gt;&lt;/contributors&gt;&lt;titles&gt;&lt;title&gt;The European Centre for Disease Prevention and Control (ECDC) pilot point prevalence survey of healthcare-associated infections and antimicrobial use&lt;/title&gt;&lt;secondary-title&gt;Euro Surveill&lt;/secondary-title&gt;&lt;/titles&gt;&lt;periodical&gt;&lt;full-title&gt;Euro Surveill&lt;/full-title&gt;&lt;/periodical&gt;&lt;pages&gt;20316&lt;/pages&gt;&lt;volume&gt;17&lt;/volume&gt;&lt;number&gt;46&lt;/number&gt;&lt;dates&gt;&lt;year&gt;2012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3" w:tooltip="Zarb, 2012 #691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4C73152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75FFE9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Zarb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</w:t>
            </w:r>
          </w:p>
          <w:p w14:paraId="75A681F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1016" w:type="dxa"/>
            <w:shd w:val="clear" w:color="auto" w:fill="FFFFFF" w:themeFill="background1"/>
          </w:tcPr>
          <w:p w14:paraId="0FD4F4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66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77A5E1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31C75F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FFFFFF" w:themeFill="background1"/>
          </w:tcPr>
          <w:p w14:paraId="48A3F6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 2010- October 2010</w:t>
            </w:r>
          </w:p>
        </w:tc>
        <w:tc>
          <w:tcPr>
            <w:tcW w:w="989" w:type="dxa"/>
            <w:shd w:val="clear" w:color="auto" w:fill="FFFFFF" w:themeFill="background1"/>
          </w:tcPr>
          <w:p w14:paraId="5529893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408/19888</w:t>
            </w:r>
          </w:p>
          <w:p w14:paraId="3582497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62493A7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2E53BD3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7%)</w:t>
            </w:r>
          </w:p>
        </w:tc>
        <w:tc>
          <w:tcPr>
            <w:tcW w:w="1080" w:type="dxa"/>
            <w:shd w:val="clear" w:color="auto" w:fill="FFFFFF" w:themeFill="background1"/>
          </w:tcPr>
          <w:p w14:paraId="5D8EE1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4D75F13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9%)</w:t>
            </w:r>
          </w:p>
        </w:tc>
        <w:tc>
          <w:tcPr>
            <w:tcW w:w="1170" w:type="dxa"/>
            <w:shd w:val="clear" w:color="auto" w:fill="FFFFFF" w:themeFill="background1"/>
          </w:tcPr>
          <w:p w14:paraId="40B291C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1D8E98B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2%)</w:t>
            </w:r>
          </w:p>
        </w:tc>
        <w:tc>
          <w:tcPr>
            <w:tcW w:w="1440" w:type="dxa"/>
            <w:shd w:val="clear" w:color="auto" w:fill="FFFFFF" w:themeFill="background1"/>
          </w:tcPr>
          <w:p w14:paraId="02858B2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58376B5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2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11E009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57086CE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1%)</w:t>
            </w:r>
          </w:p>
        </w:tc>
        <w:tc>
          <w:tcPr>
            <w:tcW w:w="1350" w:type="dxa"/>
            <w:shd w:val="clear" w:color="auto" w:fill="FFFFFF" w:themeFill="background1"/>
          </w:tcPr>
          <w:p w14:paraId="7945C20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0431CC5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2%)</w:t>
            </w:r>
          </w:p>
        </w:tc>
      </w:tr>
      <w:tr w:rsidR="005870EE" w:rsidRPr="006F5C25" w14:paraId="0F1DE22F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2239A044" w14:textId="72481E8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Germany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eudorf&lt;/Author&gt;&lt;Year&gt;2012&lt;/Year&gt;&lt;RecNum&gt;242&lt;/RecNum&gt;&lt;DisplayText&gt;[59]&lt;/DisplayText&gt;&lt;record&gt;&lt;rec-number&gt;242&lt;/rec-number&gt;&lt;foreign-keys&gt;&lt;key app="EN" db-id="rfaz9x22kvwd9oevte1vpa2sx590t5dfesxp" timestamp="1513770568"&gt;242&lt;/key&gt;&lt;/foreign-keys&gt;&lt;ref-type name="Journal Article"&gt;17&lt;/ref-type&gt;&lt;contributors&gt;&lt;authors&gt;&lt;author&gt;Heudorf, U&lt;/author&gt;&lt;author&gt;Boehlcke, K&lt;/author&gt;&lt;author&gt;Schade, M&lt;/author&gt;&lt;/authors&gt;&lt;/contributors&gt;&lt;titles&gt;&lt;title&gt;Healthcare-associated infections in long-term care facilities (HALT) in Frankfurt am Main, Germany, January to March 2011&lt;/title&gt;&lt;secondary-title&gt;Euro Surveill&lt;/secondary-title&gt;&lt;/titles&gt;&lt;periodical&gt;&lt;full-title&gt;Euro Surveillance&lt;/full-title&gt;&lt;abbr-1&gt;Euro Surveill.&lt;/abbr-1&gt;&lt;abbr-2&gt;Euro Surveill&lt;/abbr-2&gt;&lt;/periodical&gt;&lt;pages&gt;5-11&lt;/pages&gt;&lt;volume&gt;17&lt;/volume&gt;&lt;number&gt;35&lt;/number&gt;&lt;dates&gt;&lt;year&gt;2012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9" w:tooltip="Heudorf, 2012 #24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9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17C621B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2707B76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eudorf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</w:t>
            </w:r>
          </w:p>
          <w:p w14:paraId="6E14C3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1016" w:type="dxa"/>
            <w:shd w:val="clear" w:color="auto" w:fill="E7E6E6" w:themeFill="background2"/>
          </w:tcPr>
          <w:p w14:paraId="2DACB06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0 nursing homes</w:t>
            </w:r>
          </w:p>
        </w:tc>
        <w:tc>
          <w:tcPr>
            <w:tcW w:w="874" w:type="dxa"/>
            <w:shd w:val="clear" w:color="auto" w:fill="E7E6E6" w:themeFill="background2"/>
          </w:tcPr>
          <w:p w14:paraId="54F7B1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3D6C54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ALT</w:t>
            </w:r>
          </w:p>
        </w:tc>
        <w:tc>
          <w:tcPr>
            <w:tcW w:w="954" w:type="dxa"/>
            <w:shd w:val="clear" w:color="auto" w:fill="E7E6E6" w:themeFill="background2"/>
          </w:tcPr>
          <w:p w14:paraId="7FF1615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January </w:t>
            </w: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,-</w:t>
            </w:r>
            <w:proofErr w:type="gram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Mach 9, 2011 </w:t>
            </w:r>
          </w:p>
        </w:tc>
        <w:tc>
          <w:tcPr>
            <w:tcW w:w="989" w:type="dxa"/>
            <w:shd w:val="clear" w:color="auto" w:fill="E7E6E6" w:themeFill="background2"/>
          </w:tcPr>
          <w:p w14:paraId="6A317B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61/3732</w:t>
            </w:r>
          </w:p>
          <w:p w14:paraId="0753907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2BD8E8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3B53286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8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0042F8D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245184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5%)</w:t>
            </w:r>
          </w:p>
        </w:tc>
        <w:tc>
          <w:tcPr>
            <w:tcW w:w="1170" w:type="dxa"/>
            <w:shd w:val="clear" w:color="auto" w:fill="E7E6E6" w:themeFill="background2"/>
          </w:tcPr>
          <w:p w14:paraId="66535E5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kin infections</w:t>
            </w:r>
          </w:p>
          <w:p w14:paraId="2757E0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440" w:type="dxa"/>
            <w:shd w:val="clear" w:color="auto" w:fill="E7E6E6" w:themeFill="background2"/>
          </w:tcPr>
          <w:p w14:paraId="7140796F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517F9C06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27916008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7A86205C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087ADF4C" w14:textId="3FF16778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London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oello&lt;/Author&gt;&lt;Year&gt;2011&lt;/Year&gt;&lt;RecNum&gt;302&lt;/RecNum&gt;&lt;DisplayText&gt;[60]&lt;/DisplayText&gt;&lt;record&gt;&lt;rec-number&gt;302&lt;/rec-number&gt;&lt;foreign-keys&gt;&lt;key app="EN" db-id="rfaz9x22kvwd9oevte1vpa2sx590t5dfesxp" timestamp="1517474880"&gt;302&lt;/key&gt;&lt;/foreign-keys&gt;&lt;ref-type name="Journal Article"&gt;17&lt;/ref-type&gt;&lt;contributors&gt;&lt;authors&gt;&lt;author&gt;Coello, R&lt;/author&gt;&lt;author&gt;Brannigan, E&lt;/author&gt;&lt;author&gt;Lawson, W&lt;/author&gt;&lt;author&gt;Wickens, H&lt;/author&gt;&lt;author&gt;Holmes, A&lt;/author&gt;&lt;/authors&gt;&lt;/contributors&gt;&lt;titles&gt;&lt;title&gt;Prevalence of healthcare device-associated infection using point prevalence surveys of antimicrobial prescribing and existing electronic data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64-268&lt;/pages&gt;&lt;volume&gt;78&lt;/volume&gt;&lt;number&gt;4&lt;/number&gt;&lt;dates&gt;&lt;year&gt;2011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0" w:tooltip="Coello, 2011 #30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0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6CD51F4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471CE6B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oello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1</w:t>
            </w:r>
          </w:p>
        </w:tc>
        <w:tc>
          <w:tcPr>
            <w:tcW w:w="1016" w:type="dxa"/>
            <w:shd w:val="clear" w:color="auto" w:fill="FFFFFF" w:themeFill="background1"/>
          </w:tcPr>
          <w:p w14:paraId="3ACCD0A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5E6E6BE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4D2DEB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SAC</w:t>
            </w:r>
          </w:p>
        </w:tc>
        <w:tc>
          <w:tcPr>
            <w:tcW w:w="954" w:type="dxa"/>
            <w:shd w:val="clear" w:color="auto" w:fill="FFFFFF" w:themeFill="background1"/>
          </w:tcPr>
          <w:p w14:paraId="759D9C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July 2009</w:t>
            </w:r>
          </w:p>
        </w:tc>
        <w:tc>
          <w:tcPr>
            <w:tcW w:w="989" w:type="dxa"/>
            <w:shd w:val="clear" w:color="auto" w:fill="FFFFFF" w:themeFill="background1"/>
          </w:tcPr>
          <w:p w14:paraId="3A7B166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04/1354</w:t>
            </w:r>
          </w:p>
          <w:p w14:paraId="1F17F9E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7%)</w:t>
            </w:r>
          </w:p>
        </w:tc>
        <w:tc>
          <w:tcPr>
            <w:tcW w:w="1080" w:type="dxa"/>
            <w:shd w:val="clear" w:color="auto" w:fill="FFFFFF" w:themeFill="background1"/>
          </w:tcPr>
          <w:p w14:paraId="75DA4C5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2AF550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2%)</w:t>
            </w:r>
          </w:p>
        </w:tc>
        <w:tc>
          <w:tcPr>
            <w:tcW w:w="1080" w:type="dxa"/>
            <w:shd w:val="clear" w:color="auto" w:fill="FFFFFF" w:themeFill="background1"/>
          </w:tcPr>
          <w:p w14:paraId="2B5E135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5319892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2%)</w:t>
            </w:r>
          </w:p>
        </w:tc>
        <w:tc>
          <w:tcPr>
            <w:tcW w:w="1170" w:type="dxa"/>
            <w:shd w:val="clear" w:color="auto" w:fill="FFFFFF" w:themeFill="background1"/>
          </w:tcPr>
          <w:p w14:paraId="15AEDF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70D25E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0%)</w:t>
            </w:r>
          </w:p>
        </w:tc>
        <w:tc>
          <w:tcPr>
            <w:tcW w:w="1440" w:type="dxa"/>
            <w:shd w:val="clear" w:color="auto" w:fill="FFFFFF" w:themeFill="background1"/>
          </w:tcPr>
          <w:p w14:paraId="517193D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FFFFFF" w:themeFill="background1"/>
          </w:tcPr>
          <w:p w14:paraId="0D4285F1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FFFFFF" w:themeFill="background1"/>
          </w:tcPr>
          <w:p w14:paraId="4C191D4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72412A9E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06946043" w14:textId="15A8EACF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France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etard&lt;/Author&gt;&lt;Year&gt;2011&lt;/Year&gt;&lt;RecNum&gt;295&lt;/RecNum&gt;&lt;DisplayText&gt;[61]&lt;/DisplayText&gt;&lt;record&gt;&lt;rec-number&gt;295&lt;/rec-number&gt;&lt;foreign-keys&gt;&lt;key app="EN" db-id="rfaz9x22kvwd9oevte1vpa2sx590t5dfesxp" timestamp="1517421568"&gt;295&lt;/key&gt;&lt;/foreign-keys&gt;&lt;ref-type name="Journal Article"&gt;17&lt;/ref-type&gt;&lt;contributors&gt;&lt;authors&gt;&lt;author&gt;Lietard, Claire&lt;/author&gt;&lt;author&gt;Lejeune, Benoist&lt;/author&gt;&lt;author&gt;Metzger, Marie Hélène&lt;/author&gt;&lt;author&gt;Thiolet, Jean‐Michel&lt;/author&gt;&lt;author&gt;Coignard, Bruno&lt;/author&gt;&lt;/authors&gt;&lt;/contributors&gt;&lt;titles&gt;&lt;title&gt;NATIONAL POINT PREVALENCE SURVEY OF HEALTHCARE‐ASSOCIATED INFECTIONS: RESULTS FOR PEOPLE AGED 65 AND OLDER, FRANCE, 2006&lt;/title&gt;&lt;secondary-title&gt;Journal of the American Geriatrics Society&lt;/secondary-title&gt;&lt;/titles&gt;&lt;periodical&gt;&lt;full-title&gt;Journal of the American Geriatrics Society&lt;/full-title&gt;&lt;abbr-1&gt;J. Am. Geriatr. Soc.&lt;/abbr-1&gt;&lt;abbr-2&gt;J Am Geriatr Soc&lt;/abbr-2&gt;&lt;/periodical&gt;&lt;pages&gt;763-765&lt;/pages&gt;&lt;volume&gt;59&lt;/volume&gt;&lt;number&gt;4&lt;/number&gt;&lt;dates&gt;&lt;year&gt;2011&lt;/year&gt;&lt;/dates&gt;&lt;isbn&gt;1532-5415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1" w:tooltip="Lietard, 2011 #295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053DA1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285AA6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ietard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1</w:t>
            </w:r>
          </w:p>
        </w:tc>
        <w:tc>
          <w:tcPr>
            <w:tcW w:w="1016" w:type="dxa"/>
            <w:shd w:val="clear" w:color="auto" w:fill="E7E6E6" w:themeFill="background2"/>
          </w:tcPr>
          <w:p w14:paraId="38C1F62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337 healthcare facilities</w:t>
            </w:r>
          </w:p>
        </w:tc>
        <w:tc>
          <w:tcPr>
            <w:tcW w:w="874" w:type="dxa"/>
            <w:shd w:val="clear" w:color="auto" w:fill="E7E6E6" w:themeFill="background2"/>
          </w:tcPr>
          <w:p w14:paraId="040D61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1066419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3DEE0B6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989" w:type="dxa"/>
            <w:shd w:val="clear" w:color="auto" w:fill="E7E6E6" w:themeFill="background2"/>
          </w:tcPr>
          <w:p w14:paraId="7037487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2182/199716</w:t>
            </w:r>
          </w:p>
          <w:p w14:paraId="13E3572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1%)</w:t>
            </w:r>
          </w:p>
        </w:tc>
        <w:tc>
          <w:tcPr>
            <w:tcW w:w="1080" w:type="dxa"/>
            <w:shd w:val="clear" w:color="auto" w:fill="E7E6E6" w:themeFill="background2"/>
          </w:tcPr>
          <w:p w14:paraId="1393DB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A6AA0A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.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7A1B4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1A30F8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.4%)</w:t>
            </w:r>
          </w:p>
        </w:tc>
        <w:tc>
          <w:tcPr>
            <w:tcW w:w="1170" w:type="dxa"/>
            <w:shd w:val="clear" w:color="auto" w:fill="E7E6E6" w:themeFill="background2"/>
          </w:tcPr>
          <w:p w14:paraId="1797276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1CCE616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0.8%)</w:t>
            </w:r>
          </w:p>
        </w:tc>
        <w:tc>
          <w:tcPr>
            <w:tcW w:w="1440" w:type="dxa"/>
            <w:shd w:val="clear" w:color="auto" w:fill="E7E6E6" w:themeFill="background2"/>
          </w:tcPr>
          <w:p w14:paraId="347C340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1BE457B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8%)</w:t>
            </w:r>
          </w:p>
        </w:tc>
        <w:tc>
          <w:tcPr>
            <w:tcW w:w="1170" w:type="dxa"/>
            <w:shd w:val="clear" w:color="auto" w:fill="E7E6E6" w:themeFill="background2"/>
          </w:tcPr>
          <w:p w14:paraId="2206E92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7E2AF11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2%)</w:t>
            </w:r>
          </w:p>
        </w:tc>
        <w:tc>
          <w:tcPr>
            <w:tcW w:w="1350" w:type="dxa"/>
            <w:shd w:val="clear" w:color="auto" w:fill="E7E6E6" w:themeFill="background2"/>
          </w:tcPr>
          <w:p w14:paraId="5070694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0383CC4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5%)</w:t>
            </w:r>
          </w:p>
        </w:tc>
      </w:tr>
      <w:tr w:rsidR="005870EE" w:rsidRPr="006F5C25" w14:paraId="48B71EF7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490CD347" w14:textId="4C8B566F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Greece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lexopoulos&lt;/Author&gt;&lt;Year&gt;2011&lt;/Year&gt;&lt;RecNum&gt;306&lt;/RecNum&gt;&lt;DisplayText&gt;[62]&lt;/DisplayText&gt;&lt;record&gt;&lt;rec-number&gt;306&lt;/rec-number&gt;&lt;foreign-keys&gt;&lt;key app="EN" db-id="rfaz9x22kvwd9oevte1vpa2sx590t5dfesxp" timestamp="1517487347"&gt;306&lt;/key&gt;&lt;/foreign-keys&gt;&lt;ref-type name="Journal Article"&gt;17&lt;/ref-type&gt;&lt;contributors&gt;&lt;authors&gt;&lt;author&gt;Alexopoulos, Evangelos C&lt;/author&gt;&lt;author&gt;Batzi, E&lt;/author&gt;&lt;author&gt;Messolora, F&lt;/author&gt;&lt;author&gt;Jelastopulu, E&lt;/author&gt;&lt;/authors&gt;&lt;/contributors&gt;&lt;titles&gt;&lt;title&gt;Wide range of point prevalences of healthcare-associated infections in Western Greece&lt;/title&gt;&lt;secondary-title&gt;Epidemiology &amp;amp; Infection&lt;/secondary-title&gt;&lt;/titles&gt;&lt;periodical&gt;&lt;full-title&gt;Epidemiology and Infection&lt;/full-title&gt;&lt;abbr-1&gt;Epidemiol. Infect.&lt;/abbr-1&gt;&lt;abbr-2&gt;Epidemiol Infect&lt;/abbr-2&gt;&lt;abbr-3&gt;Epidemiology &amp;amp; Infection&lt;/abbr-3&gt;&lt;/periodical&gt;&lt;pages&gt;1734-1739&lt;/pages&gt;&lt;volume&gt;139&lt;/volume&gt;&lt;number&gt;11&lt;/number&gt;&lt;dates&gt;&lt;year&gt;2011&lt;/year&gt;&lt;/dates&gt;&lt;isbn&gt;1469-4409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2" w:tooltip="Alexopoulos, 2011 #306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0C12299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2FD1E3F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lexopoulos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1</w:t>
            </w:r>
          </w:p>
        </w:tc>
        <w:tc>
          <w:tcPr>
            <w:tcW w:w="1016" w:type="dxa"/>
            <w:shd w:val="clear" w:color="auto" w:fill="FFFFFF" w:themeFill="background1"/>
          </w:tcPr>
          <w:p w14:paraId="222436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6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6259302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FFFFFF" w:themeFill="background1"/>
          </w:tcPr>
          <w:p w14:paraId="1298EB5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0F8816C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December 2005- February 2006</w:t>
            </w:r>
          </w:p>
        </w:tc>
        <w:tc>
          <w:tcPr>
            <w:tcW w:w="989" w:type="dxa"/>
            <w:shd w:val="clear" w:color="auto" w:fill="FFFFFF" w:themeFill="background1"/>
          </w:tcPr>
          <w:p w14:paraId="72DFC64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64/2180</w:t>
            </w:r>
          </w:p>
          <w:p w14:paraId="0DC5C1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.9%)</w:t>
            </w:r>
          </w:p>
        </w:tc>
        <w:tc>
          <w:tcPr>
            <w:tcW w:w="1080" w:type="dxa"/>
            <w:shd w:val="clear" w:color="auto" w:fill="FFFFFF" w:themeFill="background1"/>
          </w:tcPr>
          <w:p w14:paraId="76A1BD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35E0DE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4.2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ED3DD9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70E9DBD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3%)</w:t>
            </w:r>
          </w:p>
        </w:tc>
        <w:tc>
          <w:tcPr>
            <w:tcW w:w="1170" w:type="dxa"/>
            <w:shd w:val="clear" w:color="auto" w:fill="FFFFFF" w:themeFill="background1"/>
          </w:tcPr>
          <w:p w14:paraId="56A411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6F4B32E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3%)</w:t>
            </w:r>
          </w:p>
        </w:tc>
        <w:tc>
          <w:tcPr>
            <w:tcW w:w="1440" w:type="dxa"/>
            <w:shd w:val="clear" w:color="auto" w:fill="FFFFFF" w:themeFill="background1"/>
          </w:tcPr>
          <w:p w14:paraId="32EC64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31C8AB9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3%)</w:t>
            </w:r>
          </w:p>
        </w:tc>
        <w:tc>
          <w:tcPr>
            <w:tcW w:w="1170" w:type="dxa"/>
            <w:shd w:val="clear" w:color="auto" w:fill="FFFFFF" w:themeFill="background1"/>
          </w:tcPr>
          <w:p w14:paraId="7A6B5C2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reuginosa</w:t>
            </w:r>
            <w:proofErr w:type="spellEnd"/>
          </w:p>
          <w:p w14:paraId="03BC1D8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%)</w:t>
            </w:r>
          </w:p>
        </w:tc>
        <w:tc>
          <w:tcPr>
            <w:tcW w:w="1350" w:type="dxa"/>
            <w:shd w:val="clear" w:color="auto" w:fill="FFFFFF" w:themeFill="background1"/>
          </w:tcPr>
          <w:p w14:paraId="62C50B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us species</w:t>
            </w:r>
          </w:p>
          <w:p w14:paraId="3C55F57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8.6%)</w:t>
            </w:r>
          </w:p>
        </w:tc>
      </w:tr>
      <w:tr w:rsidR="005870EE" w:rsidRPr="006F5C25" w14:paraId="7914BD3C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342BB4CF" w14:textId="1003237F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Eng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opkins&lt;/Author&gt;&lt;Year&gt;2011&lt;/Year&gt;&lt;RecNum&gt;291&lt;/RecNum&gt;&lt;DisplayText&gt;[63]&lt;/DisplayText&gt;&lt;record&gt;&lt;rec-number&gt;291&lt;/rec-number&gt;&lt;foreign-keys&gt;&lt;key app="EN" db-id="rfaz9x22kvwd9oevte1vpa2sx590t5dfesxp" timestamp="1517414805"&gt;291&lt;/key&gt;&lt;/foreign-keys&gt;&lt;ref-type name="Journal Article"&gt;17&lt;/ref-type&gt;&lt;contributors&gt;&lt;authors&gt;&lt;author&gt;Hopkins, S&lt;/author&gt;&lt;author&gt;Shaw, K&lt;/author&gt;&lt;author&gt;Simpson, L&lt;/author&gt;&lt;/authors&gt;&lt;/contributors&gt;&lt;titles&gt;&lt;title&gt;English national point prevalence survey on healthcare-associated infections and antimicrobial use&lt;/title&gt;&lt;secondary-title&gt;London (United Kingdom): Health ProtectionAgency&lt;/secondary-title&gt;&lt;/titles&gt;&lt;dates&gt;&lt;year&gt;2011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3" w:tooltip="Hopkins, 2011 #291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0BC443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0352680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opkins et al., 2011</w:t>
            </w:r>
          </w:p>
        </w:tc>
        <w:tc>
          <w:tcPr>
            <w:tcW w:w="1016" w:type="dxa"/>
            <w:shd w:val="clear" w:color="auto" w:fill="E7E6E6" w:themeFill="background2"/>
          </w:tcPr>
          <w:p w14:paraId="0B6E658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03 organization</w:t>
            </w:r>
          </w:p>
        </w:tc>
        <w:tc>
          <w:tcPr>
            <w:tcW w:w="874" w:type="dxa"/>
            <w:shd w:val="clear" w:color="auto" w:fill="E7E6E6" w:themeFill="background2"/>
          </w:tcPr>
          <w:p w14:paraId="2538FB3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1609D59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E7E6E6" w:themeFill="background2"/>
          </w:tcPr>
          <w:p w14:paraId="1253FF6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eptember-November 2011</w:t>
            </w:r>
          </w:p>
        </w:tc>
        <w:tc>
          <w:tcPr>
            <w:tcW w:w="989" w:type="dxa"/>
            <w:shd w:val="clear" w:color="auto" w:fill="E7E6E6" w:themeFill="background2"/>
          </w:tcPr>
          <w:p w14:paraId="3B79BF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360/52443</w:t>
            </w:r>
          </w:p>
          <w:p w14:paraId="48BC8E8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04B4DEA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29CEB86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2.8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A8564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A779E2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2%)</w:t>
            </w:r>
          </w:p>
        </w:tc>
        <w:tc>
          <w:tcPr>
            <w:tcW w:w="1170" w:type="dxa"/>
            <w:shd w:val="clear" w:color="auto" w:fill="E7E6E6" w:themeFill="background2"/>
          </w:tcPr>
          <w:p w14:paraId="09FA13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9C1987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7%)</w:t>
            </w:r>
          </w:p>
        </w:tc>
        <w:tc>
          <w:tcPr>
            <w:tcW w:w="1440" w:type="dxa"/>
            <w:shd w:val="clear" w:color="auto" w:fill="E7E6E6" w:themeFill="background2"/>
          </w:tcPr>
          <w:p w14:paraId="73026CE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bacteriaciae</w:t>
            </w:r>
            <w:proofErr w:type="spellEnd"/>
          </w:p>
          <w:p w14:paraId="3F1A020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1%)</w:t>
            </w:r>
          </w:p>
        </w:tc>
        <w:tc>
          <w:tcPr>
            <w:tcW w:w="1170" w:type="dxa"/>
            <w:shd w:val="clear" w:color="auto" w:fill="E7E6E6" w:themeFill="background2"/>
          </w:tcPr>
          <w:p w14:paraId="63CC0A3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25B1247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7%)</w:t>
            </w:r>
          </w:p>
        </w:tc>
        <w:tc>
          <w:tcPr>
            <w:tcW w:w="1350" w:type="dxa"/>
            <w:shd w:val="clear" w:color="auto" w:fill="E7E6E6" w:themeFill="background2"/>
          </w:tcPr>
          <w:p w14:paraId="17CFE6E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losridium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difficile</w:t>
            </w:r>
          </w:p>
          <w:p w14:paraId="1DDB172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4%)</w:t>
            </w:r>
          </w:p>
        </w:tc>
      </w:tr>
      <w:tr w:rsidR="005870EE" w:rsidRPr="006F5C25" w14:paraId="376D3810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2BACA73A" w14:textId="167E51BF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cot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irns&lt;/Author&gt;&lt;Year&gt;2011&lt;/Year&gt;&lt;RecNum&gt;313&lt;/RecNum&gt;&lt;DisplayText&gt;[64]&lt;/DisplayText&gt;&lt;record&gt;&lt;rec-number&gt;313&lt;/rec-number&gt;&lt;foreign-keys&gt;&lt;key app="EN" db-id="rfaz9x22kvwd9oevte1vpa2sx590t5dfesxp" timestamp="1517494471"&gt;313&lt;/key&gt;&lt;/foreign-keys&gt;&lt;ref-type name="Journal Article"&gt;17&lt;/ref-type&gt;&lt;contributors&gt;&lt;authors&gt;&lt;author&gt;Cairns, Shona&lt;/author&gt;&lt;author&gt;Reilly, Jacqui&lt;/author&gt;&lt;author&gt;Stewart, Sally&lt;/author&gt;&lt;author&gt;Tolson, Debbie&lt;/author&gt;&lt;author&gt;Godwin, Jon&lt;/author&gt;&lt;author&gt;Knight, Paul&lt;/author&gt;&lt;/authors&gt;&lt;/contributors&gt;&lt;titles&gt;&lt;title&gt;The Prevalence of Health Care–Associated Infection in Older People in Acute Care Hospitals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763-767&lt;/pages&gt;&lt;volume&gt;32&lt;/volume&gt;&lt;number&gt;8&lt;/number&gt;&lt;dates&gt;&lt;year&gt;2011&lt;/year&gt;&lt;/dates&gt;&lt;isbn&gt;0899-823X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4" w:tooltip="Cairns, 2011 #31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19981C7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7B87A9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airns et al., 2011</w:t>
            </w:r>
          </w:p>
        </w:tc>
        <w:tc>
          <w:tcPr>
            <w:tcW w:w="1016" w:type="dxa"/>
            <w:shd w:val="clear" w:color="auto" w:fill="FFFFFF" w:themeFill="background1"/>
          </w:tcPr>
          <w:p w14:paraId="1E7642F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5 hospital</w:t>
            </w:r>
          </w:p>
        </w:tc>
        <w:tc>
          <w:tcPr>
            <w:tcW w:w="874" w:type="dxa"/>
            <w:shd w:val="clear" w:color="auto" w:fill="FFFFFF" w:themeFill="background1"/>
          </w:tcPr>
          <w:p w14:paraId="39F4CC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7F4DE75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6AB0876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5-2006</w:t>
            </w:r>
          </w:p>
        </w:tc>
        <w:tc>
          <w:tcPr>
            <w:tcW w:w="989" w:type="dxa"/>
            <w:shd w:val="clear" w:color="auto" w:fill="FFFFFF" w:themeFill="background1"/>
          </w:tcPr>
          <w:p w14:paraId="1147B7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094/11090 (9.8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7618D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48DBD7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9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CAB7E2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A13E0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7%)</w:t>
            </w:r>
          </w:p>
        </w:tc>
        <w:tc>
          <w:tcPr>
            <w:tcW w:w="1170" w:type="dxa"/>
            <w:shd w:val="clear" w:color="auto" w:fill="FFFFFF" w:themeFill="background1"/>
          </w:tcPr>
          <w:p w14:paraId="579C81D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astrointestinal infections</w:t>
            </w:r>
          </w:p>
          <w:p w14:paraId="2A2EAFD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440" w:type="dxa"/>
            <w:shd w:val="clear" w:color="auto" w:fill="FFFFFF" w:themeFill="background1"/>
          </w:tcPr>
          <w:p w14:paraId="5C1B7EB3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FFFFFF" w:themeFill="background1"/>
          </w:tcPr>
          <w:p w14:paraId="25D88573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FFFFFF" w:themeFill="background1"/>
          </w:tcPr>
          <w:p w14:paraId="7E84603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65918BD0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40C9C4B" w14:textId="776C5EE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cot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irns&lt;/Author&gt;&lt;Year&gt;2010&lt;/Year&gt;&lt;RecNum&gt;307&lt;/RecNum&gt;&lt;DisplayText&gt;[65]&lt;/DisplayText&gt;&lt;record&gt;&lt;rec-number&gt;307&lt;/rec-number&gt;&lt;foreign-keys&gt;&lt;key app="EN" db-id="rfaz9x22kvwd9oevte1vpa2sx590t5dfesxp" timestamp="1517487451"&gt;307&lt;/key&gt;&lt;/foreign-keys&gt;&lt;ref-type name="Journal Article"&gt;17&lt;/ref-type&gt;&lt;contributors&gt;&lt;authors&gt;&lt;author&gt;Cairns, S&lt;/author&gt;&lt;author&gt;Reilly, J&lt;/author&gt;&lt;author&gt;Booth, M&lt;/author&gt;&lt;/authors&gt;&lt;/contributors&gt;&lt;titles&gt;&lt;title&gt;Prevalence of healthcare-associated infection in Scottish intensive care unit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308-310&lt;/pages&gt;&lt;volume&gt;76&lt;/volume&gt;&lt;number&gt;4&lt;/number&gt;&lt;dates&gt;&lt;year&gt;2010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5" w:tooltip="Cairns, 2010 #307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22D4EB5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5D548F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airns et al., 2010</w:t>
            </w:r>
          </w:p>
        </w:tc>
        <w:tc>
          <w:tcPr>
            <w:tcW w:w="1016" w:type="dxa"/>
            <w:shd w:val="clear" w:color="auto" w:fill="E7E6E6" w:themeFill="background2"/>
          </w:tcPr>
          <w:p w14:paraId="1007167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9 ICUs</w:t>
            </w:r>
          </w:p>
        </w:tc>
        <w:tc>
          <w:tcPr>
            <w:tcW w:w="874" w:type="dxa"/>
            <w:shd w:val="clear" w:color="auto" w:fill="E7E6E6" w:themeFill="background2"/>
          </w:tcPr>
          <w:p w14:paraId="7AF477E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0FA932D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shd w:val="clear" w:color="auto" w:fill="E7E6E6" w:themeFill="background2"/>
          </w:tcPr>
          <w:p w14:paraId="690F11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ctober 2005-September 2006</w:t>
            </w:r>
          </w:p>
        </w:tc>
        <w:tc>
          <w:tcPr>
            <w:tcW w:w="989" w:type="dxa"/>
            <w:shd w:val="clear" w:color="auto" w:fill="E7E6E6" w:themeFill="background2"/>
          </w:tcPr>
          <w:p w14:paraId="0211085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5/129</w:t>
            </w:r>
          </w:p>
          <w:p w14:paraId="6279B3EA" w14:textId="77777777" w:rsidR="005870EE" w:rsidRPr="006F5C25" w:rsidRDefault="005870EE" w:rsidP="0068026B">
            <w:pPr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7.1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1F80EB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5458A8B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684D5D9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7B0CD71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9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6A3F6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4B45BCA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5%)</w:t>
            </w:r>
          </w:p>
        </w:tc>
        <w:tc>
          <w:tcPr>
            <w:tcW w:w="1440" w:type="dxa"/>
            <w:shd w:val="clear" w:color="auto" w:fill="E7E6E6" w:themeFill="background2"/>
          </w:tcPr>
          <w:p w14:paraId="4D62BCCA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5FF169B9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4B71BDF7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6FE3364C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1BAD97A9" w14:textId="5BF936D5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Belgium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ordts&lt;/Author&gt;&lt;Year&gt;2010&lt;/Year&gt;&lt;RecNum&gt;301&lt;/RecNum&gt;&lt;DisplayText&gt;[66]&lt;/DisplayText&gt;&lt;record&gt;&lt;rec-number&gt;301&lt;/rec-number&gt;&lt;foreign-keys&gt;&lt;key app="EN" db-id="rfaz9x22kvwd9oevte1vpa2sx590t5dfesxp" timestamp="1517474462"&gt;301&lt;/key&gt;&lt;/foreign-keys&gt;&lt;ref-type name="Journal Article"&gt;17&lt;/ref-type&gt;&lt;contributors&gt;&lt;authors&gt;&lt;author&gt;Gordts, B&lt;/author&gt;&lt;author&gt;Vrijens, F&lt;/author&gt;&lt;author&gt;Hulstaert, F&lt;/author&gt;&lt;author&gt;Devriese, S&lt;/author&gt;&lt;author&gt;Van de Sande, S&lt;/author&gt;&lt;/authors&gt;&lt;/contributors&gt;&lt;titles&gt;&lt;title&gt;The 2007 Belgian national prevalence survey for hospital-acquired infection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63-167&lt;/pages&gt;&lt;volume&gt;75&lt;/volume&gt;&lt;number&gt;3&lt;/number&gt;&lt;dates&gt;&lt;year&gt;2010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6" w:tooltip="Gordts, 2010 #301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6D9FF3D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2C5ADAA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ordts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0</w:t>
            </w:r>
          </w:p>
        </w:tc>
        <w:tc>
          <w:tcPr>
            <w:tcW w:w="1016" w:type="dxa"/>
            <w:shd w:val="clear" w:color="auto" w:fill="FFFFFF" w:themeFill="background1"/>
          </w:tcPr>
          <w:p w14:paraId="3482CDE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63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1920CD5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1A732B1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4F492E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ctober – November 2007</w:t>
            </w:r>
          </w:p>
        </w:tc>
        <w:tc>
          <w:tcPr>
            <w:tcW w:w="989" w:type="dxa"/>
            <w:shd w:val="clear" w:color="auto" w:fill="FFFFFF" w:themeFill="background1"/>
          </w:tcPr>
          <w:p w14:paraId="45861AD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037/17343</w:t>
            </w:r>
          </w:p>
          <w:p w14:paraId="44C0290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9%)</w:t>
            </w:r>
          </w:p>
        </w:tc>
        <w:tc>
          <w:tcPr>
            <w:tcW w:w="1080" w:type="dxa"/>
            <w:shd w:val="clear" w:color="auto" w:fill="FFFFFF" w:themeFill="background1"/>
          </w:tcPr>
          <w:p w14:paraId="1AF3E9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1A50128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9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CE2D96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75B9EAA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0%)</w:t>
            </w:r>
          </w:p>
        </w:tc>
        <w:tc>
          <w:tcPr>
            <w:tcW w:w="1170" w:type="dxa"/>
            <w:shd w:val="clear" w:color="auto" w:fill="FFFFFF" w:themeFill="background1"/>
          </w:tcPr>
          <w:p w14:paraId="786CCE8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013C0F9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6%)</w:t>
            </w:r>
          </w:p>
        </w:tc>
        <w:tc>
          <w:tcPr>
            <w:tcW w:w="1440" w:type="dxa"/>
            <w:shd w:val="clear" w:color="auto" w:fill="FFFFFF" w:themeFill="background1"/>
          </w:tcPr>
          <w:p w14:paraId="782F327A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FFFFFF" w:themeFill="background1"/>
          </w:tcPr>
          <w:p w14:paraId="45B0609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FFFFFF" w:themeFill="background1"/>
          </w:tcPr>
          <w:p w14:paraId="1A775ACD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3779622B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7AA6FAEA" w14:textId="30F782BB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Italy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anini&lt;/Author&gt;&lt;Year&gt;2009&lt;/Year&gt;&lt;RecNum&gt;343&lt;/RecNum&gt;&lt;DisplayText&gt;[67]&lt;/DisplayText&gt;&lt;record&gt;&lt;rec-number&gt;343&lt;/rec-number&gt;&lt;foreign-keys&gt;&lt;key app="EN" db-id="rfaz9x22kvwd9oevte1vpa2sx590t5dfesxp" timestamp="1518511252"&gt;343&lt;/key&gt;&lt;/foreign-keys&gt;&lt;ref-type name="Journal Article"&gt;17&lt;/ref-type&gt;&lt;contributors&gt;&lt;authors&gt;&lt;author&gt;Lanini, Simone&lt;/author&gt;&lt;author&gt;Jarvis, William R&lt;/author&gt;&lt;author&gt;Nicastri, Emanuele&lt;/author&gt;&lt;author&gt;Privitera, Gaetano&lt;/author&gt;&lt;author&gt;Gesu, Giovanni&lt;/author&gt;&lt;author&gt;Marchetti, Federico&lt;/author&gt;&lt;author&gt;Giuliani, Luigi&lt;/author&gt;&lt;author&gt;Piselli, Pierluca&lt;/author&gt;&lt;author&gt;Puro, Vincenzo&lt;/author&gt;&lt;author&gt;Nisii, Carla&lt;/author&gt;&lt;/authors&gt;&lt;/contributors&gt;&lt;titles&gt;&lt;title&gt;Healthcare-Associated Infection in Italy Annual Point-Prevalence Surveys, 2002–2004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659-665&lt;/pages&gt;&lt;volume&gt;30&lt;/volume&gt;&lt;number&gt;7&lt;/number&gt;&lt;dates&gt;&lt;year&gt;2009&lt;/year&gt;&lt;/dates&gt;&lt;isbn&gt;0899-823X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7" w:tooltip="Lanini, 2009 #34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7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72F4E63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38305B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anini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09</w:t>
            </w:r>
          </w:p>
        </w:tc>
        <w:tc>
          <w:tcPr>
            <w:tcW w:w="1016" w:type="dxa"/>
            <w:shd w:val="clear" w:color="auto" w:fill="FFFFFF" w:themeFill="background1"/>
          </w:tcPr>
          <w:p w14:paraId="32273BD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1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262FAD8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0E20E8A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1F8991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2-2004</w:t>
            </w:r>
          </w:p>
        </w:tc>
        <w:tc>
          <w:tcPr>
            <w:tcW w:w="989" w:type="dxa"/>
            <w:shd w:val="clear" w:color="auto" w:fill="FFFFFF" w:themeFill="background1"/>
          </w:tcPr>
          <w:p w14:paraId="7BAC38F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89/9609</w:t>
            </w:r>
          </w:p>
          <w:p w14:paraId="191282D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1%)</w:t>
            </w:r>
          </w:p>
        </w:tc>
        <w:tc>
          <w:tcPr>
            <w:tcW w:w="1080" w:type="dxa"/>
            <w:shd w:val="clear" w:color="auto" w:fill="FFFFFF" w:themeFill="background1"/>
          </w:tcPr>
          <w:p w14:paraId="76318E8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66359B8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5.8%)</w:t>
            </w:r>
          </w:p>
        </w:tc>
        <w:tc>
          <w:tcPr>
            <w:tcW w:w="1080" w:type="dxa"/>
            <w:shd w:val="clear" w:color="auto" w:fill="FFFFFF" w:themeFill="background1"/>
          </w:tcPr>
          <w:p w14:paraId="319C2C7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F61867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6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B70BC3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5EF1E8F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0%)</w:t>
            </w:r>
          </w:p>
        </w:tc>
        <w:tc>
          <w:tcPr>
            <w:tcW w:w="1440" w:type="dxa"/>
            <w:shd w:val="clear" w:color="auto" w:fill="FFFFFF" w:themeFill="background1"/>
          </w:tcPr>
          <w:p w14:paraId="01833B2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negative bacteria</w:t>
            </w:r>
          </w:p>
          <w:p w14:paraId="2280FE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2.7%)</w:t>
            </w:r>
          </w:p>
        </w:tc>
        <w:tc>
          <w:tcPr>
            <w:tcW w:w="1170" w:type="dxa"/>
            <w:shd w:val="clear" w:color="auto" w:fill="FFFFFF" w:themeFill="background1"/>
          </w:tcPr>
          <w:p w14:paraId="49AEF70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positive bacteria</w:t>
            </w:r>
          </w:p>
          <w:p w14:paraId="58474D5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8.8%)</w:t>
            </w:r>
          </w:p>
        </w:tc>
        <w:tc>
          <w:tcPr>
            <w:tcW w:w="1350" w:type="dxa"/>
            <w:shd w:val="clear" w:color="auto" w:fill="FFFFFF" w:themeFill="background1"/>
          </w:tcPr>
          <w:p w14:paraId="426F3F4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Fungi</w:t>
            </w:r>
          </w:p>
          <w:p w14:paraId="40DB488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0%)</w:t>
            </w:r>
          </w:p>
        </w:tc>
      </w:tr>
      <w:tr w:rsidR="005870EE" w:rsidRPr="006F5C25" w14:paraId="5F63ADAE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46B7D547" w14:textId="35B825F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75 Countries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Vincent&lt;/Author&gt;&lt;Year&gt;2009&lt;/Year&gt;&lt;RecNum&gt;803&lt;/RecNum&gt;&lt;DisplayText&gt;[68]&lt;/DisplayText&gt;&lt;record&gt;&lt;rec-number&gt;803&lt;/rec-number&gt;&lt;foreign-keys&gt;&lt;key app="EN" db-id="5partvetxr0t2jeax0q59v5xe5rr9f5apzev"&gt;803&lt;/key&gt;&lt;/foreign-keys&gt;&lt;ref-type name="Journal Article"&gt;17&lt;/ref-type&gt;&lt;contributors&gt;&lt;authors&gt;&lt;author&gt;Vincent, Jean-Louis&lt;/author&gt;&lt;author&gt;Rello, Jordi&lt;/author&gt;&lt;author&gt;Marshall, John&lt;/author&gt;&lt;author&gt;Silva, Eliezer&lt;/author&gt;&lt;author&gt;Anzueto, Antonio&lt;/author&gt;&lt;author&gt;Martin, Claude D&lt;/author&gt;&lt;author&gt;Moreno, Rui&lt;/author&gt;&lt;author&gt;Lipman, Jeffrey&lt;/author&gt;&lt;author&gt;Gomersall, Charles&lt;/author&gt;&lt;author&gt;Sakr, Yasser&lt;/author&gt;&lt;/authors&gt;&lt;/contributors&gt;&lt;titles&gt;&lt;title&gt;International study of the prevalence and outcomes of infection in intensive care units&lt;/title&gt;&lt;secondary-title&gt;Jama&lt;/secondary-title&gt;&lt;/titles&gt;&lt;periodical&gt;&lt;full-title&gt;Jama&lt;/full-title&gt;&lt;/periodical&gt;&lt;pages&gt;2323-2329&lt;/pages&gt;&lt;volume&gt;302&lt;/volume&gt;&lt;number&gt;21&lt;/number&gt;&lt;dates&gt;&lt;year&gt;2009&lt;/year&gt;&lt;/dates&gt;&lt;isbn&gt;0098-7484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8" w:tooltip="Vincent, 2009 #80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8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157DCD7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16407C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Vincet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09</w:t>
            </w:r>
          </w:p>
        </w:tc>
        <w:tc>
          <w:tcPr>
            <w:tcW w:w="1016" w:type="dxa"/>
            <w:shd w:val="clear" w:color="auto" w:fill="E7E6E6" w:themeFill="background2"/>
          </w:tcPr>
          <w:p w14:paraId="42E73B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265 ICUs</w:t>
            </w:r>
          </w:p>
        </w:tc>
        <w:tc>
          <w:tcPr>
            <w:tcW w:w="874" w:type="dxa"/>
            <w:shd w:val="clear" w:color="auto" w:fill="E7E6E6" w:themeFill="background2"/>
          </w:tcPr>
          <w:p w14:paraId="3BD3665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3809977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63042F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6-2007</w:t>
            </w:r>
          </w:p>
        </w:tc>
        <w:tc>
          <w:tcPr>
            <w:tcW w:w="989" w:type="dxa"/>
            <w:shd w:val="clear" w:color="auto" w:fill="E7E6E6" w:themeFill="background2"/>
          </w:tcPr>
          <w:p w14:paraId="329B82B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087/13796</w:t>
            </w:r>
          </w:p>
          <w:p w14:paraId="12F1BF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1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F44E89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719C50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3.5%)</w:t>
            </w:r>
          </w:p>
        </w:tc>
        <w:tc>
          <w:tcPr>
            <w:tcW w:w="1080" w:type="dxa"/>
            <w:shd w:val="clear" w:color="auto" w:fill="E7E6E6" w:themeFill="background2"/>
          </w:tcPr>
          <w:p w14:paraId="14D8C2E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bdominal infections</w:t>
            </w:r>
          </w:p>
          <w:p w14:paraId="5AB8E9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02D3B9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0F90A26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3AB1F83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588C67C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5%)</w:t>
            </w:r>
          </w:p>
        </w:tc>
        <w:tc>
          <w:tcPr>
            <w:tcW w:w="1170" w:type="dxa"/>
            <w:shd w:val="clear" w:color="auto" w:fill="E7E6E6" w:themeFill="background2"/>
          </w:tcPr>
          <w:p w14:paraId="1D769C5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 .coli</w:t>
            </w:r>
            <w:proofErr w:type="gramEnd"/>
          </w:p>
          <w:p w14:paraId="6A591F1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6.0%)</w:t>
            </w:r>
          </w:p>
        </w:tc>
        <w:tc>
          <w:tcPr>
            <w:tcW w:w="1350" w:type="dxa"/>
            <w:shd w:val="clear" w:color="auto" w:fill="E7E6E6" w:themeFill="background2"/>
          </w:tcPr>
          <w:p w14:paraId="780A42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species</w:t>
            </w:r>
          </w:p>
          <w:p w14:paraId="3C9947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9%)</w:t>
            </w:r>
          </w:p>
        </w:tc>
      </w:tr>
      <w:tr w:rsidR="005870EE" w:rsidRPr="006F5C25" w14:paraId="13AA9976" w14:textId="77777777" w:rsidTr="0068026B">
        <w:trPr>
          <w:trHeight w:val="288"/>
        </w:trPr>
        <w:tc>
          <w:tcPr>
            <w:tcW w:w="1080" w:type="dxa"/>
          </w:tcPr>
          <w:p w14:paraId="0E0AC6E1" w14:textId="46DFA2F2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France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atte&lt;/Author&gt;&lt;Year&gt;2005&lt;/Year&gt;&lt;RecNum&gt;335&lt;/RecNum&gt;&lt;DisplayText&gt;[69]&lt;/DisplayText&gt;&lt;record&gt;&lt;rec-number&gt;335&lt;/rec-number&gt;&lt;foreign-keys&gt;&lt;key app="EN" db-id="rfaz9x22kvwd9oevte1vpa2sx590t5dfesxp" timestamp="1518071854"&gt;335&lt;/key&gt;&lt;/foreign-keys&gt;&lt;ref-type name="Journal Article"&gt;17&lt;/ref-type&gt;&lt;contributors&gt;&lt;authors&gt;&lt;author&gt;Patte, R&lt;/author&gt;&lt;author&gt;Drouvot, V&lt;/author&gt;&lt;author&gt;Quenon, J-L&lt;/author&gt;&lt;author&gt;Denic, L&lt;/author&gt;&lt;author&gt;Briand, V&lt;/author&gt;&lt;author&gt;Patris, S&lt;/author&gt;&lt;/authors&gt;&lt;/contributors&gt;&lt;titles&gt;&lt;title&gt;Prevalence of hospital-acquired infections in a home care setting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48-151&lt;/pages&gt;&lt;volume&gt;59&lt;/volume&gt;&lt;number&gt;2&lt;/number&gt;&lt;dates&gt;&lt;year&gt;2005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9" w:tooltip="Patte, 2005 #335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9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4E7C50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</w:tcPr>
          <w:p w14:paraId="123B32E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atte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05</w:t>
            </w:r>
          </w:p>
        </w:tc>
        <w:tc>
          <w:tcPr>
            <w:tcW w:w="1016" w:type="dxa"/>
          </w:tcPr>
          <w:p w14:paraId="041BB41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omecare Setting (HCS)</w:t>
            </w:r>
          </w:p>
        </w:tc>
        <w:tc>
          <w:tcPr>
            <w:tcW w:w="874" w:type="dxa"/>
          </w:tcPr>
          <w:p w14:paraId="35D87B5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</w:tcPr>
          <w:p w14:paraId="4D01BB0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</w:tcPr>
          <w:p w14:paraId="567031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June 5, 2000</w:t>
            </w:r>
          </w:p>
        </w:tc>
        <w:tc>
          <w:tcPr>
            <w:tcW w:w="989" w:type="dxa"/>
          </w:tcPr>
          <w:p w14:paraId="291CDDA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3/376</w:t>
            </w:r>
          </w:p>
          <w:p w14:paraId="536F2A6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1%)</w:t>
            </w:r>
          </w:p>
        </w:tc>
        <w:tc>
          <w:tcPr>
            <w:tcW w:w="1080" w:type="dxa"/>
          </w:tcPr>
          <w:p w14:paraId="6AB98A4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AF9B03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0.0%)</w:t>
            </w:r>
          </w:p>
        </w:tc>
        <w:tc>
          <w:tcPr>
            <w:tcW w:w="1080" w:type="dxa"/>
          </w:tcPr>
          <w:p w14:paraId="07EAD8B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kin Infections</w:t>
            </w:r>
          </w:p>
          <w:p w14:paraId="5788EC7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7.9%)</w:t>
            </w:r>
          </w:p>
        </w:tc>
        <w:tc>
          <w:tcPr>
            <w:tcW w:w="1170" w:type="dxa"/>
          </w:tcPr>
          <w:p w14:paraId="3AE4D1C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440" w:type="dxa"/>
          </w:tcPr>
          <w:p w14:paraId="775151E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05C000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9.4%)</w:t>
            </w:r>
          </w:p>
        </w:tc>
        <w:tc>
          <w:tcPr>
            <w:tcW w:w="1170" w:type="dxa"/>
          </w:tcPr>
          <w:p w14:paraId="31D0E8F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6855D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9.4%)</w:t>
            </w:r>
          </w:p>
        </w:tc>
        <w:tc>
          <w:tcPr>
            <w:tcW w:w="1350" w:type="dxa"/>
          </w:tcPr>
          <w:p w14:paraId="35589D6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us species</w:t>
            </w:r>
          </w:p>
          <w:p w14:paraId="239B30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6%)</w:t>
            </w:r>
          </w:p>
        </w:tc>
      </w:tr>
      <w:tr w:rsidR="00134C18" w:rsidRPr="00134C18" w14:paraId="2CB396AE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12CDF792" w14:textId="40A0618E" w:rsidR="005870EE" w:rsidRPr="00134C18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Italy 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zioli&lt;/Author&gt;&lt;Year&gt;2003&lt;/Year&gt;&lt;RecNum&gt;336&lt;/RecNum&gt;&lt;DisplayText&gt;[70]&lt;/DisplayText&gt;&lt;record&gt;&lt;rec-number&gt;336&lt;/rec-number&gt;&lt;foreign-keys&gt;&lt;key app="EN" db-id="rfaz9x22kvwd9oevte1vpa2sx590t5dfesxp" timestamp="1518072313"&gt;336&lt;/key&gt;&lt;/foreign-keys&gt;&lt;ref-type name="Journal Article"&gt;17&lt;/ref-type&gt;&lt;contributors&gt;&lt;authors&gt;&lt;author&gt;Lizioli, A&lt;/author&gt;&lt;author&gt;Privitera, G&lt;/author&gt;&lt;author&gt;Alliata, E&lt;/author&gt;&lt;author&gt;Banfi, EM Antonietta&lt;/author&gt;&lt;author&gt;Boselli, L&lt;/author&gt;&lt;author&gt;Panceri, ML&lt;/author&gt;&lt;author&gt;Perna, MC&lt;/author&gt;&lt;author&gt;Porretta, AD&lt;/author&gt;&lt;author&gt;Santini, MG&lt;/author&gt;&lt;author&gt;Carreri, V&lt;/author&gt;&lt;/authors&gt;&lt;/contributors&gt;&lt;titles&gt;&lt;title&gt;Prevalence of nosocomial infections in Italy: result from the Lombardy survey in 2000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41-148&lt;/pages&gt;&lt;volume&gt;54&lt;/volume&gt;&lt;number&gt;2&lt;/number&gt;&lt;dates&gt;&lt;year&gt;2003&lt;/year&gt;&lt;/dates&gt;&lt;isbn&gt;0195-6701&lt;/isbn&gt;&lt;urls&gt;&lt;/urls&gt;&lt;/record&gt;&lt;/Cite&gt;&lt;/EndNote&gt;</w:instrTex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0" w:tooltip="Lizioli, 2003 #336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0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029F5C4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36A2F6A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Lizioli</w:t>
            </w:r>
            <w:proofErr w:type="spellEnd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 et al., 2003</w:t>
            </w:r>
          </w:p>
        </w:tc>
        <w:tc>
          <w:tcPr>
            <w:tcW w:w="1016" w:type="dxa"/>
            <w:shd w:val="clear" w:color="auto" w:fill="E7E6E6" w:themeFill="background2"/>
          </w:tcPr>
          <w:p w14:paraId="24DCC0E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88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43E242A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5A23D27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shd w:val="clear" w:color="auto" w:fill="E7E6E6" w:themeFill="background2"/>
          </w:tcPr>
          <w:p w14:paraId="2B4EECB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February-March 2000</w:t>
            </w:r>
          </w:p>
        </w:tc>
        <w:tc>
          <w:tcPr>
            <w:tcW w:w="989" w:type="dxa"/>
            <w:shd w:val="clear" w:color="auto" w:fill="E7E6E6" w:themeFill="background2"/>
          </w:tcPr>
          <w:p w14:paraId="0DDCD4A6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916/18667</w:t>
            </w:r>
          </w:p>
          <w:p w14:paraId="6BD68A7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4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2089FC5A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8A2C05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33.6%)</w:t>
            </w:r>
          </w:p>
        </w:tc>
        <w:tc>
          <w:tcPr>
            <w:tcW w:w="1080" w:type="dxa"/>
            <w:shd w:val="clear" w:color="auto" w:fill="E7E6E6" w:themeFill="background2"/>
          </w:tcPr>
          <w:p w14:paraId="46BAAE6A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02C1F14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2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6552D3D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3594BF49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267B338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5F73A97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6.8%)</w:t>
            </w:r>
          </w:p>
        </w:tc>
        <w:tc>
          <w:tcPr>
            <w:tcW w:w="1170" w:type="dxa"/>
            <w:shd w:val="clear" w:color="auto" w:fill="E7E6E6" w:themeFill="background2"/>
          </w:tcPr>
          <w:p w14:paraId="733A012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134AAF0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350" w:type="dxa"/>
            <w:shd w:val="clear" w:color="auto" w:fill="E7E6E6" w:themeFill="background2"/>
          </w:tcPr>
          <w:p w14:paraId="3329573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5403B13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3.2%)</w:t>
            </w:r>
          </w:p>
        </w:tc>
      </w:tr>
      <w:tr w:rsidR="00134C18" w:rsidRPr="00134C18" w14:paraId="5B83B4C6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00A84E0F" w14:textId="551932B8" w:rsidR="005870EE" w:rsidRPr="00134C18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Greece 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arakis&lt;/Author&gt;&lt;Year&gt;2002&lt;/Year&gt;&lt;RecNum&gt;281&lt;/RecNum&gt;&lt;DisplayText&gt;[71]&lt;/DisplayText&gt;&lt;record&gt;&lt;rec-number&gt;281&lt;/rec-number&gt;&lt;foreign-keys&gt;&lt;key app="EN" db-id="rfaz9x22kvwd9oevte1vpa2sx590t5dfesxp" timestamp="1517381415"&gt;281&lt;/key&gt;&lt;/foreign-keys&gt;&lt;ref-type name="Journal Article"&gt;17&lt;/ref-type&gt;&lt;contributors&gt;&lt;authors&gt;&lt;author&gt;Starakis, I&lt;/author&gt;&lt;author&gt;Marangos, M&lt;/author&gt;&lt;author&gt;Gikas, A&lt;/author&gt;&lt;author&gt;Pediaditis, I&lt;/author&gt;&lt;author&gt;Bassaris, H&lt;/author&gt;&lt;/authors&gt;&lt;/contributors&gt;&lt;titles&gt;&lt;title&gt;Repeated point prevalence survey of nosocomial infections in a Greek university hospital&lt;/title&gt;&lt;secondary-title&gt;Journal of chemotherapy&lt;/secondary-title&gt;&lt;/titles&gt;&lt;periodical&gt;&lt;full-title&gt;Journal of Chemotherapy&lt;/full-title&gt;&lt;abbr-1&gt;J. Chemother.&lt;/abbr-1&gt;&lt;abbr-2&gt;J Chemother&lt;/abbr-2&gt;&lt;/periodical&gt;&lt;pages&gt;272-278&lt;/pages&gt;&lt;volume&gt;14&lt;/volume&gt;&lt;number&gt;3&lt;/number&gt;&lt;dates&gt;&lt;year&gt;2002&lt;/year&gt;&lt;/dates&gt;&lt;isbn&gt;1120-009X&lt;/isbn&gt;&lt;urls&gt;&lt;/urls&gt;&lt;/record&gt;&lt;/Cite&gt;&lt;/EndNote&gt;</w:instrTex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1" w:tooltip="Starakis, 2002 #281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53C7357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1C5A1F66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tarakis</w:t>
            </w:r>
            <w:proofErr w:type="spellEnd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 et al., 2002</w:t>
            </w:r>
          </w:p>
        </w:tc>
        <w:tc>
          <w:tcPr>
            <w:tcW w:w="1016" w:type="dxa"/>
            <w:shd w:val="clear" w:color="auto" w:fill="FFFFFF" w:themeFill="background1"/>
          </w:tcPr>
          <w:p w14:paraId="487347D9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19 units</w:t>
            </w:r>
          </w:p>
        </w:tc>
        <w:tc>
          <w:tcPr>
            <w:tcW w:w="874" w:type="dxa"/>
            <w:shd w:val="clear" w:color="auto" w:fill="FFFFFF" w:themeFill="background1"/>
          </w:tcPr>
          <w:p w14:paraId="099827BA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2D38C085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753E7FC3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1998 and 1999</w:t>
            </w:r>
          </w:p>
        </w:tc>
        <w:tc>
          <w:tcPr>
            <w:tcW w:w="989" w:type="dxa"/>
            <w:shd w:val="clear" w:color="auto" w:fill="FFFFFF" w:themeFill="background1"/>
          </w:tcPr>
          <w:p w14:paraId="79B846A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97/997</w:t>
            </w:r>
          </w:p>
          <w:p w14:paraId="2D7CA8A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9.7%)</w:t>
            </w:r>
          </w:p>
        </w:tc>
        <w:tc>
          <w:tcPr>
            <w:tcW w:w="1080" w:type="dxa"/>
            <w:shd w:val="clear" w:color="auto" w:fill="FFFFFF" w:themeFill="background1"/>
          </w:tcPr>
          <w:p w14:paraId="225FCD7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505B09A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36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4F8F26C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1D0C1CB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5.8%)</w:t>
            </w:r>
          </w:p>
        </w:tc>
        <w:tc>
          <w:tcPr>
            <w:tcW w:w="1170" w:type="dxa"/>
            <w:shd w:val="clear" w:color="auto" w:fill="FFFFFF" w:themeFill="background1"/>
          </w:tcPr>
          <w:p w14:paraId="00A7667C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31135F7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9.6%)</w:t>
            </w:r>
          </w:p>
        </w:tc>
        <w:tc>
          <w:tcPr>
            <w:tcW w:w="1440" w:type="dxa"/>
            <w:shd w:val="clear" w:color="auto" w:fill="FFFFFF" w:themeFill="background1"/>
          </w:tcPr>
          <w:p w14:paraId="4F4134F6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1399AE9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0.6%)</w:t>
            </w:r>
          </w:p>
        </w:tc>
        <w:tc>
          <w:tcPr>
            <w:tcW w:w="1170" w:type="dxa"/>
            <w:shd w:val="clear" w:color="auto" w:fill="FFFFFF" w:themeFill="background1"/>
          </w:tcPr>
          <w:p w14:paraId="09CB2076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Kelbsiella</w:t>
            </w:r>
            <w:proofErr w:type="spellEnd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 pneumonia</w:t>
            </w:r>
          </w:p>
          <w:p w14:paraId="50A9074A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8.2%)</w:t>
            </w:r>
          </w:p>
        </w:tc>
        <w:tc>
          <w:tcPr>
            <w:tcW w:w="1350" w:type="dxa"/>
            <w:shd w:val="clear" w:color="auto" w:fill="FFFFFF" w:themeFill="background1"/>
          </w:tcPr>
          <w:p w14:paraId="7F89731A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Staphylococcus </w:t>
            </w:r>
          </w:p>
          <w:p w14:paraId="5711A8C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7.2%)</w:t>
            </w:r>
          </w:p>
        </w:tc>
      </w:tr>
      <w:tr w:rsidR="00134C18" w:rsidRPr="00134C18" w14:paraId="4BA8A3E1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66BB06C4" w14:textId="5BD7253D" w:rsidR="005870EE" w:rsidRPr="00134C18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Greece 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ikas&lt;/Author&gt;&lt;Year&gt;2002&lt;/Year&gt;&lt;RecNum&gt;286&lt;/RecNum&gt;&lt;DisplayText&gt;[72]&lt;/DisplayText&gt;&lt;record&gt;&lt;rec-number&gt;286&lt;/rec-number&gt;&lt;foreign-keys&gt;&lt;key app="EN" db-id="rfaz9x22kvwd9oevte1vpa2sx590t5dfesxp" timestamp="1517402626"&gt;286&lt;/key&gt;&lt;/foreign-keys&gt;&lt;ref-type name="Journal Article"&gt;17&lt;/ref-type&gt;&lt;contributors&gt;&lt;authors&gt;&lt;author&gt;Gikas, A&lt;/author&gt;&lt;author&gt;Pediaditis, J&lt;/author&gt;&lt;author&gt;Papadakis, JA&lt;/author&gt;&lt;author&gt;Starakis, J&lt;/author&gt;&lt;author&gt;Levidiotou, S&lt;/author&gt;&lt;author&gt;Nikolaides, P&lt;/author&gt;&lt;author&gt;Kioumis, G&lt;/author&gt;&lt;author&gt;Maltezos, E&lt;/author&gt;&lt;author&gt;Lazanas, M&lt;/author&gt;&lt;author&gt;Anevlavis, E&lt;/author&gt;&lt;/authors&gt;&lt;/contributors&gt;&lt;titles&gt;&lt;title&gt;Prevalence study of hospital-acquired infections in 14 Greek hospitals: planning from the local to the national surveillance level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69-275&lt;/pages&gt;&lt;volume&gt;50&lt;/volume&gt;&lt;number&gt;4&lt;/number&gt;&lt;dates&gt;&lt;year&gt;2002&lt;/year&gt;&lt;/dates&gt;&lt;isbn&gt;0195-6701&lt;/isbn&gt;&lt;urls&gt;&lt;/urls&gt;&lt;/record&gt;&lt;/Cite&gt;&lt;/EndNote&gt;</w:instrTex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2" w:tooltip="Gikas, 2002 #286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2FFF6A3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74999D3C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Gikas</w:t>
            </w:r>
            <w:proofErr w:type="spellEnd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 et al., 2002</w:t>
            </w:r>
          </w:p>
        </w:tc>
        <w:tc>
          <w:tcPr>
            <w:tcW w:w="1016" w:type="dxa"/>
            <w:shd w:val="clear" w:color="auto" w:fill="E7E6E6" w:themeFill="background2"/>
          </w:tcPr>
          <w:p w14:paraId="4431F2EB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14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4B40FF68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1793110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0001D22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November 16, 1999</w:t>
            </w:r>
          </w:p>
        </w:tc>
        <w:tc>
          <w:tcPr>
            <w:tcW w:w="989" w:type="dxa"/>
            <w:shd w:val="clear" w:color="auto" w:fill="E7E6E6" w:themeFill="background2"/>
          </w:tcPr>
          <w:p w14:paraId="60E7DF0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337/3925</w:t>
            </w:r>
          </w:p>
          <w:p w14:paraId="3A633C73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8.6%)</w:t>
            </w:r>
          </w:p>
        </w:tc>
        <w:tc>
          <w:tcPr>
            <w:tcW w:w="1080" w:type="dxa"/>
            <w:shd w:val="clear" w:color="auto" w:fill="E7E6E6" w:themeFill="background2"/>
          </w:tcPr>
          <w:p w14:paraId="0C12DE9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4AF3413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30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11ACC4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C1C8B9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2.7%)</w:t>
            </w:r>
          </w:p>
        </w:tc>
        <w:tc>
          <w:tcPr>
            <w:tcW w:w="1170" w:type="dxa"/>
            <w:shd w:val="clear" w:color="auto" w:fill="E7E6E6" w:themeFill="background2"/>
          </w:tcPr>
          <w:p w14:paraId="5E236BE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0FF06806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5.8%)</w:t>
            </w:r>
          </w:p>
        </w:tc>
        <w:tc>
          <w:tcPr>
            <w:tcW w:w="1440" w:type="dxa"/>
            <w:shd w:val="clear" w:color="auto" w:fill="E7E6E6" w:themeFill="background2"/>
          </w:tcPr>
          <w:p w14:paraId="14D36A8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0DA96C7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6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7B210E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453E5BC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0.8%)</w:t>
            </w:r>
          </w:p>
        </w:tc>
        <w:tc>
          <w:tcPr>
            <w:tcW w:w="1350" w:type="dxa"/>
            <w:shd w:val="clear" w:color="auto" w:fill="E7E6E6" w:themeFill="background2"/>
          </w:tcPr>
          <w:p w14:paraId="0454E666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Klebsiella pneumoniae</w:t>
            </w:r>
          </w:p>
          <w:p w14:paraId="4817947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0.3%)</w:t>
            </w:r>
          </w:p>
        </w:tc>
      </w:tr>
      <w:tr w:rsidR="00134C18" w:rsidRPr="00134C18" w14:paraId="372F486C" w14:textId="77777777" w:rsidTr="0068026B">
        <w:trPr>
          <w:trHeight w:val="288"/>
        </w:trPr>
        <w:tc>
          <w:tcPr>
            <w:tcW w:w="1080" w:type="dxa"/>
          </w:tcPr>
          <w:p w14:paraId="1FA3BD1E" w14:textId="2AD9ECA2" w:rsidR="005870EE" w:rsidRPr="00134C18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France 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roup&lt;/Author&gt;&lt;Year&gt;2000&lt;/Year&gt;&lt;RecNum&gt;341&lt;/RecNum&gt;&lt;DisplayText&gt;[73]&lt;/DisplayText&gt;&lt;record&gt;&lt;rec-number&gt;341&lt;/rec-number&gt;&lt;foreign-keys&gt;&lt;key app="EN" db-id="rfaz9x22kvwd9oevte1vpa2sx590t5dfesxp" timestamp="1518504803"&gt;341&lt;/key&gt;&lt;/foreign-keys&gt;&lt;ref-type name="Journal Article"&gt;17&lt;/ref-type&gt;&lt;contributors&gt;&lt;authors&gt;&lt;author&gt;French Prevalence Survey Study Group&lt;/author&gt;&lt;/authors&gt;&lt;/contributors&gt;&lt;titles&gt;&lt;title&gt;Prevalence of nosocomial infections in France: results of the nationwide survey in 1996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86-193&lt;/pages&gt;&lt;volume&gt;46&lt;/volume&gt;&lt;number&gt;3&lt;/number&gt;&lt;dates&gt;&lt;year&gt;2000&lt;/year&gt;&lt;/dates&gt;&lt;isbn&gt;0195-6701&lt;/isbn&gt;&lt;urls&gt;&lt;/urls&gt;&lt;/record&gt;&lt;/Cite&gt;&lt;/EndNote&gt;</w:instrTex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3" w:tooltip="Group, 2000 #341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679ADB39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</w:tcPr>
          <w:p w14:paraId="3AD903C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Group et al., 2000</w:t>
            </w:r>
          </w:p>
        </w:tc>
        <w:tc>
          <w:tcPr>
            <w:tcW w:w="1016" w:type="dxa"/>
          </w:tcPr>
          <w:p w14:paraId="3273D778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830 hospitals</w:t>
            </w:r>
          </w:p>
        </w:tc>
        <w:tc>
          <w:tcPr>
            <w:tcW w:w="874" w:type="dxa"/>
          </w:tcPr>
          <w:p w14:paraId="211DE41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</w:tcPr>
          <w:p w14:paraId="12C3595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</w:tcPr>
          <w:p w14:paraId="6B47071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May 20 - June 21 1996</w:t>
            </w:r>
          </w:p>
        </w:tc>
        <w:tc>
          <w:tcPr>
            <w:tcW w:w="989" w:type="dxa"/>
          </w:tcPr>
          <w:p w14:paraId="1EE6F45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15798/236334</w:t>
            </w:r>
          </w:p>
          <w:p w14:paraId="1D377283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6.7%)</w:t>
            </w:r>
          </w:p>
        </w:tc>
        <w:tc>
          <w:tcPr>
            <w:tcW w:w="1080" w:type="dxa"/>
          </w:tcPr>
          <w:p w14:paraId="7330D01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32AB437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0.19%)</w:t>
            </w:r>
          </w:p>
        </w:tc>
        <w:tc>
          <w:tcPr>
            <w:tcW w:w="1080" w:type="dxa"/>
          </w:tcPr>
          <w:p w14:paraId="6F490379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5F173CD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0.07%)</w:t>
            </w:r>
          </w:p>
        </w:tc>
        <w:tc>
          <w:tcPr>
            <w:tcW w:w="1170" w:type="dxa"/>
          </w:tcPr>
          <w:p w14:paraId="1985853B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3254F7B5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0.06%)</w:t>
            </w:r>
          </w:p>
        </w:tc>
        <w:tc>
          <w:tcPr>
            <w:tcW w:w="1440" w:type="dxa"/>
          </w:tcPr>
          <w:p w14:paraId="00AFBB5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70B2B14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0%)</w:t>
            </w:r>
          </w:p>
        </w:tc>
        <w:tc>
          <w:tcPr>
            <w:tcW w:w="1170" w:type="dxa"/>
          </w:tcPr>
          <w:p w14:paraId="1246CA6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40CEC06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6%)</w:t>
            </w:r>
          </w:p>
        </w:tc>
        <w:tc>
          <w:tcPr>
            <w:tcW w:w="1350" w:type="dxa"/>
          </w:tcPr>
          <w:p w14:paraId="56B929F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188B685C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1%)</w:t>
            </w:r>
          </w:p>
        </w:tc>
      </w:tr>
      <w:tr w:rsidR="001476FD" w:rsidRPr="001476FD" w14:paraId="64399437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2BFA1726" w14:textId="1A255172" w:rsidR="005870EE" w:rsidRPr="001476FD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 xml:space="preserve">Switzerland </w:t>
            </w:r>
            <w:r w:rsidRPr="001476F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ittet&lt;/Author&gt;&lt;Year&gt;1999&lt;/Year&gt;&lt;RecNum&gt;271&lt;/RecNum&gt;&lt;DisplayText&gt;[74]&lt;/DisplayText&gt;&lt;record&gt;&lt;rec-number&gt;271&lt;/rec-number&gt;&lt;foreign-keys&gt;&lt;key app="EN" db-id="rfaz9x22kvwd9oevte1vpa2sx590t5dfesxp" timestamp="1517138327"&gt;271&lt;/key&gt;&lt;/foreign-keys&gt;&lt;ref-type name="Journal Article"&gt;17&lt;/ref-type&gt;&lt;contributors&gt;&lt;authors&gt;&lt;author&gt;Pittet, Didier&lt;/author&gt;&lt;author&gt;Harbarth, Stephan&lt;/author&gt;&lt;author&gt;Ruef, Christian&lt;/author&gt;&lt;author&gt;Francioli, Patrick&lt;/author&gt;&lt;author&gt;Sudre, Philippe&lt;/author&gt;&lt;author&gt;Pétignat, Christiane&lt;/author&gt;&lt;author&gt;Trampuz, Andrej&lt;/author&gt;&lt;author&gt;Widmer, Andreas&lt;/author&gt;&lt;/authors&gt;&lt;/contributors&gt;&lt;titles&gt;&lt;title&gt;Prevalence and risk factors for nosocomial infections in four university hospitals in Switzerland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37-42&lt;/pages&gt;&lt;volume&gt;20&lt;/volume&gt;&lt;number&gt;1&lt;/number&gt;&lt;dates&gt;&lt;year&gt;1999&lt;/year&gt;&lt;/dates&gt;&lt;isbn&gt;0899-823X&lt;/isbn&gt;&lt;urls&gt;&lt;/urls&gt;&lt;/record&gt;&lt;/Cite&gt;&lt;/EndNote&gt;</w:instrText>
            </w:r>
            <w:r w:rsidRPr="001476F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4" w:tooltip="Pittet, 1999 #271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476F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3456E452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0481FDA0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Pittet</w:t>
            </w:r>
            <w:proofErr w:type="spellEnd"/>
            <w:r w:rsidRPr="001476FD">
              <w:rPr>
                <w:rFonts w:ascii="Times New Roman" w:hAnsi="Times New Roman" w:cs="Times New Roman"/>
                <w:sz w:val="16"/>
                <w:szCs w:val="16"/>
              </w:rPr>
              <w:t xml:space="preserve"> et al., 1999</w:t>
            </w:r>
          </w:p>
        </w:tc>
        <w:tc>
          <w:tcPr>
            <w:tcW w:w="1016" w:type="dxa"/>
            <w:shd w:val="clear" w:color="auto" w:fill="E7E6E6" w:themeFill="background2"/>
          </w:tcPr>
          <w:p w14:paraId="09EBA2D1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4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2FD1EE8A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One week</w:t>
            </w:r>
          </w:p>
        </w:tc>
        <w:tc>
          <w:tcPr>
            <w:tcW w:w="847" w:type="dxa"/>
            <w:shd w:val="clear" w:color="auto" w:fill="E7E6E6" w:themeFill="background2"/>
          </w:tcPr>
          <w:p w14:paraId="23B8E9F8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07F48DAA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 xml:space="preserve">May 1996 </w:t>
            </w:r>
          </w:p>
        </w:tc>
        <w:tc>
          <w:tcPr>
            <w:tcW w:w="989" w:type="dxa"/>
            <w:shd w:val="clear" w:color="auto" w:fill="E7E6E6" w:themeFill="background2"/>
          </w:tcPr>
          <w:p w14:paraId="4BEB5992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156/1349</w:t>
            </w:r>
          </w:p>
          <w:p w14:paraId="1ED81354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11.6%)</w:t>
            </w:r>
          </w:p>
        </w:tc>
        <w:tc>
          <w:tcPr>
            <w:tcW w:w="1080" w:type="dxa"/>
            <w:shd w:val="clear" w:color="auto" w:fill="E7E6E6" w:themeFill="background2"/>
          </w:tcPr>
          <w:p w14:paraId="626A3676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1FB82882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30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6F6BC52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72A37F5C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22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0559EA15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6575CC44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732A4616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Enterobacteriaceae</w:t>
            </w:r>
          </w:p>
          <w:p w14:paraId="37CF9DB9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28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2E2930E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930598D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13.0%)</w:t>
            </w:r>
          </w:p>
        </w:tc>
        <w:tc>
          <w:tcPr>
            <w:tcW w:w="1350" w:type="dxa"/>
            <w:shd w:val="clear" w:color="auto" w:fill="E7E6E6" w:themeFill="background2"/>
          </w:tcPr>
          <w:p w14:paraId="0EE84B6B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00A20F82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11.0%)</w:t>
            </w:r>
          </w:p>
        </w:tc>
      </w:tr>
      <w:tr w:rsidR="001476FD" w:rsidRPr="001476FD" w14:paraId="7B85350A" w14:textId="77777777" w:rsidTr="0068026B">
        <w:trPr>
          <w:trHeight w:val="288"/>
        </w:trPr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FF7DF58" w14:textId="07CFCF7D" w:rsidR="005870EE" w:rsidRPr="001476FD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 xml:space="preserve">17 Countries </w:t>
            </w:r>
            <w:r w:rsidRPr="001476F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Vincent&lt;/Author&gt;&lt;Year&gt;1995&lt;/Year&gt;&lt;RecNum&gt;342&lt;/RecNum&gt;&lt;DisplayText&gt;[75]&lt;/DisplayText&gt;&lt;record&gt;&lt;rec-number&gt;342&lt;/rec-number&gt;&lt;foreign-keys&gt;&lt;key app="EN" db-id="rfaz9x22kvwd9oevte1vpa2sx590t5dfesxp" timestamp="1518509179"&gt;342&lt;/key&gt;&lt;/foreign-keys&gt;&lt;ref-type name="Journal Article"&gt;17&lt;/ref-type&gt;&lt;contributors&gt;&lt;authors&gt;&lt;author&gt;Vincent, Jean-Louis&lt;/author&gt;&lt;author&gt;Bihari, David J&lt;/author&gt;&lt;author&gt;Suter, Peter M&lt;/author&gt;&lt;author&gt;Bruining, Hajo A&lt;/author&gt;&lt;author&gt;White, Jane&lt;/author&gt;&lt;author&gt;Nicolas-Chanoin, Marie-Helene&lt;/author&gt;&lt;author&gt;Wolff, Michel&lt;/author&gt;&lt;author&gt;Spencer, Robert C&lt;/author&gt;&lt;author&gt;Hemmer, Margaret&lt;/author&gt;&lt;/authors&gt;&lt;/contributors&gt;&lt;titles&gt;&lt;title&gt;The prevalence of nosocomial infection in intensive care units in Europe: results of the European Prevalence of Infection in Intensive Care (EPIC) Study&lt;/title&gt;&lt;secondary-title&gt;Jama&lt;/secondary-title&gt;&lt;/titles&gt;&lt;periodical&gt;&lt;full-title&gt;JAMA&lt;/full-title&gt;&lt;abbr-1&gt;JAMA&lt;/abbr-1&gt;&lt;abbr-2&gt;JAMA&lt;/abbr-2&gt;&lt;/periodical&gt;&lt;pages&gt;639-644&lt;/pages&gt;&lt;volume&gt;274&lt;/volume&gt;&lt;number&gt;8&lt;/number&gt;&lt;dates&gt;&lt;year&gt;1995&lt;/year&gt;&lt;/dates&gt;&lt;isbn&gt;0098-7484&lt;/isbn&gt;&lt;urls&gt;&lt;/urls&gt;&lt;/record&gt;&lt;/Cite&gt;&lt;/EndNote&gt;</w:instrText>
            </w:r>
            <w:r w:rsidRPr="001476F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5" w:tooltip="Vincent, 1995 #34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476F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33FFE59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90D6BD5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Vincent et al., 1995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2EE9981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1417 ICUs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683BC83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6E3AE7B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7A963B4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April 28-April 29, 1992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8629AA7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4501/10038</w:t>
            </w:r>
          </w:p>
          <w:p w14:paraId="49D3BD3A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44.8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B0F3BA0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26F55FE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46.9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442EE8E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06C68C0A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17.8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9F715EE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7110B13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17.6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3E2B9E9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Enterobacteriaceae</w:t>
            </w:r>
          </w:p>
          <w:p w14:paraId="7C02E998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34.4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6C87723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238F4A91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30.1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B2C4FC7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7DFD5A7C" w14:textId="77777777" w:rsidR="005870EE" w:rsidRPr="001476FD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476FD">
              <w:rPr>
                <w:rFonts w:ascii="Times New Roman" w:hAnsi="Times New Roman" w:cs="Times New Roman"/>
                <w:sz w:val="16"/>
                <w:szCs w:val="16"/>
              </w:rPr>
              <w:t>(28.7%)</w:t>
            </w:r>
          </w:p>
        </w:tc>
      </w:tr>
      <w:tr w:rsidR="005870EE" w:rsidRPr="006F5C25" w14:paraId="02F193FF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050B359" w14:textId="77777777" w:rsidR="005870EE" w:rsidRPr="006F5C25" w:rsidRDefault="005870EE" w:rsidP="0068026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ASIA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2FD3A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7C45E7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368355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FD2790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87922F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A3FEE8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1AF31E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91A118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81E70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2D2ECF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0DA50F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2620B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65195E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870EE" w:rsidRPr="006F5C25" w14:paraId="3C203F20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8C76184" w14:textId="1DA33E82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hin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hen&lt;/Author&gt;&lt;Year&gt;2017&lt;/Year&gt;&lt;RecNum&gt;299&lt;/RecNum&gt;&lt;DisplayText&gt;[76]&lt;/DisplayText&gt;&lt;record&gt;&lt;rec-number&gt;299&lt;/rec-number&gt;&lt;foreign-keys&gt;&lt;key app="EN" db-id="rfaz9x22kvwd9oevte1vpa2sx590t5dfesxp" timestamp="1517472506"&gt;299&lt;/key&gt;&lt;/foreign-keys&gt;&lt;ref-type name="Journal Article"&gt;17&lt;/ref-type&gt;&lt;contributors&gt;&lt;authors&gt;&lt;author&gt;Chen, Y&lt;/author&gt;&lt;author&gt;Zhao, JY&lt;/author&gt;&lt;author&gt;Shan, X&lt;/author&gt;&lt;author&gt;Han, XL&lt;/author&gt;&lt;author&gt;Tian, SG&lt;/author&gt;&lt;author&gt;Chen, FY&lt;/author&gt;&lt;author&gt;Su, XT&lt;/author&gt;&lt;author&gt;Sun, YS&lt;/author&gt;&lt;author&gt;Huang, LY&lt;/author&gt;&lt;author&gt;Han, L&lt;/author&gt;&lt;/authors&gt;&lt;/contributors&gt;&lt;titles&gt;&lt;title&gt;A point-prevalence survey of healthcare-associated infection in fifty-two Chinese hospital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05-111&lt;/pages&gt;&lt;volume&gt;95&lt;/volume&gt;&lt;number&gt;1&lt;/number&gt;&lt;dates&gt;&lt;year&gt;2017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6" w:tooltip="Chen, 2017 #299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3F4BEE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F4C857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hen et al.,</w:t>
            </w:r>
          </w:p>
          <w:p w14:paraId="75A8A7E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23D3C6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2 hospitals</w:t>
            </w:r>
          </w:p>
        </w:tc>
        <w:tc>
          <w:tcPr>
            <w:tcW w:w="87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2440BC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7846D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HFPC</w:t>
            </w:r>
          </w:p>
        </w:tc>
        <w:tc>
          <w:tcPr>
            <w:tcW w:w="95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E5CD3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ctober 2014-March 2015</w:t>
            </w:r>
          </w:p>
        </w:tc>
        <w:tc>
          <w:tcPr>
            <w:tcW w:w="989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A3CF0F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998/53939</w:t>
            </w:r>
          </w:p>
          <w:p w14:paraId="7EF60B9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7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026F54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319D37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7.2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7749E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FFE15C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3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196BA1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pper respiratory tract infections</w:t>
            </w:r>
          </w:p>
          <w:p w14:paraId="6E6D66F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0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614A39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10D4D4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4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FDC0FE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Baumanni</w:t>
            </w:r>
            <w:proofErr w:type="spellEnd"/>
          </w:p>
          <w:p w14:paraId="485BA13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9%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E444B3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pnuemoniae</w:t>
            </w:r>
            <w:proofErr w:type="spellEnd"/>
          </w:p>
          <w:p w14:paraId="1D074CF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3%)</w:t>
            </w:r>
          </w:p>
        </w:tc>
      </w:tr>
      <w:tr w:rsidR="005870EE" w:rsidRPr="006F5C25" w14:paraId="1FB91381" w14:textId="77777777" w:rsidTr="0068026B">
        <w:trPr>
          <w:trHeight w:val="288"/>
        </w:trPr>
        <w:tc>
          <w:tcPr>
            <w:tcW w:w="1080" w:type="dxa"/>
          </w:tcPr>
          <w:p w14:paraId="3C228C96" w14:textId="0DD6EFE1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Ind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Nair&lt;/Author&gt;&lt;Year&gt;2017&lt;/Year&gt;&lt;RecNum&gt;312&lt;/RecNum&gt;&lt;DisplayText&gt;[77]&lt;/DisplayText&gt;&lt;record&gt;&lt;rec-number&gt;312&lt;/rec-number&gt;&lt;foreign-keys&gt;&lt;key app="EN" db-id="rfaz9x22kvwd9oevte1vpa2sx590t5dfesxp" timestamp="1517493144"&gt;312&lt;/key&gt;&lt;/foreign-keys&gt;&lt;ref-type name="Journal Article"&gt;17&lt;/ref-type&gt;&lt;contributors&gt;&lt;authors&gt;&lt;author&gt;Nair, Velu&lt;/author&gt;&lt;author&gt;Sahni, AK&lt;/author&gt;&lt;author&gt;Sharma, Dinesh&lt;/author&gt;&lt;author&gt;Grover, Naveen&lt;/author&gt;&lt;author&gt;Shankar, S&lt;/author&gt;&lt;author&gt;Chakravarty, A&lt;/author&gt;&lt;author&gt;Patrikar, Seema&lt;/author&gt;&lt;author&gt;Methe, Kailas&lt;/author&gt;&lt;author&gt;Jaiswal, SS&lt;/author&gt;&lt;author&gt;Dalal, SS&lt;/author&gt;&lt;/authors&gt;&lt;/contributors&gt;&lt;titles&gt;&lt;title&gt;Point prevalence &amp;amp; risk factor assessment for hospital-acquired infections in a tertiary care hospital in Pune, India&lt;/title&gt;&lt;secondary-title&gt;The Indian journal of medical research&lt;/secondary-title&gt;&lt;/titles&gt;&lt;pages&gt;824&lt;/pages&gt;&lt;volume&gt;145&lt;/volume&gt;&lt;number&gt;6&lt;/number&gt;&lt;dates&gt;&lt;year&gt;2017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7" w:tooltip="Nair, 2017 #31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7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147827C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</w:tcPr>
          <w:p w14:paraId="609B4D4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air et al., 2017</w:t>
            </w:r>
          </w:p>
        </w:tc>
        <w:tc>
          <w:tcPr>
            <w:tcW w:w="1016" w:type="dxa"/>
          </w:tcPr>
          <w:p w14:paraId="40F1191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 hospital</w:t>
            </w:r>
          </w:p>
        </w:tc>
        <w:tc>
          <w:tcPr>
            <w:tcW w:w="874" w:type="dxa"/>
          </w:tcPr>
          <w:p w14:paraId="7C5BDE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eriod </w:t>
            </w:r>
          </w:p>
        </w:tc>
        <w:tc>
          <w:tcPr>
            <w:tcW w:w="847" w:type="dxa"/>
          </w:tcPr>
          <w:p w14:paraId="6B660F0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</w:tcPr>
          <w:p w14:paraId="455B547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rch 2014-August 2014</w:t>
            </w:r>
          </w:p>
        </w:tc>
        <w:tc>
          <w:tcPr>
            <w:tcW w:w="989" w:type="dxa"/>
          </w:tcPr>
          <w:p w14:paraId="5BC31EE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1/1886</w:t>
            </w:r>
          </w:p>
          <w:p w14:paraId="6784A7E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7%)</w:t>
            </w:r>
          </w:p>
        </w:tc>
        <w:tc>
          <w:tcPr>
            <w:tcW w:w="1080" w:type="dxa"/>
          </w:tcPr>
          <w:p w14:paraId="672A470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BF37F8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9%)</w:t>
            </w:r>
          </w:p>
        </w:tc>
        <w:tc>
          <w:tcPr>
            <w:tcW w:w="1080" w:type="dxa"/>
          </w:tcPr>
          <w:p w14:paraId="2771444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neumonia </w:t>
            </w:r>
          </w:p>
          <w:p w14:paraId="3F551B8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3%)</w:t>
            </w:r>
          </w:p>
        </w:tc>
        <w:tc>
          <w:tcPr>
            <w:tcW w:w="1170" w:type="dxa"/>
          </w:tcPr>
          <w:p w14:paraId="3F0DEBA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pper respiratory tract infections</w:t>
            </w:r>
          </w:p>
          <w:p w14:paraId="1417195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(16.9%)</w:t>
            </w:r>
          </w:p>
        </w:tc>
        <w:tc>
          <w:tcPr>
            <w:tcW w:w="1440" w:type="dxa"/>
          </w:tcPr>
          <w:p w14:paraId="553357F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-</w:t>
            </w:r>
          </w:p>
        </w:tc>
        <w:tc>
          <w:tcPr>
            <w:tcW w:w="1170" w:type="dxa"/>
          </w:tcPr>
          <w:p w14:paraId="2DC1D41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</w:tcPr>
          <w:p w14:paraId="7FF2C69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48C3A28C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1A2DF988" w14:textId="59F8AA3B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ingapore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i&lt;/Author&gt;&lt;Year&gt;2017&lt;/Year&gt;&lt;RecNum&gt;353&lt;/RecNum&gt;&lt;DisplayText&gt;[78]&lt;/DisplayText&gt;&lt;record&gt;&lt;rec-number&gt;353&lt;/rec-number&gt;&lt;foreign-keys&gt;&lt;key app="EN" db-id="rfaz9x22kvwd9oevte1vpa2sx590t5dfesxp" timestamp="1518612822"&gt;353&lt;/key&gt;&lt;/foreign-keys&gt;&lt;ref-type name="Journal Article"&gt;17&lt;/ref-type&gt;&lt;contributors&gt;&lt;authors&gt;&lt;author&gt;Cai, Yiying&lt;/author&gt;&lt;author&gt;Venkatachalam, Indumathi&lt;/author&gt;&lt;author&gt;Tee, Nancy W&lt;/author&gt;&lt;author&gt;Tan, Thean Yen&lt;/author&gt;&lt;author&gt;Kurup, Asok&lt;/author&gt;&lt;author&gt;Wong, Sin Yew&lt;/author&gt;&lt;author&gt;Low, Chian Yong&lt;/author&gt;&lt;author&gt;Wang, Yang&lt;/author&gt;&lt;author&gt;Lee, Winnie&lt;/author&gt;&lt;author&gt;Liew, Yi Xin&lt;/author&gt;&lt;/authors&gt;&lt;/contributors&gt;&lt;titles&gt;&lt;title&gt;Prevalence of healthcare-associated infections and antimicrobial use among adult inpatients in Singapore acute-care hospitals: results from the first national point prevalence survey&lt;/title&gt;&lt;secondary-title&gt;Clinical Infectious Diseases&lt;/secondary-title&gt;&lt;/titles&gt;&lt;periodical&gt;&lt;full-title&gt;Clinical Infectious Diseases&lt;/full-title&gt;&lt;abbr-1&gt;Clin. Infect. Dis.&lt;/abbr-1&gt;&lt;abbr-2&gt;Clin Infect Dis&lt;/abbr-2&gt;&lt;/periodical&gt;&lt;pages&gt;S61-S67&lt;/pages&gt;&lt;volume&gt;64&lt;/volume&gt;&lt;number&gt;suppl_2&lt;/number&gt;&lt;dates&gt;&lt;year&gt;2017&lt;/year&gt;&lt;/dates&gt;&lt;isbn&gt;1058-4838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8" w:tooltip="Cai, 2017 #35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8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70CA9CB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27E9F45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ai et al., 2017</w:t>
            </w:r>
          </w:p>
        </w:tc>
        <w:tc>
          <w:tcPr>
            <w:tcW w:w="1016" w:type="dxa"/>
            <w:shd w:val="clear" w:color="auto" w:fill="E7E6E6" w:themeFill="background2"/>
          </w:tcPr>
          <w:p w14:paraId="554E7BF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3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3EF5FFC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7E6261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E7E6E6" w:themeFill="background2"/>
          </w:tcPr>
          <w:p w14:paraId="1F4B7C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July 2015- February 2016</w:t>
            </w:r>
          </w:p>
        </w:tc>
        <w:tc>
          <w:tcPr>
            <w:tcW w:w="989" w:type="dxa"/>
            <w:shd w:val="clear" w:color="auto" w:fill="E7E6E6" w:themeFill="background2"/>
          </w:tcPr>
          <w:p w14:paraId="2E055D9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646/5415</w:t>
            </w:r>
          </w:p>
          <w:p w14:paraId="1EE4C94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4A0B0EB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linical sepsis</w:t>
            </w:r>
          </w:p>
          <w:p w14:paraId="2541A0B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5%)</w:t>
            </w:r>
          </w:p>
        </w:tc>
        <w:tc>
          <w:tcPr>
            <w:tcW w:w="1080" w:type="dxa"/>
            <w:shd w:val="clear" w:color="auto" w:fill="E7E6E6" w:themeFill="background2"/>
          </w:tcPr>
          <w:p w14:paraId="61BE37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596833F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.8%)</w:t>
            </w:r>
          </w:p>
        </w:tc>
        <w:tc>
          <w:tcPr>
            <w:tcW w:w="1170" w:type="dxa"/>
            <w:shd w:val="clear" w:color="auto" w:fill="E7E6E6" w:themeFill="background2"/>
          </w:tcPr>
          <w:p w14:paraId="0D9D56F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440" w:type="dxa"/>
            <w:shd w:val="clear" w:color="auto" w:fill="E7E6E6" w:themeFill="background2"/>
          </w:tcPr>
          <w:p w14:paraId="681E980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78BB0A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9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A9E08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5BC836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5%)</w:t>
            </w:r>
          </w:p>
        </w:tc>
        <w:tc>
          <w:tcPr>
            <w:tcW w:w="1350" w:type="dxa"/>
            <w:shd w:val="clear" w:color="auto" w:fill="E7E6E6" w:themeFill="background2"/>
          </w:tcPr>
          <w:p w14:paraId="2ADBAE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1C5E9506" w14:textId="77777777" w:rsidTr="0068026B">
        <w:trPr>
          <w:trHeight w:val="288"/>
        </w:trPr>
        <w:tc>
          <w:tcPr>
            <w:tcW w:w="1080" w:type="dxa"/>
          </w:tcPr>
          <w:p w14:paraId="143FBA77" w14:textId="01F27C0C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hin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6&lt;/Year&gt;&lt;RecNum&gt;338&lt;/RecNum&gt;&lt;DisplayText&gt;[79]&lt;/DisplayText&gt;&lt;record&gt;&lt;rec-number&gt;338&lt;/rec-number&gt;&lt;foreign-keys&gt;&lt;key app="EN" db-id="rfaz9x22kvwd9oevte1vpa2sx590t5dfesxp" timestamp="1518084967"&gt;338&lt;/key&gt;&lt;/foreign-keys&gt;&lt;ref-type name="Journal Article"&gt;17&lt;/ref-type&gt;&lt;contributors&gt;&lt;authors&gt;&lt;author&gt;Liu, JY&lt;/author&gt;&lt;author&gt;Wu, YH&lt;/author&gt;&lt;author&gt;Cai, M&lt;/author&gt;&lt;author&gt;Zhou, CL&lt;/author&gt;&lt;/authors&gt;&lt;/contributors&gt;&lt;titles&gt;&lt;title&gt;Point-prevalence survey of healthcare-associated infections in Beijing, China: a survey and analysis in 2014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71-279&lt;/pages&gt;&lt;volume&gt;93&lt;/volume&gt;&lt;number&gt;3&lt;/number&gt;&lt;dates&gt;&lt;year&gt;2016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9" w:tooltip="Liu, 2016 #33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9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6BE126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</w:tcPr>
          <w:p w14:paraId="378ACF4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iu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</w:t>
            </w:r>
          </w:p>
          <w:p w14:paraId="633DAD1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1016" w:type="dxa"/>
          </w:tcPr>
          <w:p w14:paraId="5025C88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124 hospitals </w:t>
            </w:r>
          </w:p>
        </w:tc>
        <w:tc>
          <w:tcPr>
            <w:tcW w:w="874" w:type="dxa"/>
          </w:tcPr>
          <w:p w14:paraId="548A00D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</w:tcPr>
          <w:p w14:paraId="4D4E006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NICC</w:t>
            </w:r>
          </w:p>
        </w:tc>
        <w:tc>
          <w:tcPr>
            <w:tcW w:w="954" w:type="dxa"/>
          </w:tcPr>
          <w:p w14:paraId="44717AC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 2014</w:t>
            </w:r>
          </w:p>
        </w:tc>
        <w:tc>
          <w:tcPr>
            <w:tcW w:w="989" w:type="dxa"/>
          </w:tcPr>
          <w:p w14:paraId="507F1F1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294/61990</w:t>
            </w:r>
          </w:p>
          <w:p w14:paraId="37D7D10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.0%)</w:t>
            </w:r>
          </w:p>
        </w:tc>
        <w:tc>
          <w:tcPr>
            <w:tcW w:w="1080" w:type="dxa"/>
          </w:tcPr>
          <w:p w14:paraId="6D7ACB1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1ACD16A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080" w:type="dxa"/>
          </w:tcPr>
          <w:p w14:paraId="48E9F50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astrointestinal infections</w:t>
            </w:r>
          </w:p>
          <w:p w14:paraId="526A05E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7%)</w:t>
            </w:r>
          </w:p>
        </w:tc>
        <w:tc>
          <w:tcPr>
            <w:tcW w:w="1170" w:type="dxa"/>
          </w:tcPr>
          <w:p w14:paraId="487057A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18DEEC5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3%)</w:t>
            </w:r>
          </w:p>
        </w:tc>
        <w:tc>
          <w:tcPr>
            <w:tcW w:w="1440" w:type="dxa"/>
          </w:tcPr>
          <w:p w14:paraId="3B1CD30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5BD90AE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8%)</w:t>
            </w:r>
          </w:p>
        </w:tc>
        <w:tc>
          <w:tcPr>
            <w:tcW w:w="1170" w:type="dxa"/>
          </w:tcPr>
          <w:p w14:paraId="308381A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baumannii</w:t>
            </w:r>
            <w:proofErr w:type="spellEnd"/>
          </w:p>
          <w:p w14:paraId="4011BFA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9%)</w:t>
            </w:r>
          </w:p>
        </w:tc>
        <w:tc>
          <w:tcPr>
            <w:tcW w:w="1350" w:type="dxa"/>
          </w:tcPr>
          <w:p w14:paraId="03F3522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spellEnd"/>
            <w:proofErr w:type="gramEnd"/>
          </w:p>
          <w:p w14:paraId="28A350C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6%)</w:t>
            </w:r>
          </w:p>
        </w:tc>
      </w:tr>
      <w:tr w:rsidR="005870EE" w:rsidRPr="006F5C25" w14:paraId="0A91C5A2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387B987" w14:textId="1C92DDF3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hin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hang&lt;/Author&gt;&lt;Year&gt;2016&lt;/Year&gt;&lt;RecNum&gt;249&lt;/RecNum&gt;&lt;DisplayText&gt;[80]&lt;/DisplayText&gt;&lt;record&gt;&lt;rec-number&gt;249&lt;/rec-number&gt;&lt;foreign-keys&gt;&lt;key app="EN" db-id="rfaz9x22kvwd9oevte1vpa2sx590t5dfesxp" timestamp="1514130652"&gt;249&lt;/key&gt;&lt;/foreign-keys&gt;&lt;ref-type name="Journal Article"&gt;17&lt;/ref-type&gt;&lt;contributors&gt;&lt;authors&gt;&lt;author&gt;Zhang, Yaowen&lt;/author&gt;&lt;author&gt;Zhang, Jing&lt;/author&gt;&lt;author&gt;Wei, Dong&lt;/author&gt;&lt;author&gt;Yang, Zhirong&lt;/author&gt;&lt;author&gt;Wang, Yanyan&lt;/author&gt;&lt;author&gt;Yao, Zhiyuan&lt;/author&gt;&lt;/authors&gt;&lt;/contributors&gt;&lt;titles&gt;&lt;title&gt;Annual surveys for point-prevalence of healthcare-associated infection in a tertiary hospital in Beijing, China, 2012-2014&lt;/title&gt;&lt;secondary-title&gt;BMC infectious diseases&lt;/secondary-title&gt;&lt;/titles&gt;&lt;periodical&gt;&lt;full-title&gt;BMC Infectious Diseases&lt;/full-title&gt;&lt;abbr-1&gt;BMC Infect. Dis.&lt;/abbr-1&gt;&lt;abbr-2&gt;BMC Infect Dis&lt;/abbr-2&gt;&lt;/periodical&gt;&lt;pages&gt;161&lt;/pages&gt;&lt;volume&gt;16&lt;/volume&gt;&lt;number&gt;1&lt;/number&gt;&lt;dates&gt;&lt;year&gt;2016&lt;/year&gt;&lt;/dates&gt;&lt;isbn&gt;1471-2334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0" w:tooltip="Zhang, 2016 #249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0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38E572A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E7E6E6" w:themeFill="background2"/>
          </w:tcPr>
          <w:p w14:paraId="556BEE7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Zhang et al., 2016</w:t>
            </w:r>
          </w:p>
        </w:tc>
        <w:tc>
          <w:tcPr>
            <w:tcW w:w="1016" w:type="dxa"/>
            <w:shd w:val="clear" w:color="auto" w:fill="E7E6E6" w:themeFill="background2"/>
          </w:tcPr>
          <w:p w14:paraId="28A94D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3 clinical departments</w:t>
            </w:r>
          </w:p>
        </w:tc>
        <w:tc>
          <w:tcPr>
            <w:tcW w:w="874" w:type="dxa"/>
            <w:shd w:val="clear" w:color="auto" w:fill="E7E6E6" w:themeFill="background2"/>
          </w:tcPr>
          <w:p w14:paraId="021715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4A9587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656E57B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 2012-May 2014</w:t>
            </w:r>
          </w:p>
        </w:tc>
        <w:tc>
          <w:tcPr>
            <w:tcW w:w="989" w:type="dxa"/>
            <w:shd w:val="clear" w:color="auto" w:fill="E7E6E6" w:themeFill="background2"/>
          </w:tcPr>
          <w:p w14:paraId="55278D4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47/4029</w:t>
            </w:r>
          </w:p>
          <w:p w14:paraId="6962A99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6%)</w:t>
            </w:r>
          </w:p>
        </w:tc>
        <w:tc>
          <w:tcPr>
            <w:tcW w:w="1080" w:type="dxa"/>
            <w:shd w:val="clear" w:color="auto" w:fill="E7E6E6" w:themeFill="background2"/>
          </w:tcPr>
          <w:p w14:paraId="090FE6F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421B2EB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4.8%)</w:t>
            </w:r>
          </w:p>
        </w:tc>
        <w:tc>
          <w:tcPr>
            <w:tcW w:w="1080" w:type="dxa"/>
            <w:shd w:val="clear" w:color="auto" w:fill="E7E6E6" w:themeFill="background2"/>
          </w:tcPr>
          <w:p w14:paraId="27DB54A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44A88E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4%)</w:t>
            </w:r>
          </w:p>
        </w:tc>
        <w:tc>
          <w:tcPr>
            <w:tcW w:w="1170" w:type="dxa"/>
            <w:shd w:val="clear" w:color="auto" w:fill="E7E6E6" w:themeFill="background2"/>
          </w:tcPr>
          <w:p w14:paraId="5A727B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750A13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1%)</w:t>
            </w:r>
          </w:p>
        </w:tc>
        <w:tc>
          <w:tcPr>
            <w:tcW w:w="1440" w:type="dxa"/>
            <w:shd w:val="clear" w:color="auto" w:fill="E7E6E6" w:themeFill="background2"/>
          </w:tcPr>
          <w:p w14:paraId="1E977FD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negative bacteria</w:t>
            </w:r>
          </w:p>
          <w:p w14:paraId="350FDC6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7.1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C86527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positive bacteria</w:t>
            </w:r>
          </w:p>
          <w:p w14:paraId="0815DE1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3%)</w:t>
            </w:r>
          </w:p>
        </w:tc>
        <w:tc>
          <w:tcPr>
            <w:tcW w:w="1350" w:type="dxa"/>
            <w:shd w:val="clear" w:color="auto" w:fill="E7E6E6" w:themeFill="background2"/>
          </w:tcPr>
          <w:p w14:paraId="49F704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Fungi</w:t>
            </w:r>
          </w:p>
          <w:p w14:paraId="247A80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5%)</w:t>
            </w:r>
          </w:p>
        </w:tc>
      </w:tr>
      <w:tr w:rsidR="005870EE" w:rsidRPr="006F5C25" w14:paraId="30F1C7FF" w14:textId="77777777" w:rsidTr="0068026B">
        <w:trPr>
          <w:trHeight w:val="288"/>
        </w:trPr>
        <w:tc>
          <w:tcPr>
            <w:tcW w:w="1080" w:type="dxa"/>
          </w:tcPr>
          <w:p w14:paraId="15579D50" w14:textId="565D7CC7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Vietnam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hu&lt;/Author&gt;&lt;Year&gt;2016&lt;/Year&gt;&lt;RecNum&gt;677&lt;/RecNum&gt;&lt;DisplayText&gt;[81]&lt;/DisplayText&gt;&lt;record&gt;&lt;rec-number&gt;677&lt;/rec-number&gt;&lt;foreign-keys&gt;&lt;key app="EN" db-id="5partvetxr0t2jeax0q59v5xe5rr9f5apzev"&gt;677&lt;/key&gt;&lt;/foreign-keys&gt;&lt;ref-type name="Journal Article"&gt;17&lt;/ref-type&gt;&lt;contributors&gt;&lt;authors&gt;&lt;author&gt;Phu, Vu Dinh&lt;/author&gt;&lt;author&gt;Wertheim, Heiman FL&lt;/author&gt;&lt;author&gt;Larsson, Mattias&lt;/author&gt;&lt;author&gt;Nadjm, Behzad&lt;/author&gt;&lt;author&gt;Dinh, Quynh-Dao&lt;/author&gt;&lt;author&gt;Nilsson, Lennart E&lt;/author&gt;&lt;author&gt;Rydell, Ulf&lt;/author&gt;&lt;author&gt;Le, Tuyet Thi Diem&lt;/author&gt;&lt;author&gt;Trinh, Son Hong&lt;/author&gt;&lt;author&gt;Pham, Hung Minh&lt;/author&gt;&lt;/authors&gt;&lt;/contributors&gt;&lt;titles&gt;&lt;title&gt;Burden of hospital acquired infections and antimicrobial use in Vietnamese adult intensive care units&lt;/title&gt;&lt;secondary-title&gt;PloS one&lt;/secondary-title&gt;&lt;/titles&gt;&lt;periodical&gt;&lt;full-title&gt;PloS one&lt;/full-title&gt;&lt;/periodical&gt;&lt;pages&gt;e0147544&lt;/pages&gt;&lt;volume&gt;11&lt;/volume&gt;&lt;number&gt;1&lt;/number&gt;&lt;dates&gt;&lt;year&gt;2016&lt;/year&gt;&lt;/dates&gt;&lt;isbn&gt;1932-6203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1" w:tooltip="Phu, 2016 #677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5D3AC82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</w:tcPr>
          <w:p w14:paraId="331D3B9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hu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6</w:t>
            </w:r>
          </w:p>
        </w:tc>
        <w:tc>
          <w:tcPr>
            <w:tcW w:w="1016" w:type="dxa"/>
          </w:tcPr>
          <w:p w14:paraId="0383C4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4 ICUs</w:t>
            </w:r>
          </w:p>
        </w:tc>
        <w:tc>
          <w:tcPr>
            <w:tcW w:w="874" w:type="dxa"/>
          </w:tcPr>
          <w:p w14:paraId="7125C2D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 each month</w:t>
            </w:r>
          </w:p>
        </w:tc>
        <w:tc>
          <w:tcPr>
            <w:tcW w:w="847" w:type="dxa"/>
          </w:tcPr>
          <w:p w14:paraId="50B05B5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</w:tcPr>
          <w:p w14:paraId="18AC08A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ctober 2012- October 2013</w:t>
            </w:r>
          </w:p>
        </w:tc>
        <w:tc>
          <w:tcPr>
            <w:tcW w:w="989" w:type="dxa"/>
          </w:tcPr>
          <w:p w14:paraId="1AD5649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965/3266</w:t>
            </w:r>
          </w:p>
          <w:p w14:paraId="0780878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9.5%)</w:t>
            </w:r>
          </w:p>
        </w:tc>
        <w:tc>
          <w:tcPr>
            <w:tcW w:w="1080" w:type="dxa"/>
          </w:tcPr>
          <w:p w14:paraId="68DB8F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 and pneumonia</w:t>
            </w:r>
          </w:p>
          <w:p w14:paraId="4A114C8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9.4%)</w:t>
            </w:r>
          </w:p>
        </w:tc>
        <w:tc>
          <w:tcPr>
            <w:tcW w:w="1080" w:type="dxa"/>
          </w:tcPr>
          <w:p w14:paraId="14B0B47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5A07737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4%)</w:t>
            </w:r>
          </w:p>
        </w:tc>
        <w:tc>
          <w:tcPr>
            <w:tcW w:w="1170" w:type="dxa"/>
          </w:tcPr>
          <w:p w14:paraId="6AE5BEA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0AD0C4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2%)</w:t>
            </w:r>
          </w:p>
        </w:tc>
        <w:tc>
          <w:tcPr>
            <w:tcW w:w="1440" w:type="dxa"/>
          </w:tcPr>
          <w:p w14:paraId="061E5B2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aumannii</w:t>
            </w:r>
            <w:proofErr w:type="spellEnd"/>
          </w:p>
          <w:p w14:paraId="559B0E4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.4%)</w:t>
            </w:r>
          </w:p>
        </w:tc>
        <w:tc>
          <w:tcPr>
            <w:tcW w:w="1170" w:type="dxa"/>
          </w:tcPr>
          <w:p w14:paraId="38808FD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371B0C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8%)</w:t>
            </w:r>
          </w:p>
        </w:tc>
        <w:tc>
          <w:tcPr>
            <w:tcW w:w="1350" w:type="dxa"/>
          </w:tcPr>
          <w:p w14:paraId="23B05D0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e</w:t>
            </w:r>
          </w:p>
          <w:p w14:paraId="3FEE384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6%)</w:t>
            </w:r>
          </w:p>
        </w:tc>
      </w:tr>
      <w:tr w:rsidR="005870EE" w:rsidRPr="006F5C25" w14:paraId="63449FB7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46925110" w14:textId="7A827C2D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Japan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orioka&lt;/Author&gt;&lt;Year&gt;2016&lt;/Year&gt;&lt;RecNum&gt;873&lt;/RecNum&gt;&lt;DisplayText&gt;[82]&lt;/DisplayText&gt;&lt;record&gt;&lt;rec-number&gt;873&lt;/rec-number&gt;&lt;foreign-keys&gt;&lt;key app="EN" db-id="5partvetxr0t2jeax0q59v5xe5rr9f5apzev"&gt;873&lt;/key&gt;&lt;/foreign-keys&gt;&lt;ref-type name="Journal Article"&gt;17&lt;/ref-type&gt;&lt;contributors&gt;&lt;authors&gt;&lt;author&gt;Morioka, Hiroshi&lt;/author&gt;&lt;author&gt;Hirabayashi, Aki&lt;/author&gt;&lt;author&gt;Iguchi, Mitsutaka&lt;/author&gt;&lt;author&gt;Tomita, Yuka&lt;/author&gt;&lt;author&gt;Kato, Daizo&lt;/author&gt;&lt;author&gt;Sato, Naokazu&lt;/author&gt;&lt;author&gt;Hyodo, Miyuki&lt;/author&gt;&lt;author&gt;Kawamura, Naoko&lt;/author&gt;&lt;author&gt;Sadomoto, Takuya&lt;/author&gt;&lt;author&gt;Ichikawa, Kazuya&lt;/author&gt;&lt;/authors&gt;&lt;/contributors&gt;&lt;titles&gt;&lt;title&gt;The first point prevalence survey of health care–associated infection and antimicrobial use in a Japanese university hospital: A pilot study&lt;/title&gt;&lt;secondary-title&gt;American journal of infection control&lt;/secondary-title&gt;&lt;/titles&gt;&lt;periodical&gt;&lt;full-title&gt;American journal of infection control&lt;/full-title&gt;&lt;/periodical&gt;&lt;pages&gt;e119-e123&lt;/pages&gt;&lt;volume&gt;44&lt;/volume&gt;&lt;number&gt;7&lt;/number&gt;&lt;dates&gt;&lt;year&gt;2016&lt;/year&gt;&lt;/dates&gt;&lt;isbn&gt;0196-6553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2" w:tooltip="Morioka, 2016 #87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763C9AF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0E11F2D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orioka et al.,</w:t>
            </w:r>
          </w:p>
          <w:p w14:paraId="619EC8F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1016" w:type="dxa"/>
            <w:shd w:val="clear" w:color="auto" w:fill="E7E6E6" w:themeFill="background2"/>
          </w:tcPr>
          <w:p w14:paraId="238FE2C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 Hospital</w:t>
            </w:r>
          </w:p>
        </w:tc>
        <w:tc>
          <w:tcPr>
            <w:tcW w:w="874" w:type="dxa"/>
            <w:shd w:val="clear" w:color="auto" w:fill="E7E6E6" w:themeFill="background2"/>
          </w:tcPr>
          <w:p w14:paraId="61FABCB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6B2762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shd w:val="clear" w:color="auto" w:fill="E7E6E6" w:themeFill="background2"/>
          </w:tcPr>
          <w:p w14:paraId="60EB1ED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July 3, 2014</w:t>
            </w:r>
          </w:p>
        </w:tc>
        <w:tc>
          <w:tcPr>
            <w:tcW w:w="989" w:type="dxa"/>
            <w:shd w:val="clear" w:color="auto" w:fill="E7E6E6" w:themeFill="background2"/>
          </w:tcPr>
          <w:p w14:paraId="370AFC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85/841</w:t>
            </w:r>
          </w:p>
          <w:p w14:paraId="3B77C95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1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D740DC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neumonia </w:t>
            </w:r>
          </w:p>
          <w:p w14:paraId="6840AEA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147A35E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F73DAC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0A9DE78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66C805F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(11.1%)</w:t>
            </w:r>
          </w:p>
        </w:tc>
        <w:tc>
          <w:tcPr>
            <w:tcW w:w="1440" w:type="dxa"/>
            <w:shd w:val="clear" w:color="auto" w:fill="E7E6E6" w:themeFill="background2"/>
          </w:tcPr>
          <w:p w14:paraId="2299284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bacteriaceae</w:t>
            </w:r>
          </w:p>
          <w:p w14:paraId="68ABD0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7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22692B7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7B4491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350" w:type="dxa"/>
            <w:shd w:val="clear" w:color="auto" w:fill="E7E6E6" w:themeFill="background2"/>
          </w:tcPr>
          <w:p w14:paraId="1A64FC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uss</w:t>
            </w:r>
            <w:proofErr w:type="spellEnd"/>
          </w:p>
          <w:p w14:paraId="2F3D71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3%)</w:t>
            </w:r>
          </w:p>
        </w:tc>
      </w:tr>
      <w:tr w:rsidR="005870EE" w:rsidRPr="006F5C25" w14:paraId="16275665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5AB0172E" w14:textId="50991BC2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Ind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umar&lt;/Author&gt;&lt;Year&gt;2014&lt;/Year&gt;&lt;RecNum&gt;300&lt;/RecNum&gt;&lt;DisplayText&gt;[83]&lt;/DisplayText&gt;&lt;record&gt;&lt;rec-number&gt;300&lt;/rec-number&gt;&lt;foreign-keys&gt;&lt;key app="EN" db-id="rfaz9x22kvwd9oevte1vpa2sx590t5dfesxp" timestamp="1517473638"&gt;300&lt;/key&gt;&lt;/foreign-keys&gt;&lt;ref-type name="Journal Article"&gt;17&lt;/ref-type&gt;&lt;contributors&gt;&lt;authors&gt;&lt;author&gt;Kumar, A&lt;/author&gt;&lt;author&gt;Biswal, M&lt;/author&gt;&lt;author&gt;Dhaliwal, N&lt;/author&gt;&lt;author&gt;Mahesh, R&lt;/author&gt;&lt;author&gt;Appannanavar, SB&lt;/author&gt;&lt;author&gt;Gautam, V&lt;/author&gt;&lt;author&gt;Ray, P&lt;/author&gt;&lt;author&gt;Gupta, AK&lt;/author&gt;&lt;author&gt;Taneja, N&lt;/author&gt;&lt;/authors&gt;&lt;/contributors&gt;&lt;titles&gt;&lt;title&gt;Point prevalence surveys of healthcare-associated infections and use of indwelling devices and antimicrobials over three years in a tertiary care hospital in India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72-274&lt;/pages&gt;&lt;volume&gt;86&lt;/volume&gt;&lt;number&gt;4&lt;/number&gt;&lt;dates&gt;&lt;year&gt;2014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3" w:tooltip="Kumar, 2014 #30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3076288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  <w:shd w:val="clear" w:color="auto" w:fill="FFFFFF" w:themeFill="background1"/>
          </w:tcPr>
          <w:p w14:paraId="3FFDEE0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umar et al., 2014</w:t>
            </w:r>
          </w:p>
        </w:tc>
        <w:tc>
          <w:tcPr>
            <w:tcW w:w="1016" w:type="dxa"/>
            <w:shd w:val="clear" w:color="auto" w:fill="FFFFFF" w:themeFill="background1"/>
          </w:tcPr>
          <w:p w14:paraId="0BA16FB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 Hospital</w:t>
            </w:r>
          </w:p>
        </w:tc>
        <w:tc>
          <w:tcPr>
            <w:tcW w:w="874" w:type="dxa"/>
            <w:shd w:val="clear" w:color="auto" w:fill="FFFFFF" w:themeFill="background1"/>
          </w:tcPr>
          <w:p w14:paraId="4B478B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FFFFFF" w:themeFill="background1"/>
          </w:tcPr>
          <w:p w14:paraId="12CF279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302F6D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8 and 2011</w:t>
            </w:r>
          </w:p>
        </w:tc>
        <w:tc>
          <w:tcPr>
            <w:tcW w:w="989" w:type="dxa"/>
            <w:shd w:val="clear" w:color="auto" w:fill="FFFFFF" w:themeFill="background1"/>
          </w:tcPr>
          <w:p w14:paraId="269535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25/1834</w:t>
            </w:r>
          </w:p>
          <w:p w14:paraId="4541E19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8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B7855A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27B45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3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6E2A25E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pper respiratory tract infections</w:t>
            </w:r>
          </w:p>
          <w:p w14:paraId="61FCB32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6.0%)</w:t>
            </w:r>
          </w:p>
        </w:tc>
        <w:tc>
          <w:tcPr>
            <w:tcW w:w="1170" w:type="dxa"/>
            <w:shd w:val="clear" w:color="auto" w:fill="FFFFFF" w:themeFill="background1"/>
          </w:tcPr>
          <w:p w14:paraId="3672E89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152C75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.0%)</w:t>
            </w:r>
          </w:p>
        </w:tc>
        <w:tc>
          <w:tcPr>
            <w:tcW w:w="1440" w:type="dxa"/>
            <w:shd w:val="clear" w:color="auto" w:fill="FFFFFF" w:themeFill="background1"/>
          </w:tcPr>
          <w:p w14:paraId="0FB7566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</w:t>
            </w:r>
          </w:p>
          <w:p w14:paraId="077ADE5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170" w:type="dxa"/>
            <w:shd w:val="clear" w:color="auto" w:fill="FFFFFF" w:themeFill="background1"/>
          </w:tcPr>
          <w:p w14:paraId="0FAFEA6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6ABF1EA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350" w:type="dxa"/>
            <w:shd w:val="clear" w:color="auto" w:fill="FFFFFF" w:themeFill="background1"/>
          </w:tcPr>
          <w:p w14:paraId="41077B8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calcobaumanni</w:t>
            </w:r>
            <w:proofErr w:type="spellEnd"/>
          </w:p>
          <w:p w14:paraId="5719DC5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.4%)</w:t>
            </w:r>
          </w:p>
        </w:tc>
      </w:tr>
      <w:tr w:rsidR="005870EE" w:rsidRPr="006F5C25" w14:paraId="7D37037C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E2A112B" w14:textId="5B6B979F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hin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ao&lt;/Author&gt;&lt;Year&gt;2014&lt;/Year&gt;&lt;RecNum&gt;332&lt;/RecNum&gt;&lt;DisplayText&gt;[84]&lt;/DisplayText&gt;&lt;record&gt;&lt;rec-number&gt;332&lt;/rec-number&gt;&lt;foreign-keys&gt;&lt;key app="EN" db-id="rfaz9x22kvwd9oevte1vpa2sx590t5dfesxp" timestamp="1518065314"&gt;332&lt;/key&gt;&lt;/foreign-keys&gt;&lt;ref-type name="Journal Article"&gt;17&lt;/ref-type&gt;&lt;contributors&gt;&lt;authors&gt;&lt;author&gt;Tao, Xiu-Bin&lt;/author&gt;&lt;author&gt;Qian, Li-Hua&lt;/author&gt;&lt;author&gt;Li, Yan&lt;/author&gt;&lt;author&gt;Wu, Qun&lt;/author&gt;&lt;author&gt;Ruan, Jing-Jing&lt;/author&gt;&lt;author&gt;Cai, Dong-Zhen&lt;/author&gt;&lt;author&gt;Peng, Hui&lt;/author&gt;&lt;/authors&gt;&lt;/contributors&gt;&lt;titles&gt;&lt;title&gt;Hospital-acquired infection rate in a tertiary care teaching hospital in China: a cross-sectional survey involving 2434 inpatients&lt;/title&gt;&lt;secondary-title&gt;International Journal of Infectious Diseases&lt;/secondary-title&gt;&lt;/titles&gt;&lt;periodical&gt;&lt;full-title&gt;International Journal of Infectious Diseases&lt;/full-title&gt;&lt;abbr-1&gt;Int. J. Infect. Dis.&lt;/abbr-1&gt;&lt;abbr-2&gt;Int J Infect Dis&lt;/abbr-2&gt;&lt;/periodical&gt;&lt;pages&gt;7-9&lt;/pages&gt;&lt;volume&gt;27&lt;/volume&gt;&lt;dates&gt;&lt;year&gt;2014&lt;/year&gt;&lt;/dates&gt;&lt;isbn&gt;1201-9712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4" w:tooltip="Tao, 2014 #33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2EE18C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E7E6E6" w:themeFill="background2"/>
          </w:tcPr>
          <w:p w14:paraId="1DD6962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Tao et al., 2014</w:t>
            </w:r>
          </w:p>
        </w:tc>
        <w:tc>
          <w:tcPr>
            <w:tcW w:w="1016" w:type="dxa"/>
            <w:shd w:val="clear" w:color="auto" w:fill="E7E6E6" w:themeFill="background2"/>
          </w:tcPr>
          <w:p w14:paraId="4C4B701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8 wards</w:t>
            </w:r>
          </w:p>
        </w:tc>
        <w:tc>
          <w:tcPr>
            <w:tcW w:w="874" w:type="dxa"/>
            <w:shd w:val="clear" w:color="auto" w:fill="E7E6E6" w:themeFill="background2"/>
          </w:tcPr>
          <w:p w14:paraId="05173F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67F860F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S CDC</w:t>
            </w:r>
          </w:p>
        </w:tc>
        <w:tc>
          <w:tcPr>
            <w:tcW w:w="954" w:type="dxa"/>
            <w:shd w:val="clear" w:color="auto" w:fill="E7E6E6" w:themeFill="background2"/>
          </w:tcPr>
          <w:p w14:paraId="3EAC990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ovember 13,2013</w:t>
            </w:r>
          </w:p>
        </w:tc>
        <w:tc>
          <w:tcPr>
            <w:tcW w:w="989" w:type="dxa"/>
            <w:shd w:val="clear" w:color="auto" w:fill="E7E6E6" w:themeFill="background2"/>
          </w:tcPr>
          <w:p w14:paraId="7E769AD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86/2434</w:t>
            </w:r>
          </w:p>
          <w:p w14:paraId="271E53D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5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1841C9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544924B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9.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15118CB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D50305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2.9%)</w:t>
            </w:r>
          </w:p>
        </w:tc>
        <w:tc>
          <w:tcPr>
            <w:tcW w:w="1170" w:type="dxa"/>
            <w:shd w:val="clear" w:color="auto" w:fill="E7E6E6" w:themeFill="background2"/>
          </w:tcPr>
          <w:p w14:paraId="685AFD4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astrointestinal infections</w:t>
            </w:r>
          </w:p>
          <w:p w14:paraId="05B362D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2%)</w:t>
            </w:r>
          </w:p>
        </w:tc>
        <w:tc>
          <w:tcPr>
            <w:tcW w:w="1440" w:type="dxa"/>
            <w:shd w:val="clear" w:color="auto" w:fill="E7E6E6" w:themeFill="background2"/>
          </w:tcPr>
          <w:p w14:paraId="4DE28D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074CA3A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.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222ED26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eilla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pneumonia</w:t>
            </w:r>
          </w:p>
          <w:p w14:paraId="794B5F2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0%)</w:t>
            </w:r>
          </w:p>
        </w:tc>
        <w:tc>
          <w:tcPr>
            <w:tcW w:w="1350" w:type="dxa"/>
            <w:shd w:val="clear" w:color="auto" w:fill="E7E6E6" w:themeFill="background2"/>
          </w:tcPr>
          <w:p w14:paraId="5B8D9CC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 coli</w:t>
            </w:r>
          </w:p>
          <w:p w14:paraId="62C366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0%)</w:t>
            </w:r>
          </w:p>
        </w:tc>
      </w:tr>
      <w:tr w:rsidR="005870EE" w:rsidRPr="006F5C25" w14:paraId="62698094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428DA282" w14:textId="08E87901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hin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Xie&lt;/Author&gt;&lt;Year&gt;2013&lt;/Year&gt;&lt;RecNum&gt;274&lt;/RecNum&gt;&lt;DisplayText&gt;[85]&lt;/DisplayText&gt;&lt;record&gt;&lt;rec-number&gt;274&lt;/rec-number&gt;&lt;foreign-keys&gt;&lt;key app="EN" db-id="rfaz9x22kvwd9oevte1vpa2sx590t5dfesxp" timestamp="1517148132"&gt;274&lt;/key&gt;&lt;/foreign-keys&gt;&lt;ref-type name="Journal Article"&gt;17&lt;/ref-type&gt;&lt;contributors&gt;&lt;authors&gt;&lt;author&gt;Xie, Duo-shuang&lt;/author&gt;&lt;author&gt;Fu, Xiang-yun&lt;/author&gt;&lt;author&gt;Wang, Hui-fang&lt;/author&gt;&lt;author&gt;Wang, Lei&lt;/author&gt;&lt;author&gt;Li, Rui&lt;/author&gt;&lt;author&gt;Luo, Qin-qing&lt;/author&gt;&lt;author&gt;Xiong, Wei&lt;/author&gt;&lt;/authors&gt;&lt;/contributors&gt;&lt;titles&gt;&lt;title&gt;Annual point-prevalence of healthcare-associated infection surveys in a university hospital in China, 2007–2011&lt;/title&gt;&lt;secondary-title&gt;Journal of infection and public health&lt;/secondary-title&gt;&lt;/titles&gt;&lt;pages&gt;416-422&lt;/pages&gt;&lt;volume&gt;6&lt;/volume&gt;&lt;number&gt;6&lt;/number&gt;&lt;dates&gt;&lt;year&gt;2013&lt;/year&gt;&lt;/dates&gt;&lt;isbn&gt;1876-034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5" w:tooltip="Xie, 2013 #274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4EA035C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FFFFFF" w:themeFill="background1"/>
          </w:tcPr>
          <w:p w14:paraId="733D253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Xie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3</w:t>
            </w:r>
          </w:p>
        </w:tc>
        <w:tc>
          <w:tcPr>
            <w:tcW w:w="1016" w:type="dxa"/>
            <w:shd w:val="clear" w:color="auto" w:fill="FFFFFF" w:themeFill="background1"/>
          </w:tcPr>
          <w:p w14:paraId="0BC9486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 departments</w:t>
            </w:r>
          </w:p>
        </w:tc>
        <w:tc>
          <w:tcPr>
            <w:tcW w:w="874" w:type="dxa"/>
            <w:shd w:val="clear" w:color="auto" w:fill="FFFFFF" w:themeFill="background1"/>
          </w:tcPr>
          <w:p w14:paraId="43EAA14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1B3929A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ISS</w:t>
            </w:r>
          </w:p>
        </w:tc>
        <w:tc>
          <w:tcPr>
            <w:tcW w:w="954" w:type="dxa"/>
            <w:shd w:val="clear" w:color="auto" w:fill="FFFFFF" w:themeFill="background1"/>
          </w:tcPr>
          <w:p w14:paraId="7AFFF33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7-2011</w:t>
            </w:r>
          </w:p>
        </w:tc>
        <w:tc>
          <w:tcPr>
            <w:tcW w:w="989" w:type="dxa"/>
            <w:shd w:val="clear" w:color="auto" w:fill="FFFFFF" w:themeFill="background1"/>
          </w:tcPr>
          <w:p w14:paraId="48224F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87/9533</w:t>
            </w:r>
          </w:p>
          <w:p w14:paraId="673DEB3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4D76C2D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601D0AE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4.1%)</w:t>
            </w:r>
          </w:p>
        </w:tc>
        <w:tc>
          <w:tcPr>
            <w:tcW w:w="1080" w:type="dxa"/>
            <w:shd w:val="clear" w:color="auto" w:fill="FFFFFF" w:themeFill="background1"/>
          </w:tcPr>
          <w:p w14:paraId="5538B3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7B42D02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8.9%)</w:t>
            </w:r>
          </w:p>
        </w:tc>
        <w:tc>
          <w:tcPr>
            <w:tcW w:w="1170" w:type="dxa"/>
            <w:shd w:val="clear" w:color="auto" w:fill="FFFFFF" w:themeFill="background1"/>
          </w:tcPr>
          <w:p w14:paraId="4D388A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0D193C0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9%)</w:t>
            </w:r>
          </w:p>
        </w:tc>
        <w:tc>
          <w:tcPr>
            <w:tcW w:w="1440" w:type="dxa"/>
            <w:shd w:val="clear" w:color="auto" w:fill="FFFFFF" w:themeFill="background1"/>
          </w:tcPr>
          <w:p w14:paraId="1C1FEE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101C9CB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4%)</w:t>
            </w:r>
          </w:p>
        </w:tc>
        <w:tc>
          <w:tcPr>
            <w:tcW w:w="1170" w:type="dxa"/>
            <w:shd w:val="clear" w:color="auto" w:fill="FFFFFF" w:themeFill="background1"/>
          </w:tcPr>
          <w:p w14:paraId="34B3C91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7035E67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9%)</w:t>
            </w:r>
          </w:p>
        </w:tc>
        <w:tc>
          <w:tcPr>
            <w:tcW w:w="1350" w:type="dxa"/>
            <w:shd w:val="clear" w:color="auto" w:fill="FFFFFF" w:themeFill="background1"/>
          </w:tcPr>
          <w:p w14:paraId="5ED874F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aumannii</w:t>
            </w:r>
            <w:proofErr w:type="spellEnd"/>
          </w:p>
          <w:p w14:paraId="310D32F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9%)</w:t>
            </w:r>
          </w:p>
        </w:tc>
      </w:tr>
      <w:tr w:rsidR="005870EE" w:rsidRPr="006F5C25" w14:paraId="0F8E5F7A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04768CDB" w14:textId="23F6228D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Iran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skarian&lt;/Author&gt;&lt;Year&gt;2012&lt;/Year&gt;&lt;RecNum&gt;354&lt;/RecNum&gt;&lt;DisplayText&gt;[86]&lt;/DisplayText&gt;&lt;record&gt;&lt;rec-number&gt;354&lt;/rec-number&gt;&lt;foreign-keys&gt;&lt;key app="EN" db-id="rfaz9x22kvwd9oevte1vpa2sx590t5dfesxp" timestamp="1518694392"&gt;354&lt;/key&gt;&lt;/foreign-keys&gt;&lt;ref-type name="Journal Article"&gt;17&lt;/ref-type&gt;&lt;contributors&gt;&lt;authors&gt;&lt;author&gt;Askarian, Mehrdad&lt;/author&gt;&lt;author&gt;Yadollahi, Mahnaz&lt;/author&gt;&lt;author&gt;Assadian, Ojan&lt;/author&gt;&lt;/authors&gt;&lt;/contributors&gt;&lt;titles&gt;&lt;title&gt;Point prevalence and risk factors of hospital acquired infections in a cluster of university-affiliated hospitals in Shiraz, Iran&lt;/title&gt;&lt;secondary-title&gt;Journal of infection and public health&lt;/secondary-title&gt;&lt;/titles&gt;&lt;pages&gt;169-176&lt;/pages&gt;&lt;volume&gt;5&lt;/volume&gt;&lt;number&gt;2&lt;/number&gt;&lt;dates&gt;&lt;year&gt;2012&lt;/year&gt;&lt;/dates&gt;&lt;isbn&gt;1876-034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6" w:tooltip="Askarian, 2012 #354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53064DE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E7E6E6" w:themeFill="background2"/>
          </w:tcPr>
          <w:p w14:paraId="33E868E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skarian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2  </w:t>
            </w:r>
          </w:p>
        </w:tc>
        <w:tc>
          <w:tcPr>
            <w:tcW w:w="1016" w:type="dxa"/>
            <w:shd w:val="clear" w:color="auto" w:fill="E7E6E6" w:themeFill="background2"/>
          </w:tcPr>
          <w:p w14:paraId="760DE7D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8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0E83451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5CFD9F0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NIS</w:t>
            </w:r>
          </w:p>
        </w:tc>
        <w:tc>
          <w:tcPr>
            <w:tcW w:w="954" w:type="dxa"/>
            <w:shd w:val="clear" w:color="auto" w:fill="E7E6E6" w:themeFill="background2"/>
          </w:tcPr>
          <w:p w14:paraId="08CAA11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008-2009</w:t>
            </w:r>
          </w:p>
        </w:tc>
        <w:tc>
          <w:tcPr>
            <w:tcW w:w="989" w:type="dxa"/>
            <w:shd w:val="clear" w:color="auto" w:fill="E7E6E6" w:themeFill="background2"/>
          </w:tcPr>
          <w:p w14:paraId="6091D4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23/3450</w:t>
            </w:r>
          </w:p>
          <w:p w14:paraId="5596FA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1C2654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0571A3C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6.6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3A3BA1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6B27E1A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7%)</w:t>
            </w:r>
          </w:p>
        </w:tc>
        <w:tc>
          <w:tcPr>
            <w:tcW w:w="1170" w:type="dxa"/>
            <w:shd w:val="clear" w:color="auto" w:fill="E7E6E6" w:themeFill="background2"/>
          </w:tcPr>
          <w:p w14:paraId="740956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53A175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9%)</w:t>
            </w:r>
          </w:p>
        </w:tc>
        <w:tc>
          <w:tcPr>
            <w:tcW w:w="1440" w:type="dxa"/>
            <w:shd w:val="clear" w:color="auto" w:fill="E7E6E6" w:themeFill="background2"/>
          </w:tcPr>
          <w:p w14:paraId="409D447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6C591C8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31A7DB2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605371C3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63F180AB" w14:textId="4A0106CB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Vietnam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hu&lt;/Author&gt;&lt;Year&gt;2011&lt;/Year&gt;&lt;RecNum&gt;290&lt;/RecNum&gt;&lt;DisplayText&gt;[87]&lt;/DisplayText&gt;&lt;record&gt;&lt;rec-number&gt;290&lt;/rec-number&gt;&lt;foreign-keys&gt;&lt;key app="EN" db-id="rfaz9x22kvwd9oevte1vpa2sx590t5dfesxp" timestamp="1517406272"&gt;290&lt;/key&gt;&lt;/foreign-keys&gt;&lt;ref-type name="Journal Article"&gt;17&lt;/ref-type&gt;&lt;contributors&gt;&lt;authors&gt;&lt;author&gt;Thu, Truong Arm&lt;/author&gt;&lt;author&gt;Hung, Nguyen Viet&lt;/author&gt;&lt;author&gt;Quang, Nguyen Ngo&lt;/author&gt;&lt;author&gt;Archibald, Lennox K&lt;/author&gt;&lt;author&gt;Harun-Or-Rashid, Md&lt;/author&gt;&lt;author&gt;Sakamoto, Junichi&lt;/author&gt;&lt;/authors&gt;&lt;/contributors&gt;&lt;titles&gt;&lt;title&gt;A point-prevalence study on healthcare-associated infections in Vietnam: public health implications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1039-1041&lt;/pages&gt;&lt;volume&gt;32&lt;/volume&gt;&lt;number&gt;10&lt;/number&gt;&lt;dates&gt;&lt;year&gt;2011&lt;/year&gt;&lt;/dates&gt;&lt;isbn&gt;0899-823X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7" w:tooltip="Thu, 2011 #29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7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42E2068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  <w:shd w:val="clear" w:color="auto" w:fill="FFFFFF" w:themeFill="background1"/>
          </w:tcPr>
          <w:p w14:paraId="74220E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Thu et al., 2011</w:t>
            </w:r>
          </w:p>
        </w:tc>
        <w:tc>
          <w:tcPr>
            <w:tcW w:w="1016" w:type="dxa"/>
            <w:shd w:val="clear" w:color="auto" w:fill="FFFFFF" w:themeFill="background1"/>
          </w:tcPr>
          <w:p w14:paraId="598BEAA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6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67B5EF8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FFFFFF" w:themeFill="background1"/>
          </w:tcPr>
          <w:p w14:paraId="49B390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08B757E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February 2008- December 2009</w:t>
            </w:r>
          </w:p>
        </w:tc>
        <w:tc>
          <w:tcPr>
            <w:tcW w:w="989" w:type="dxa"/>
            <w:shd w:val="clear" w:color="auto" w:fill="FFFFFF" w:themeFill="background1"/>
          </w:tcPr>
          <w:p w14:paraId="7CB4BB6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53/7571</w:t>
            </w:r>
          </w:p>
          <w:p w14:paraId="3C86EB0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7.3%)</w:t>
            </w:r>
          </w:p>
        </w:tc>
        <w:tc>
          <w:tcPr>
            <w:tcW w:w="1080" w:type="dxa"/>
            <w:shd w:val="clear" w:color="auto" w:fill="FFFFFF" w:themeFill="background1"/>
          </w:tcPr>
          <w:p w14:paraId="1EF3992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024741B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1.9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2AFD29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E2E693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7.5%)</w:t>
            </w:r>
          </w:p>
        </w:tc>
        <w:tc>
          <w:tcPr>
            <w:tcW w:w="1170" w:type="dxa"/>
            <w:shd w:val="clear" w:color="auto" w:fill="FFFFFF" w:themeFill="background1"/>
          </w:tcPr>
          <w:p w14:paraId="4587073E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440" w:type="dxa"/>
            <w:shd w:val="clear" w:color="auto" w:fill="FFFFFF" w:themeFill="background1"/>
          </w:tcPr>
          <w:p w14:paraId="682DA46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3A09A75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1.5%)</w:t>
            </w:r>
          </w:p>
        </w:tc>
        <w:tc>
          <w:tcPr>
            <w:tcW w:w="1170" w:type="dxa"/>
            <w:shd w:val="clear" w:color="auto" w:fill="FFFFFF" w:themeFill="background1"/>
          </w:tcPr>
          <w:p w14:paraId="1F6581D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baumannii</w:t>
            </w:r>
            <w:proofErr w:type="spellEnd"/>
          </w:p>
          <w:p w14:paraId="143392D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3%)</w:t>
            </w:r>
          </w:p>
        </w:tc>
        <w:tc>
          <w:tcPr>
            <w:tcW w:w="1350" w:type="dxa"/>
            <w:shd w:val="clear" w:color="auto" w:fill="FFFFFF" w:themeFill="background1"/>
          </w:tcPr>
          <w:p w14:paraId="199410C1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5F06DC4F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C4021C6" w14:textId="4217E8E2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ongolia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Ider&lt;/Author&gt;&lt;Year&gt;2010&lt;/Year&gt;&lt;RecNum&gt;333&lt;/RecNum&gt;&lt;DisplayText&gt;[88]&lt;/DisplayText&gt;&lt;record&gt;&lt;rec-number&gt;333&lt;/rec-number&gt;&lt;foreign-keys&gt;&lt;key app="EN" db-id="rfaz9x22kvwd9oevte1vpa2sx590t5dfesxp" timestamp="1518068041"&gt;333&lt;/key&gt;&lt;/foreign-keys&gt;&lt;ref-type name="Journal Article"&gt;17&lt;/ref-type&gt;&lt;contributors&gt;&lt;authors&gt;&lt;author&gt;Ider, B-E&lt;/author&gt;&lt;author&gt;Clements, Archie&lt;/author&gt;&lt;author&gt;Adams, J&lt;/author&gt;&lt;author&gt;Whitby, M&lt;/author&gt;&lt;author&gt;Muugolog, T&lt;/author&gt;&lt;/authors&gt;&lt;/contributors&gt;&lt;titles&gt;&lt;title&gt;Prevalence of hospital-acquired infections and antibiotic use in two tertiary Mongolian hospital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14-219&lt;/pages&gt;&lt;volume&gt;75&lt;/volume&gt;&lt;number&gt;3&lt;/number&gt;&lt;dates&gt;&lt;year&gt;2010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8" w:tooltip="Ider, 2010 #33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8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435CA4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  <w:shd w:val="clear" w:color="auto" w:fill="E7E6E6" w:themeFill="background2"/>
          </w:tcPr>
          <w:p w14:paraId="5416779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Ider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0</w:t>
            </w:r>
          </w:p>
        </w:tc>
        <w:tc>
          <w:tcPr>
            <w:tcW w:w="1016" w:type="dxa"/>
            <w:shd w:val="clear" w:color="auto" w:fill="E7E6E6" w:themeFill="background2"/>
          </w:tcPr>
          <w:p w14:paraId="7CF64F6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10518FD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240902F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S CDC</w:t>
            </w:r>
          </w:p>
        </w:tc>
        <w:tc>
          <w:tcPr>
            <w:tcW w:w="954" w:type="dxa"/>
            <w:shd w:val="clear" w:color="auto" w:fill="E7E6E6" w:themeFill="background2"/>
          </w:tcPr>
          <w:p w14:paraId="08C3132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eptember 2008</w:t>
            </w:r>
          </w:p>
        </w:tc>
        <w:tc>
          <w:tcPr>
            <w:tcW w:w="989" w:type="dxa"/>
            <w:shd w:val="clear" w:color="auto" w:fill="E7E6E6" w:themeFill="background2"/>
          </w:tcPr>
          <w:p w14:paraId="3EC3523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0/933</w:t>
            </w:r>
          </w:p>
          <w:p w14:paraId="663673B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201AB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25103DE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B22AF7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7CB3249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%)</w:t>
            </w:r>
          </w:p>
        </w:tc>
        <w:tc>
          <w:tcPr>
            <w:tcW w:w="1170" w:type="dxa"/>
            <w:shd w:val="clear" w:color="auto" w:fill="E7E6E6" w:themeFill="background2"/>
          </w:tcPr>
          <w:p w14:paraId="7F8F17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F81E24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%)</w:t>
            </w:r>
          </w:p>
        </w:tc>
        <w:tc>
          <w:tcPr>
            <w:tcW w:w="1440" w:type="dxa"/>
            <w:shd w:val="clear" w:color="auto" w:fill="E7E6E6" w:themeFill="background2"/>
          </w:tcPr>
          <w:p w14:paraId="24D35EA5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E7E6E6" w:themeFill="background2"/>
          </w:tcPr>
          <w:p w14:paraId="5BE29C08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E7E6E6" w:themeFill="background2"/>
          </w:tcPr>
          <w:p w14:paraId="1F88D2AC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6382E75D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253EBC0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72BF757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shd w:val="clear" w:color="auto" w:fill="FFFFFF" w:themeFill="background1"/>
          </w:tcPr>
          <w:p w14:paraId="360B114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  <w:shd w:val="clear" w:color="auto" w:fill="FFFFFF" w:themeFill="background1"/>
          </w:tcPr>
          <w:p w14:paraId="61A3AF8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  <w:shd w:val="clear" w:color="auto" w:fill="FFFFFF" w:themeFill="background1"/>
          </w:tcPr>
          <w:p w14:paraId="5F91D83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  <w:shd w:val="clear" w:color="auto" w:fill="FFFFFF" w:themeFill="background1"/>
          </w:tcPr>
          <w:p w14:paraId="7920675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shd w:val="clear" w:color="auto" w:fill="FFFFFF" w:themeFill="background1"/>
          </w:tcPr>
          <w:p w14:paraId="6B2A02C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  <w:shd w:val="clear" w:color="auto" w:fill="FFFFFF" w:themeFill="background1"/>
          </w:tcPr>
          <w:p w14:paraId="45BA25F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shd w:val="clear" w:color="auto" w:fill="FFFFFF" w:themeFill="background1"/>
          </w:tcPr>
          <w:p w14:paraId="114EAD0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shd w:val="clear" w:color="auto" w:fill="FFFFFF" w:themeFill="background1"/>
          </w:tcPr>
          <w:p w14:paraId="12509F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3A053B3D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14:paraId="75BE5F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235A625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shd w:val="clear" w:color="auto" w:fill="FFFFFF" w:themeFill="background1"/>
          </w:tcPr>
          <w:p w14:paraId="5D7B6FF5" w14:textId="77777777" w:rsidR="005870EE" w:rsidRPr="006F5C25" w:rsidRDefault="005870EE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870EE" w:rsidRPr="006F5C25" w14:paraId="2D9F604D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2FF2C110" w14:textId="6AB0E87A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Chin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Xie&lt;/Author&gt;&lt;Year&gt;2010&lt;/Year&gt;&lt;RecNum&gt;244&lt;/RecNum&gt;&lt;DisplayText&gt;[12]&lt;/DisplayText&gt;&lt;record&gt;&lt;rec-number&gt;244&lt;/rec-number&gt;&lt;foreign-keys&gt;&lt;key app="EN" db-id="rfaz9x22kvwd9oevte1vpa2sx590t5dfesxp" timestamp="1513784477"&gt;244&lt;/key&gt;&lt;/foreign-keys&gt;&lt;ref-type name="Journal Article"&gt;17&lt;/ref-type&gt;&lt;contributors&gt;&lt;authors&gt;&lt;author&gt;Xie, Duo-shuang&lt;/author&gt;&lt;author&gt;Xiong, Wei&lt;/author&gt;&lt;author&gt;Xiang, Li-li&lt;/author&gt;&lt;author&gt;Fu, Xiang-yun&lt;/author&gt;&lt;author&gt;Yu, Yuan-hua&lt;/author&gt;&lt;author&gt;Liu, Li&lt;/author&gt;&lt;author&gt;Huang, Shu-qiong&lt;/author&gt;&lt;author&gt;Wang, Xiao-hui&lt;/author&gt;&lt;author&gt;Gan, Xiu-min&lt;/author&gt;&lt;author&gt;Xu, Min&lt;/author&gt;&lt;/authors&gt;&lt;/contributors&gt;&lt;titles&gt;&lt;title&gt;Point prevalence surveys of healthcare-associated infection in 13 hospitals in Hubei Province, China, 2007–2008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50-155&lt;/pages&gt;&lt;volume&gt;76&lt;/volume&gt;&lt;number&gt;2&lt;/number&gt;&lt;dates&gt;&lt;year&gt;2010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2" w:tooltip="Xie, 2010 #6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0EE55A5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E7E6E6" w:themeFill="background2"/>
          </w:tcPr>
          <w:p w14:paraId="0FC7285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Xie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0</w:t>
            </w:r>
          </w:p>
        </w:tc>
        <w:tc>
          <w:tcPr>
            <w:tcW w:w="1016" w:type="dxa"/>
            <w:shd w:val="clear" w:color="auto" w:fill="E7E6E6" w:themeFill="background2"/>
          </w:tcPr>
          <w:p w14:paraId="6663C46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3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1C71CC9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54C20F9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33DD458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ovember, 2007-November, 2008</w:t>
            </w:r>
          </w:p>
        </w:tc>
        <w:tc>
          <w:tcPr>
            <w:tcW w:w="989" w:type="dxa"/>
            <w:shd w:val="clear" w:color="auto" w:fill="E7E6E6" w:themeFill="background2"/>
          </w:tcPr>
          <w:p w14:paraId="4AC07F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90/20350</w:t>
            </w:r>
          </w:p>
          <w:p w14:paraId="55F25F7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4E461DB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72EEF77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3.1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49909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0E0093C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473304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0B45503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8.6%)</w:t>
            </w:r>
          </w:p>
        </w:tc>
        <w:tc>
          <w:tcPr>
            <w:tcW w:w="1440" w:type="dxa"/>
            <w:shd w:val="clear" w:color="auto" w:fill="E7E6E6" w:themeFill="background2"/>
          </w:tcPr>
          <w:p w14:paraId="7D22D22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3BE5E8C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6.4%)</w:t>
            </w:r>
          </w:p>
        </w:tc>
        <w:tc>
          <w:tcPr>
            <w:tcW w:w="1170" w:type="dxa"/>
            <w:shd w:val="clear" w:color="auto" w:fill="E7E6E6" w:themeFill="background2"/>
          </w:tcPr>
          <w:p w14:paraId="7E2011C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2F57DAD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5%)</w:t>
            </w:r>
          </w:p>
        </w:tc>
        <w:tc>
          <w:tcPr>
            <w:tcW w:w="1350" w:type="dxa"/>
            <w:shd w:val="clear" w:color="auto" w:fill="E7E6E6" w:themeFill="background2"/>
          </w:tcPr>
          <w:p w14:paraId="5872226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e (7.9%)</w:t>
            </w:r>
          </w:p>
        </w:tc>
      </w:tr>
      <w:tr w:rsidR="005870EE" w:rsidRPr="006F5C25" w14:paraId="70C965B9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563E465C" w14:textId="02EA4F42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Hong Kong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ee&lt;/Author&gt;&lt;Year&gt;2007&lt;/Year&gt;&lt;RecNum&gt;334&lt;/RecNum&gt;&lt;DisplayText&gt;[89]&lt;/DisplayText&gt;&lt;record&gt;&lt;rec-number&gt;334&lt;/rec-number&gt;&lt;foreign-keys&gt;&lt;key app="EN" db-id="rfaz9x22kvwd9oevte1vpa2sx590t5dfesxp" timestamp="1518070486"&gt;334&lt;/key&gt;&lt;/foreign-keys&gt;&lt;ref-type name="Journal Article"&gt;17&lt;/ref-type&gt;&lt;contributors&gt;&lt;authors&gt;&lt;author&gt;Lee, MK&lt;/author&gt;&lt;author&gt;Chiu, CS&lt;/author&gt;&lt;author&gt;Chow, VC&lt;/author&gt;&lt;author&gt;Lam, RK&lt;/author&gt;&lt;author&gt;Lai, RW&lt;/author&gt;&lt;/authors&gt;&lt;/contributors&gt;&lt;titles&gt;&lt;title&gt;Prevalence of hospital infection and antibiotic use at a university medical center in Hong Kong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341-347&lt;/pages&gt;&lt;volume&gt;65&lt;/volume&gt;&lt;number&gt;4&lt;/number&gt;&lt;dates&gt;&lt;year&gt;2007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9" w:tooltip="Lee, 2007 #334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9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2E1E0FD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FFFFFF" w:themeFill="background1"/>
          </w:tcPr>
          <w:p w14:paraId="52526B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ee et al., 2007</w:t>
            </w:r>
          </w:p>
        </w:tc>
        <w:tc>
          <w:tcPr>
            <w:tcW w:w="1016" w:type="dxa"/>
            <w:shd w:val="clear" w:color="auto" w:fill="FFFFFF" w:themeFill="background1"/>
          </w:tcPr>
          <w:p w14:paraId="3EF1B58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 hospital</w:t>
            </w:r>
          </w:p>
        </w:tc>
        <w:tc>
          <w:tcPr>
            <w:tcW w:w="874" w:type="dxa"/>
            <w:shd w:val="clear" w:color="auto" w:fill="FFFFFF" w:themeFill="background1"/>
          </w:tcPr>
          <w:p w14:paraId="59CEF60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FFFFFF" w:themeFill="background1"/>
          </w:tcPr>
          <w:p w14:paraId="73C25F6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FFFFFF" w:themeFill="background1"/>
          </w:tcPr>
          <w:p w14:paraId="02D22CD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eptember 7,2005</w:t>
            </w:r>
          </w:p>
        </w:tc>
        <w:tc>
          <w:tcPr>
            <w:tcW w:w="989" w:type="dxa"/>
            <w:shd w:val="clear" w:color="auto" w:fill="FFFFFF" w:themeFill="background1"/>
          </w:tcPr>
          <w:p w14:paraId="540DE4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1/1021</w:t>
            </w:r>
          </w:p>
          <w:p w14:paraId="34144F3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0A309A4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059C25D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3%)</w:t>
            </w:r>
          </w:p>
        </w:tc>
        <w:tc>
          <w:tcPr>
            <w:tcW w:w="1080" w:type="dxa"/>
            <w:shd w:val="clear" w:color="auto" w:fill="FFFFFF" w:themeFill="background1"/>
          </w:tcPr>
          <w:p w14:paraId="5265310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0F15C3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6.2%)</w:t>
            </w:r>
          </w:p>
        </w:tc>
        <w:tc>
          <w:tcPr>
            <w:tcW w:w="1170" w:type="dxa"/>
            <w:shd w:val="clear" w:color="auto" w:fill="FFFFFF" w:themeFill="background1"/>
          </w:tcPr>
          <w:p w14:paraId="50ECE6E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2B62A15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4%)</w:t>
            </w:r>
          </w:p>
        </w:tc>
        <w:tc>
          <w:tcPr>
            <w:tcW w:w="1440" w:type="dxa"/>
            <w:shd w:val="clear" w:color="auto" w:fill="FFFFFF" w:themeFill="background1"/>
          </w:tcPr>
          <w:p w14:paraId="01D4E27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5F0006B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N/A)</w:t>
            </w:r>
          </w:p>
        </w:tc>
        <w:tc>
          <w:tcPr>
            <w:tcW w:w="1170" w:type="dxa"/>
            <w:shd w:val="clear" w:color="auto" w:fill="FFFFFF" w:themeFill="background1"/>
          </w:tcPr>
          <w:p w14:paraId="1F0E18B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7AD5D4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N/A)</w:t>
            </w:r>
          </w:p>
        </w:tc>
        <w:tc>
          <w:tcPr>
            <w:tcW w:w="1350" w:type="dxa"/>
            <w:shd w:val="clear" w:color="auto" w:fill="FFFFFF" w:themeFill="background1"/>
          </w:tcPr>
          <w:p w14:paraId="784B034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047E16E5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79506D8E" w14:textId="5E8C665E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Saudi Arab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alkhy&lt;/Author&gt;&lt;Year&gt;2006&lt;/Year&gt;&lt;RecNum&gt;282&lt;/RecNum&gt;&lt;DisplayText&gt;[90]&lt;/DisplayText&gt;&lt;record&gt;&lt;rec-number&gt;282&lt;/rec-number&gt;&lt;foreign-keys&gt;&lt;key app="EN" db-id="rfaz9x22kvwd9oevte1vpa2sx590t5dfesxp" timestamp="1517385289"&gt;282&lt;/key&gt;&lt;/foreign-keys&gt;&lt;ref-type name="Journal Article"&gt;17&lt;/ref-type&gt;&lt;contributors&gt;&lt;authors&gt;&lt;author&gt;Balkhy, Hanan H&lt;/author&gt;&lt;author&gt;Cunningham, Gwen&lt;/author&gt;&lt;author&gt;Chew, Fong Khew&lt;/author&gt;&lt;author&gt;Francis, Christine&lt;/author&gt;&lt;author&gt;Al Nakhli, Daifallah J&lt;/author&gt;&lt;author&gt;Almuneef, Maha A&lt;/author&gt;&lt;author&gt;Memish, Ziad A&lt;/author&gt;&lt;/authors&gt;&lt;/contributors&gt;&lt;titles&gt;&lt;title&gt;Hospital-and community-acquired infections: a point prevalence and risk factors survey in a tertiary care center in Saudi Arabia&lt;/title&gt;&lt;secondary-title&gt;International journal of infectious diseases&lt;/secondary-title&gt;&lt;/titles&gt;&lt;periodical&gt;&lt;full-title&gt;International Journal of Infectious Diseases&lt;/full-title&gt;&lt;abbr-1&gt;Int. J. Infect. Dis.&lt;/abbr-1&gt;&lt;abbr-2&gt;Int J Infect Dis&lt;/abbr-2&gt;&lt;/periodical&gt;&lt;pages&gt;326-333&lt;/pages&gt;&lt;volume&gt;10&lt;/volume&gt;&lt;number&gt;4&lt;/number&gt;&lt;dates&gt;&lt;year&gt;2006&lt;/year&gt;&lt;/dates&gt;&lt;isbn&gt;1201-9712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0" w:tooltip="Balkhy, 2006 #28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0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1D87CA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7D6EDDA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alkhy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06</w:t>
            </w:r>
          </w:p>
        </w:tc>
        <w:tc>
          <w:tcPr>
            <w:tcW w:w="1016" w:type="dxa"/>
            <w:shd w:val="clear" w:color="auto" w:fill="E7E6E6" w:themeFill="background2"/>
          </w:tcPr>
          <w:p w14:paraId="213AC9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 units</w:t>
            </w:r>
          </w:p>
        </w:tc>
        <w:tc>
          <w:tcPr>
            <w:tcW w:w="874" w:type="dxa"/>
            <w:shd w:val="clear" w:color="auto" w:fill="E7E6E6" w:themeFill="background2"/>
          </w:tcPr>
          <w:p w14:paraId="67617D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2205B5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shd w:val="clear" w:color="auto" w:fill="E7E6E6" w:themeFill="background2"/>
          </w:tcPr>
          <w:p w14:paraId="501E5D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 2003</w:t>
            </w:r>
          </w:p>
        </w:tc>
        <w:tc>
          <w:tcPr>
            <w:tcW w:w="989" w:type="dxa"/>
            <w:shd w:val="clear" w:color="auto" w:fill="E7E6E6" w:themeFill="background2"/>
          </w:tcPr>
          <w:p w14:paraId="37ECB0D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38/562</w:t>
            </w:r>
          </w:p>
          <w:p w14:paraId="0E49690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7%)</w:t>
            </w:r>
          </w:p>
        </w:tc>
        <w:tc>
          <w:tcPr>
            <w:tcW w:w="1080" w:type="dxa"/>
            <w:shd w:val="clear" w:color="auto" w:fill="E7E6E6" w:themeFill="background2"/>
          </w:tcPr>
          <w:p w14:paraId="314FC0A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5B9DE76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1.1%)</w:t>
            </w:r>
          </w:p>
        </w:tc>
        <w:tc>
          <w:tcPr>
            <w:tcW w:w="1080" w:type="dxa"/>
            <w:shd w:val="clear" w:color="auto" w:fill="E7E6E6" w:themeFill="background2"/>
          </w:tcPr>
          <w:p w14:paraId="53C46C5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Ventilator acquired pneumonia</w:t>
            </w:r>
          </w:p>
          <w:p w14:paraId="317CDF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8.9%)</w:t>
            </w:r>
          </w:p>
        </w:tc>
        <w:tc>
          <w:tcPr>
            <w:tcW w:w="1170" w:type="dxa"/>
            <w:shd w:val="clear" w:color="auto" w:fill="E7E6E6" w:themeFill="background2"/>
          </w:tcPr>
          <w:p w14:paraId="1E8419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4CCBAD6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4.4%)</w:t>
            </w:r>
          </w:p>
        </w:tc>
        <w:tc>
          <w:tcPr>
            <w:tcW w:w="1440" w:type="dxa"/>
            <w:shd w:val="clear" w:color="auto" w:fill="E7E6E6" w:themeFill="background2"/>
          </w:tcPr>
          <w:p w14:paraId="3CC87A7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species</w:t>
            </w:r>
          </w:p>
          <w:p w14:paraId="720E576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9%)</w:t>
            </w:r>
          </w:p>
        </w:tc>
        <w:tc>
          <w:tcPr>
            <w:tcW w:w="1170" w:type="dxa"/>
            <w:shd w:val="clear" w:color="auto" w:fill="E7E6E6" w:themeFill="background2"/>
          </w:tcPr>
          <w:p w14:paraId="2B3D06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Enterococcuss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species</w:t>
            </w:r>
          </w:p>
          <w:p w14:paraId="5F1C35B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9%)</w:t>
            </w:r>
          </w:p>
        </w:tc>
        <w:tc>
          <w:tcPr>
            <w:tcW w:w="1350" w:type="dxa"/>
            <w:shd w:val="clear" w:color="auto" w:fill="E7E6E6" w:themeFill="background2"/>
          </w:tcPr>
          <w:p w14:paraId="5844C5A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e</w:t>
            </w:r>
          </w:p>
          <w:p w14:paraId="615E94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7%)</w:t>
            </w:r>
          </w:p>
        </w:tc>
      </w:tr>
      <w:tr w:rsidR="005870EE" w:rsidRPr="006F5C25" w14:paraId="34CA33F9" w14:textId="77777777" w:rsidTr="0068026B">
        <w:trPr>
          <w:trHeight w:val="288"/>
        </w:trPr>
        <w:tc>
          <w:tcPr>
            <w:tcW w:w="1080" w:type="dxa"/>
            <w:shd w:val="clear" w:color="auto" w:fill="FFFFFF" w:themeFill="background1"/>
          </w:tcPr>
          <w:p w14:paraId="7441140C" w14:textId="6079A00E" w:rsidR="005870EE" w:rsidRPr="006F5C25" w:rsidRDefault="005870EE" w:rsidP="00624168">
            <w:pPr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Thailand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Danchaivijitr&lt;/Author&gt;&lt;Year&gt;2005&lt;/Year&gt;&lt;RecNum&gt;279&lt;/RecNum&gt;&lt;DisplayText&gt;[91]&lt;/DisplayText&gt;&lt;record&gt;&lt;rec-number&gt;279&lt;/rec-number&gt;&lt;foreign-keys&gt;&lt;key app="EN" db-id="rfaz9x22kvwd9oevte1vpa2sx590t5dfesxp" timestamp="1517379276"&gt;279&lt;/key&gt;&lt;/foreign-keys&gt;&lt;ref-type name="Journal Article"&gt;17&lt;/ref-type&gt;&lt;contributors&gt;&lt;authors&gt;&lt;author&gt;Danchaivijitr, Somwang&lt;/author&gt;&lt;author&gt;Dhiraputra, Chertsak&lt;/author&gt;&lt;author&gt;Santiprasitkul, S&lt;/author&gt;&lt;author&gt;Judaeng, T&lt;/author&gt;&lt;/authors&gt;&lt;/contributors&gt;&lt;titles&gt;&lt;title&gt;Prevalence and impacts of nosocomial infection in Thailand 2001&lt;/title&gt;&lt;secondary-title&gt;J Med Assoc Thai&lt;/secondary-title&gt;&lt;/titles&gt;&lt;periodical&gt;&lt;full-title&gt;Journal of the Medical Association of Thailand&lt;/full-title&gt;&lt;abbr-1&gt;J. Med. Assoc. Thai.&lt;/abbr-1&gt;&lt;abbr-2&gt;J Med Assoc Thai&lt;/abbr-2&gt;&lt;/periodical&gt;&lt;pages&gt;S1-9&lt;/pages&gt;&lt;volume&gt;88&lt;/volume&gt;&lt;number&gt;Suppl 10&lt;/number&gt;&lt;dates&gt;&lt;year&gt;2005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1" w:tooltip="Danchaivijitr, 2005 #87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FFFFFF" w:themeFill="background1"/>
          </w:tcPr>
          <w:p w14:paraId="7FAB0DC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  <w:shd w:val="clear" w:color="auto" w:fill="FFFFFF" w:themeFill="background1"/>
          </w:tcPr>
          <w:p w14:paraId="603CDAE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Danchaivijitret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al., 2005</w:t>
            </w:r>
          </w:p>
        </w:tc>
        <w:tc>
          <w:tcPr>
            <w:tcW w:w="1016" w:type="dxa"/>
            <w:shd w:val="clear" w:color="auto" w:fill="FFFFFF" w:themeFill="background1"/>
          </w:tcPr>
          <w:p w14:paraId="19A74FC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2 hospitals</w:t>
            </w:r>
          </w:p>
        </w:tc>
        <w:tc>
          <w:tcPr>
            <w:tcW w:w="874" w:type="dxa"/>
            <w:shd w:val="clear" w:color="auto" w:fill="FFFFFF" w:themeFill="background1"/>
          </w:tcPr>
          <w:p w14:paraId="42AD2A9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Two </w:t>
            </w:r>
            <w:proofErr w:type="gram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week</w:t>
            </w:r>
            <w:proofErr w:type="gramEnd"/>
          </w:p>
        </w:tc>
        <w:tc>
          <w:tcPr>
            <w:tcW w:w="847" w:type="dxa"/>
            <w:shd w:val="clear" w:color="auto" w:fill="FFFFFF" w:themeFill="background1"/>
          </w:tcPr>
          <w:p w14:paraId="0846AD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shd w:val="clear" w:color="auto" w:fill="FFFFFF" w:themeFill="background1"/>
          </w:tcPr>
          <w:p w14:paraId="1A8A5DB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rch 12- March 25 2001</w:t>
            </w:r>
          </w:p>
        </w:tc>
        <w:tc>
          <w:tcPr>
            <w:tcW w:w="989" w:type="dxa"/>
            <w:shd w:val="clear" w:color="auto" w:fill="FFFFFF" w:themeFill="background1"/>
          </w:tcPr>
          <w:p w14:paraId="493A3DC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181/18456</w:t>
            </w:r>
          </w:p>
          <w:p w14:paraId="5A60BE4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4%)</w:t>
            </w:r>
          </w:p>
        </w:tc>
        <w:tc>
          <w:tcPr>
            <w:tcW w:w="1080" w:type="dxa"/>
            <w:shd w:val="clear" w:color="auto" w:fill="FFFFFF" w:themeFill="background1"/>
          </w:tcPr>
          <w:p w14:paraId="4C70927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15AFD5E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4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15AE676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5EC265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5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2CC870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B64897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440" w:type="dxa"/>
            <w:shd w:val="clear" w:color="auto" w:fill="FFFFFF" w:themeFill="background1"/>
          </w:tcPr>
          <w:p w14:paraId="3AFA21A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28E9B67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8%)</w:t>
            </w:r>
          </w:p>
        </w:tc>
        <w:tc>
          <w:tcPr>
            <w:tcW w:w="1170" w:type="dxa"/>
            <w:shd w:val="clear" w:color="auto" w:fill="FFFFFF" w:themeFill="background1"/>
          </w:tcPr>
          <w:p w14:paraId="2909F94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</w:t>
            </w:r>
          </w:p>
          <w:p w14:paraId="7EACF0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5%)</w:t>
            </w:r>
          </w:p>
        </w:tc>
        <w:tc>
          <w:tcPr>
            <w:tcW w:w="1350" w:type="dxa"/>
            <w:shd w:val="clear" w:color="auto" w:fill="FFFFFF" w:themeFill="background1"/>
          </w:tcPr>
          <w:p w14:paraId="4BA2E57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 species</w:t>
            </w:r>
          </w:p>
          <w:p w14:paraId="434B24A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0%)</w:t>
            </w:r>
          </w:p>
        </w:tc>
      </w:tr>
      <w:tr w:rsidR="005870EE" w:rsidRPr="006F5C25" w14:paraId="28C25A4D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4C38A35C" w14:textId="74A54974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Malays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ughes&lt;/Author&gt;&lt;Year&gt;2005&lt;/Year&gt;&lt;RecNum&gt;285&lt;/RecNum&gt;&lt;DisplayText&gt;[92]&lt;/DisplayText&gt;&lt;record&gt;&lt;rec-number&gt;285&lt;/rec-number&gt;&lt;foreign-keys&gt;&lt;key app="EN" db-id="rfaz9x22kvwd9oevte1vpa2sx590t5dfesxp" timestamp="1517401337"&gt;285&lt;/key&gt;&lt;/foreign-keys&gt;&lt;ref-type name="Journal Article"&gt;17&lt;/ref-type&gt;&lt;contributors&gt;&lt;authors&gt;&lt;author&gt;Hughes, Andrew J&lt;/author&gt;&lt;author&gt;Ariffin, Norliza&lt;/author&gt;&lt;author&gt;Huat, Tan Lien&lt;/author&gt;&lt;author&gt;Molok, Habibah Abdul&lt;/author&gt;&lt;author&gt;Hashim, Salbiah&lt;/author&gt;&lt;author&gt;Sarijo, Juliana&lt;/author&gt;&lt;author&gt;Latif, Nor Harlida Abd&lt;/author&gt;&lt;author&gt;Hanifah, Yasmin Abu&lt;/author&gt;&lt;author&gt;Kamarulzaman, Adeeba&lt;/author&gt;&lt;/authors&gt;&lt;/contributors&gt;&lt;titles&gt;&lt;title&gt;Prevalence of nosocomial infection and antibiotic use at a university medical center in Malaysia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100-104&lt;/pages&gt;&lt;volume&gt;26&lt;/volume&gt;&lt;number&gt;1&lt;/number&gt;&lt;dates&gt;&lt;year&gt;2005&lt;/year&gt;&lt;/dates&gt;&lt;isbn&gt;0899-823X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2" w:tooltip="Hughes, 2005 #285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33DFDA5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E7E6E6" w:themeFill="background2"/>
          </w:tcPr>
          <w:p w14:paraId="2DC7EDE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ughes et al., 2005</w:t>
            </w:r>
          </w:p>
        </w:tc>
        <w:tc>
          <w:tcPr>
            <w:tcW w:w="1016" w:type="dxa"/>
            <w:shd w:val="clear" w:color="auto" w:fill="E7E6E6" w:themeFill="background2"/>
          </w:tcPr>
          <w:p w14:paraId="69FDCC5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 clinical departments</w:t>
            </w:r>
          </w:p>
        </w:tc>
        <w:tc>
          <w:tcPr>
            <w:tcW w:w="874" w:type="dxa"/>
            <w:shd w:val="clear" w:color="auto" w:fill="E7E6E6" w:themeFill="background2"/>
          </w:tcPr>
          <w:p w14:paraId="489627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shd w:val="clear" w:color="auto" w:fill="E7E6E6" w:themeFill="background2"/>
          </w:tcPr>
          <w:p w14:paraId="43674B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shd w:val="clear" w:color="auto" w:fill="E7E6E6" w:themeFill="background2"/>
          </w:tcPr>
          <w:p w14:paraId="6CD27BF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July 16-17, 2001</w:t>
            </w:r>
          </w:p>
        </w:tc>
        <w:tc>
          <w:tcPr>
            <w:tcW w:w="989" w:type="dxa"/>
            <w:shd w:val="clear" w:color="auto" w:fill="E7E6E6" w:themeFill="background2"/>
          </w:tcPr>
          <w:p w14:paraId="61E988F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75/538</w:t>
            </w:r>
          </w:p>
          <w:p w14:paraId="57376E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3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04A9361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linical sepsis</w:t>
            </w:r>
          </w:p>
          <w:p w14:paraId="6A8D4FA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2.4%)</w:t>
            </w:r>
          </w:p>
        </w:tc>
        <w:tc>
          <w:tcPr>
            <w:tcW w:w="1080" w:type="dxa"/>
            <w:shd w:val="clear" w:color="auto" w:fill="E7E6E6" w:themeFill="background2"/>
          </w:tcPr>
          <w:p w14:paraId="4A3562B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D19681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4%)</w:t>
            </w:r>
          </w:p>
        </w:tc>
        <w:tc>
          <w:tcPr>
            <w:tcW w:w="1170" w:type="dxa"/>
            <w:shd w:val="clear" w:color="auto" w:fill="E7E6E6" w:themeFill="background2"/>
          </w:tcPr>
          <w:p w14:paraId="52BB111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6D8CB94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2%)</w:t>
            </w:r>
          </w:p>
        </w:tc>
        <w:tc>
          <w:tcPr>
            <w:tcW w:w="1440" w:type="dxa"/>
            <w:shd w:val="clear" w:color="auto" w:fill="E7E6E6" w:themeFill="background2"/>
          </w:tcPr>
          <w:p w14:paraId="4AAD1C5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6E25AC3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4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64BCB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RSA</w:t>
            </w:r>
          </w:p>
          <w:p w14:paraId="14CC2AC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350" w:type="dxa"/>
            <w:shd w:val="clear" w:color="auto" w:fill="E7E6E6" w:themeFill="background2"/>
          </w:tcPr>
          <w:p w14:paraId="7792C0C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SSA</w:t>
            </w:r>
          </w:p>
          <w:p w14:paraId="53F9947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8.7%)</w:t>
            </w:r>
          </w:p>
        </w:tc>
      </w:tr>
      <w:tr w:rsidR="00134C18" w:rsidRPr="00134C18" w14:paraId="4CC3B24B" w14:textId="77777777" w:rsidTr="0068026B">
        <w:trPr>
          <w:trHeight w:val="288"/>
        </w:trPr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30EFC1D" w14:textId="67EBE30A" w:rsidR="005870EE" w:rsidRPr="00134C18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Turkey 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Esen&lt;/Author&gt;&lt;Year&gt;2004&lt;/Year&gt;&lt;RecNum&gt;289&lt;/RecNum&gt;&lt;DisplayText&gt;[93]&lt;/DisplayText&gt;&lt;record&gt;&lt;rec-number&gt;289&lt;/rec-number&gt;&lt;foreign-keys&gt;&lt;key app="EN" db-id="rfaz9x22kvwd9oevte1vpa2sx590t5dfesxp" timestamp="1517405308"&gt;289&lt;/key&gt;&lt;/foreign-keys&gt;&lt;ref-type name="Journal Article"&gt;17&lt;/ref-type&gt;&lt;contributors&gt;&lt;authors&gt;&lt;author&gt;Esen, Saban&lt;/author&gt;&lt;author&gt;Leblebicioglu, Hakan&lt;/author&gt;&lt;author&gt;Study Group&lt;/author&gt;&lt;/authors&gt;&lt;/contributors&gt;&lt;titles&gt;&lt;title&gt;Prevalence of nosocomial infections at intensive care units in Turkey: a multicentre 1-day point prevalence study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144-148&lt;/pages&gt;&lt;volume&gt;36&lt;/volume&gt;&lt;number&gt;2&lt;/number&gt;&lt;dates&gt;&lt;year&gt;2004&lt;/year&gt;&lt;/dates&gt;&lt;isbn&gt;0036-5548&lt;/isbn&gt;&lt;urls&gt;&lt;/urls&gt;&lt;/record&gt;&lt;/Cite&gt;&lt;/EndNote&gt;</w:instrTex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3" w:tooltip="Esen, 2004 #289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134C1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0EAAA98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59F5CB1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Esen</w:t>
            </w:r>
            <w:proofErr w:type="spellEnd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 et al., 2004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DB3B31D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56 ICUs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1EB3DF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8B441A9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647B495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eptember 19, 2001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7E776D8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115/236</w:t>
            </w:r>
          </w:p>
          <w:p w14:paraId="75C71794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48.7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1E0842B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4D3B6C1E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8.0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BAF9688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1A2EE53B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3.3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41CCBCC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FC30FE7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5.7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945CCA2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35C85A23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20.8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236D125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6C026FE0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(18.2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48AD2BF" w14:textId="77777777" w:rsidR="005870EE" w:rsidRPr="00134C18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34C18">
              <w:rPr>
                <w:rFonts w:ascii="Times New Roman" w:hAnsi="Times New Roman" w:cs="Times New Roman"/>
                <w:sz w:val="16"/>
                <w:szCs w:val="16"/>
              </w:rPr>
              <w:t>Acinetobacter species (18.2%)</w:t>
            </w:r>
          </w:p>
        </w:tc>
      </w:tr>
      <w:tr w:rsidR="005870EE" w:rsidRPr="006F5C25" w14:paraId="630CC063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9BB6F9" w14:textId="77777777" w:rsidR="005870EE" w:rsidRPr="006F5C25" w:rsidRDefault="005870EE" w:rsidP="0068026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AMERICA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C72C2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F48DE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F4E5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1B38E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6375E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ADD86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54EDC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336BE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C01B2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DE2F3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C508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E8A0D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6F333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870EE" w:rsidRPr="006F5C25" w14:paraId="24D87EDA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B3D7605" w14:textId="4BAD96E7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anad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aylor&lt;/Author&gt;&lt;Year&gt;2016&lt;/Year&gt;&lt;RecNum&gt;250&lt;/RecNum&gt;&lt;DisplayText&gt;[106]&lt;/DisplayText&gt;&lt;record&gt;&lt;rec-number&gt;250&lt;/rec-number&gt;&lt;foreign-keys&gt;&lt;key app="EN" db-id="rfaz9x22kvwd9oevte1vpa2sx590t5dfesxp" timestamp="1514132385"&gt;250&lt;/key&gt;&lt;/foreign-keys&gt;&lt;ref-type name="Journal Article"&gt;17&lt;/ref-type&gt;&lt;contributors&gt;&lt;authors&gt;&lt;author&gt;Taylor, Geoffrey&lt;/author&gt;&lt;author&gt;Gravel, Denise&lt;/author&gt;&lt;author&gt;Matlow, Anne&lt;/author&gt;&lt;author&gt;Embree, Joanne&lt;/author&gt;&lt;author&gt;LeSaux, Nicole&lt;/author&gt;&lt;author&gt;Johnston, Lynn&lt;/author&gt;&lt;author&gt;Suh, Kathryn N&lt;/author&gt;&lt;author&gt;John, Michael&lt;/author&gt;&lt;author&gt;Embil, John&lt;/author&gt;&lt;author&gt;Henderson, Elizabeth&lt;/author&gt;&lt;/authors&gt;&lt;/contributors&gt;&lt;titles&gt;&lt;title&gt;Assessing the magnitude and trends in hospital acquired infections in Canadian hospitals through sequential point prevalence surveys&lt;/title&gt;&lt;secondary-title&gt;Antimicrobial Resistance &amp;amp; Infection Control&lt;/secondary-title&gt;&lt;/titles&gt;&lt;pages&gt;19&lt;/pages&gt;&lt;volume&gt;5&lt;/volume&gt;&lt;number&gt;1&lt;/number&gt;&lt;dates&gt;&lt;year&gt;2016&lt;/year&gt;&lt;/dates&gt;&lt;isbn&gt;2047-2994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6" w:tooltip="Taylor, 2016 #25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FE598C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622C09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Taylor et al., 2016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E443B6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9 hospitals</w:t>
            </w:r>
          </w:p>
        </w:tc>
        <w:tc>
          <w:tcPr>
            <w:tcW w:w="87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AA7954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A162A0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HSN</w:t>
            </w:r>
          </w:p>
        </w:tc>
        <w:tc>
          <w:tcPr>
            <w:tcW w:w="95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F57C7C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February 2009</w:t>
            </w:r>
          </w:p>
        </w:tc>
        <w:tc>
          <w:tcPr>
            <w:tcW w:w="989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597163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173/9953</w:t>
            </w:r>
          </w:p>
          <w:p w14:paraId="403B694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1.7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241F4C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77591E8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4.8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0F635B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078226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8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BCD5AC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01F8F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4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5E173E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5293C7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A01745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870EE" w:rsidRPr="006F5C25" w14:paraId="6C63F56D" w14:textId="77777777" w:rsidTr="0068026B">
        <w:trPr>
          <w:trHeight w:val="288"/>
        </w:trPr>
        <w:tc>
          <w:tcPr>
            <w:tcW w:w="1080" w:type="dxa"/>
          </w:tcPr>
          <w:p w14:paraId="20873DD9" w14:textId="0DFECCD9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Florid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gill&lt;/Author&gt;&lt;Year&gt;2012&lt;/Year&gt;&lt;RecNum&gt;310&lt;/RecNum&gt;&lt;DisplayText&gt;[95]&lt;/DisplayText&gt;&lt;record&gt;&lt;rec-number&gt;310&lt;/rec-number&gt;&lt;foreign-keys&gt;&lt;key app="EN" db-id="rfaz9x22kvwd9oevte1vpa2sx590t5dfesxp" timestamp="1517491320"&gt;310&lt;/key&gt;&lt;/foreign-keys&gt;&lt;ref-type name="Journal Article"&gt;17&lt;/ref-type&gt;&lt;contributors&gt;&lt;authors&gt;&lt;author&gt;Magill, Shelley S&lt;/author&gt;&lt;author&gt;Hellinger, Walter&lt;/author&gt;&lt;author&gt;Cohen, Jessica&lt;/author&gt;&lt;author&gt;Kay, Robyn&lt;/author&gt;&lt;author&gt;Bailey, Christine&lt;/author&gt;&lt;author&gt;Boland, Bonnie&lt;/author&gt;&lt;author&gt;Carey, Darlene&lt;/author&gt;&lt;author&gt;de Guzman, Jessica&lt;/author&gt;&lt;author&gt;Dominguez, Karen&lt;/author&gt;&lt;author&gt;Edwards, Jonathan&lt;/author&gt;&lt;/authors&gt;&lt;/contributors&gt;&lt;titles&gt;&lt;title&gt;Prevalence of healthcare-associated infections in acute care hospitals in Jacksonville, Florida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283-291&lt;/pages&gt;&lt;volume&gt;33&lt;/volume&gt;&lt;number&gt;3&lt;/number&gt;&lt;dates&gt;&lt;year&gt;2012&lt;/year&gt;&lt;/dates&gt;&lt;isbn&gt;0899-823X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5" w:tooltip="Magill, 2012 #77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7F5C80B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</w:tcPr>
          <w:p w14:paraId="1AC24F3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gill et al., 2012</w:t>
            </w:r>
          </w:p>
        </w:tc>
        <w:tc>
          <w:tcPr>
            <w:tcW w:w="1016" w:type="dxa"/>
          </w:tcPr>
          <w:p w14:paraId="2B6497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9 hospitals</w:t>
            </w:r>
          </w:p>
        </w:tc>
        <w:tc>
          <w:tcPr>
            <w:tcW w:w="874" w:type="dxa"/>
          </w:tcPr>
          <w:p w14:paraId="4D07FE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</w:tcPr>
          <w:p w14:paraId="46CD72B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HSN</w:t>
            </w:r>
          </w:p>
        </w:tc>
        <w:tc>
          <w:tcPr>
            <w:tcW w:w="954" w:type="dxa"/>
          </w:tcPr>
          <w:p w14:paraId="52B5E1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ugust 2009</w:t>
            </w:r>
          </w:p>
        </w:tc>
        <w:tc>
          <w:tcPr>
            <w:tcW w:w="989" w:type="dxa"/>
          </w:tcPr>
          <w:p w14:paraId="268B110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1/851</w:t>
            </w:r>
          </w:p>
          <w:p w14:paraId="4019D39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6.0%)</w:t>
            </w:r>
          </w:p>
        </w:tc>
        <w:tc>
          <w:tcPr>
            <w:tcW w:w="1080" w:type="dxa"/>
          </w:tcPr>
          <w:p w14:paraId="39D67C8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7475185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1.0%)</w:t>
            </w:r>
          </w:p>
        </w:tc>
        <w:tc>
          <w:tcPr>
            <w:tcW w:w="1080" w:type="dxa"/>
          </w:tcPr>
          <w:p w14:paraId="4B34C49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4267754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170" w:type="dxa"/>
          </w:tcPr>
          <w:p w14:paraId="160A1DA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1D1F42E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440" w:type="dxa"/>
          </w:tcPr>
          <w:p w14:paraId="5355EE6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22A7F3D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5%)</w:t>
            </w:r>
          </w:p>
        </w:tc>
        <w:tc>
          <w:tcPr>
            <w:tcW w:w="1170" w:type="dxa"/>
          </w:tcPr>
          <w:p w14:paraId="2042FDD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andida species</w:t>
            </w:r>
          </w:p>
          <w:p w14:paraId="4511D0F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3%)</w:t>
            </w:r>
          </w:p>
        </w:tc>
        <w:tc>
          <w:tcPr>
            <w:tcW w:w="1350" w:type="dxa"/>
          </w:tcPr>
          <w:p w14:paraId="5789763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4F89969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8.6%)</w:t>
            </w:r>
          </w:p>
        </w:tc>
      </w:tr>
      <w:tr w:rsidR="005870EE" w:rsidRPr="006F5C25" w14:paraId="7D6B5CE4" w14:textId="77777777" w:rsidTr="0068026B">
        <w:trPr>
          <w:trHeight w:val="288"/>
        </w:trPr>
        <w:tc>
          <w:tcPr>
            <w:tcW w:w="1080" w:type="dxa"/>
            <w:shd w:val="clear" w:color="auto" w:fill="E7E6E6" w:themeFill="background2"/>
          </w:tcPr>
          <w:p w14:paraId="51CB421E" w14:textId="127C5A7A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US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gill&lt;/Author&gt;&lt;Year&gt;2014&lt;/Year&gt;&lt;RecNum&gt;682&lt;/RecNum&gt;&lt;DisplayText&gt;[96]&lt;/DisplayText&gt;&lt;record&gt;&lt;rec-number&gt;682&lt;/rec-number&gt;&lt;foreign-keys&gt;&lt;key app="EN" db-id="5partvetxr0t2jeax0q59v5xe5rr9f5apzev"&gt;682&lt;/key&gt;&lt;/foreign-keys&gt;&lt;ref-type name="Journal Article"&gt;17&lt;/ref-type&gt;&lt;contributors&gt;&lt;authors&gt;&lt;author&gt;Magill, Shelley S&lt;/author&gt;&lt;author&gt;Edwards, Jonathan R&lt;/author&gt;&lt;author&gt;Bamberg, Wendy&lt;/author&gt;&lt;author&gt;Beldavs, Zintars G&lt;/author&gt;&lt;author&gt;Dumyati, Ghinwa&lt;/author&gt;&lt;author&gt;Kainer, Marion A&lt;/author&gt;&lt;author&gt;Lynfield, Ruth&lt;/author&gt;&lt;author&gt;Maloney, Meghan&lt;/author&gt;&lt;author&gt;McAllister-Hollod, Laura&lt;/author&gt;&lt;author&gt;Nadle, Joelle&lt;/author&gt;&lt;/authors&gt;&lt;/contributors&gt;&lt;titles&gt;&lt;title&gt;Multistate point-prevalence survey of health care–associated infections&lt;/title&gt;&lt;secondary-title&gt;New England Journal of Medicine&lt;/secondary-title&gt;&lt;/titles&gt;&lt;periodical&gt;&lt;full-title&gt;New England Journal of Medicine&lt;/full-title&gt;&lt;/periodical&gt;&lt;pages&gt;1198-1208&lt;/pages&gt;&lt;volume&gt;370&lt;/volume&gt;&lt;number&gt;13&lt;/number&gt;&lt;dates&gt;&lt;year&gt;2014&lt;/year&gt;&lt;/dates&gt;&lt;isbn&gt;0028-4793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6" w:tooltip="Magill, 2014 #68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6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shd w:val="clear" w:color="auto" w:fill="E7E6E6" w:themeFill="background2"/>
          </w:tcPr>
          <w:p w14:paraId="7DB46B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0D9CC2E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gill et al., 2014</w:t>
            </w:r>
          </w:p>
        </w:tc>
        <w:tc>
          <w:tcPr>
            <w:tcW w:w="1016" w:type="dxa"/>
            <w:shd w:val="clear" w:color="auto" w:fill="E7E6E6" w:themeFill="background2"/>
          </w:tcPr>
          <w:p w14:paraId="51ED07A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83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0D4C852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4B9D65C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NHSN</w:t>
            </w:r>
          </w:p>
        </w:tc>
        <w:tc>
          <w:tcPr>
            <w:tcW w:w="954" w:type="dxa"/>
            <w:shd w:val="clear" w:color="auto" w:fill="E7E6E6" w:themeFill="background2"/>
          </w:tcPr>
          <w:p w14:paraId="7055CAF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y-September 2011</w:t>
            </w:r>
          </w:p>
        </w:tc>
        <w:tc>
          <w:tcPr>
            <w:tcW w:w="989" w:type="dxa"/>
            <w:shd w:val="clear" w:color="auto" w:fill="E7E6E6" w:themeFill="background2"/>
          </w:tcPr>
          <w:p w14:paraId="26578F5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452/11282</w:t>
            </w:r>
          </w:p>
          <w:p w14:paraId="0822C5F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4.0%)</w:t>
            </w:r>
          </w:p>
        </w:tc>
        <w:tc>
          <w:tcPr>
            <w:tcW w:w="1080" w:type="dxa"/>
            <w:shd w:val="clear" w:color="auto" w:fill="E7E6E6" w:themeFill="background2"/>
          </w:tcPr>
          <w:p w14:paraId="391141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660C166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8%)</w:t>
            </w:r>
          </w:p>
        </w:tc>
        <w:tc>
          <w:tcPr>
            <w:tcW w:w="1080" w:type="dxa"/>
            <w:shd w:val="clear" w:color="auto" w:fill="E7E6E6" w:themeFill="background2"/>
          </w:tcPr>
          <w:p w14:paraId="78C58F3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4E142A9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1.8%)</w:t>
            </w:r>
          </w:p>
        </w:tc>
        <w:tc>
          <w:tcPr>
            <w:tcW w:w="1170" w:type="dxa"/>
            <w:shd w:val="clear" w:color="auto" w:fill="E7E6E6" w:themeFill="background2"/>
          </w:tcPr>
          <w:p w14:paraId="76B2B53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astrointestinal infections</w:t>
            </w:r>
          </w:p>
          <w:p w14:paraId="40DE574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7.1%)</w:t>
            </w:r>
          </w:p>
        </w:tc>
        <w:tc>
          <w:tcPr>
            <w:tcW w:w="1440" w:type="dxa"/>
            <w:shd w:val="clear" w:color="auto" w:fill="E7E6E6" w:themeFill="background2"/>
          </w:tcPr>
          <w:p w14:paraId="2CC6C1B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lostridium difficile</w:t>
            </w:r>
          </w:p>
          <w:p w14:paraId="6002668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2.1%)</w:t>
            </w:r>
          </w:p>
        </w:tc>
        <w:tc>
          <w:tcPr>
            <w:tcW w:w="1170" w:type="dxa"/>
            <w:shd w:val="clear" w:color="auto" w:fill="E7E6E6" w:themeFill="background2"/>
          </w:tcPr>
          <w:p w14:paraId="5724AC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509DB8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7%)</w:t>
            </w:r>
          </w:p>
        </w:tc>
        <w:tc>
          <w:tcPr>
            <w:tcW w:w="1350" w:type="dxa"/>
            <w:shd w:val="clear" w:color="auto" w:fill="E7E6E6" w:themeFill="background2"/>
          </w:tcPr>
          <w:p w14:paraId="5638B4E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</w:t>
            </w:r>
          </w:p>
          <w:p w14:paraId="58818F8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9.9%)</w:t>
            </w:r>
          </w:p>
        </w:tc>
      </w:tr>
      <w:tr w:rsidR="005870EE" w:rsidRPr="006F5C25" w14:paraId="32CF382F" w14:textId="77777777" w:rsidTr="0068026B">
        <w:trPr>
          <w:trHeight w:val="288"/>
        </w:trPr>
        <w:tc>
          <w:tcPr>
            <w:tcW w:w="1080" w:type="dxa"/>
          </w:tcPr>
          <w:p w14:paraId="1AD7A1E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5D6AACD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</w:tcPr>
          <w:p w14:paraId="6075044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</w:tcPr>
          <w:p w14:paraId="0432DC2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</w:tcPr>
          <w:p w14:paraId="2E34D0B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</w:tcPr>
          <w:p w14:paraId="3B388CD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</w:tcPr>
          <w:p w14:paraId="03801E6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</w:tcPr>
          <w:p w14:paraId="651BFAE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</w:tcPr>
          <w:p w14:paraId="7D75A92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</w:tcPr>
          <w:p w14:paraId="25E6A48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1C423F1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</w:tcPr>
          <w:p w14:paraId="347AEE6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6B17F2B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</w:tcPr>
          <w:p w14:paraId="10C6B9B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870EE" w:rsidRPr="006F5C25" w14:paraId="29C00B34" w14:textId="77777777" w:rsidTr="0068026B">
        <w:trPr>
          <w:trHeight w:val="288"/>
        </w:trPr>
        <w:tc>
          <w:tcPr>
            <w:tcW w:w="108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52AB3E56" w14:textId="30FE48B9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Canad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ravel&lt;/Author&gt;&lt;Year&gt;2007&lt;/Year&gt;&lt;RecNum&gt;266&lt;/RecNum&gt;&lt;DisplayText&gt;[97]&lt;/DisplayText&gt;&lt;record&gt;&lt;rec-number&gt;266&lt;/rec-number&gt;&lt;foreign-keys&gt;&lt;key app="EN" db-id="rfaz9x22kvwd9oevte1vpa2sx590t5dfesxp" timestamp="1517118532"&gt;266&lt;/key&gt;&lt;/foreign-keys&gt;&lt;ref-type name="Journal Article"&gt;17&lt;/ref-type&gt;&lt;contributors&gt;&lt;authors&gt;&lt;author&gt;Gravel, D&lt;/author&gt;&lt;author&gt;Taylor, G&lt;/author&gt;&lt;author&gt;Ofner, M&lt;/author&gt;&lt;author&gt;Johnston, L&lt;/author&gt;&lt;author&gt;Loeb, M&lt;/author&gt;&lt;author&gt;Roth, VR&lt;/author&gt;&lt;author&gt;Stegenga, J&lt;/author&gt;&lt;author&gt;Bryce, E&lt;/author&gt;&lt;author&gt;Matlow, Anne&lt;/author&gt;&lt;author&gt;Canadian Nosocomial Infection Surveillance Program&lt;/author&gt;&lt;/authors&gt;&lt;/contributors&gt;&lt;titles&gt;&lt;title&gt;Point prevalence survey for healthcare-associated infections within Canadian adult acute-care hospital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43-248&lt;/pages&gt;&lt;volume&gt;66&lt;/volume&gt;&lt;number&gt;3&lt;/number&gt;&lt;dates&gt;&lt;year&gt;2007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7" w:tooltip="Gravel, 2007 #266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7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0E834C3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5E0FFE8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vel et al., 2007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26A4300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5 hospitals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03D32BC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574228D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20265E0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February 5 – February 8 2001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7AF23823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601/5750</w:t>
            </w:r>
          </w:p>
          <w:p w14:paraId="396091B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0.4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48C430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2976BFA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4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4BA3FBF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6D06A57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.0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3307E6C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12C706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.5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30E1D82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  <w:p w14:paraId="632EC9E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N/A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15048C6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negative bacteria</w:t>
            </w:r>
          </w:p>
          <w:p w14:paraId="6A8BB51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N/A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0CB02E5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Gram positive bacteria</w:t>
            </w:r>
          </w:p>
          <w:p w14:paraId="5DEEB5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N/A)</w:t>
            </w:r>
          </w:p>
        </w:tc>
      </w:tr>
      <w:tr w:rsidR="0065251B" w:rsidRPr="0065251B" w14:paraId="70DC3C56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77A8C0D" w14:textId="032925CC" w:rsidR="005870EE" w:rsidRPr="0065251B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 xml:space="preserve">Brazil </w:t>
            </w:r>
            <w:r w:rsidRPr="006525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ezende&lt;/Author&gt;&lt;Year&gt;1998&lt;/Year&gt;&lt;RecNum&gt;280&lt;/RecNum&gt;&lt;DisplayText&gt;[98]&lt;/DisplayText&gt;&lt;record&gt;&lt;rec-number&gt;280&lt;/rec-number&gt;&lt;foreign-keys&gt;&lt;key app="EN" db-id="rfaz9x22kvwd9oevte1vpa2sx590t5dfesxp" timestamp="1517380373"&gt;280&lt;/key&gt;&lt;/foreign-keys&gt;&lt;ref-type name="Journal Article"&gt;17&lt;/ref-type&gt;&lt;contributors&gt;&lt;authors&gt;&lt;author&gt;Rezende, Edna Maria&lt;/author&gt;&lt;author&gt;Couto, Bráulio Roberto Gonçalves Marinho&lt;/author&gt;&lt;author&gt;Starling, Carlos Ernesto Ferreira&lt;/author&gt;&lt;author&gt;Módena, Celina Maria&lt;/author&gt;&lt;/authors&gt;&lt;/contributors&gt;&lt;titles&gt;&lt;title&gt;Prevalence of nosocomial infections in general hospitals in Belo Horizonte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872-876&lt;/pages&gt;&lt;volume&gt;19&lt;/volume&gt;&lt;number&gt;11&lt;/number&gt;&lt;dates&gt;&lt;year&gt;1998&lt;/year&gt;&lt;/dates&gt;&lt;isbn&gt;0899-823X&lt;/isbn&gt;&lt;urls&gt;&lt;/urls&gt;&lt;/record&gt;&lt;/Cite&gt;&lt;/EndNote&gt;</w:instrText>
            </w:r>
            <w:r w:rsidRPr="006525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8" w:tooltip="Rezende, 1998 #280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8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525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35BB779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09A7440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Rezende et al., 1998</w:t>
            </w: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06A862E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11 hospitals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01AA5EC4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000246B2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CDC &amp; NNIS</w:t>
            </w: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725EC4B3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August – October 1992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8ACF40B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267/ 2339</w:t>
            </w:r>
          </w:p>
          <w:p w14:paraId="5E1B1E24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11.4%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160243E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05B3E34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19.5%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776E4F5E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5DE7BA5D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19.2%)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DE56D4F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059F3C48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13.1%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8D83BB2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2A76F594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21.6%)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0B80768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1F00F60D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21.6%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02EC1F54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Pseudomonas species</w:t>
            </w:r>
          </w:p>
          <w:p w14:paraId="377A7B62" w14:textId="77777777" w:rsidR="005870EE" w:rsidRPr="0065251B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5251B">
              <w:rPr>
                <w:rFonts w:ascii="Times New Roman" w:hAnsi="Times New Roman" w:cs="Times New Roman"/>
                <w:sz w:val="16"/>
                <w:szCs w:val="16"/>
              </w:rPr>
              <w:t>(12.5%)</w:t>
            </w:r>
          </w:p>
        </w:tc>
      </w:tr>
      <w:tr w:rsidR="005870EE" w:rsidRPr="006F5C25" w14:paraId="5A02E2EC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03A900" w14:textId="77777777" w:rsidR="005870EE" w:rsidRPr="006F5C25" w:rsidRDefault="005870EE" w:rsidP="0068026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b/>
                <w:sz w:val="16"/>
                <w:szCs w:val="16"/>
              </w:rPr>
              <w:t>AFRICA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77454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A9C4A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EA314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715F3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5F77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693FB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BF3C4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7965D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4492F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C7E25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438CDB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7F988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0C681C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870EE" w:rsidRPr="006F5C25" w14:paraId="39738401" w14:textId="77777777" w:rsidTr="0068026B">
        <w:trPr>
          <w:trHeight w:val="288"/>
        </w:trPr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BC84F07" w14:textId="5AAA438A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Ethiop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llew&lt;/Author&gt;&lt;Year&gt;2016&lt;/Year&gt;&lt;RecNum&gt;254&lt;/RecNum&gt;&lt;DisplayText&gt;[99]&lt;/DisplayText&gt;&lt;record&gt;&lt;rec-number&gt;254&lt;/rec-number&gt;&lt;foreign-keys&gt;&lt;key app="EN" db-id="rfaz9x22kvwd9oevte1vpa2sx590t5dfesxp" timestamp="1514142654"&gt;254&lt;/key&gt;&lt;/foreign-keys&gt;&lt;ref-type name="Journal Article"&gt;17&lt;/ref-type&gt;&lt;contributors&gt;&lt;authors&gt;&lt;author&gt;Yallew, Walelegn Worku&lt;/author&gt;&lt;author&gt;Kumie, Abera&lt;/author&gt;&lt;author&gt;Yehuala, Feleke Moges&lt;/author&gt;&lt;/authors&gt;&lt;/contributors&gt;&lt;titles&gt;&lt;title&gt;Point prevalence of hospital-acquired infections in two teaching hospitals of Amhara region in Ethiopia&lt;/title&gt;&lt;secondary-title&gt;Drug, healthcare and patient safety&lt;/secondary-title&gt;&lt;/titles&gt;&lt;pages&gt;71&lt;/pages&gt;&lt;volume&gt;8&lt;/volume&gt;&lt;dates&gt;&lt;year&gt;2016&lt;/year&gt;&lt;/dates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9" w:tooltip="Yallew, 2016 #254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9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E8C8A7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I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0A9100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Yallew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16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0D8049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2 hospitals</w:t>
            </w:r>
          </w:p>
        </w:tc>
        <w:tc>
          <w:tcPr>
            <w:tcW w:w="87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A34722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90C8B4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147EA5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March- July 2015</w:t>
            </w:r>
          </w:p>
        </w:tc>
        <w:tc>
          <w:tcPr>
            <w:tcW w:w="989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EF6442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35/908</w:t>
            </w:r>
          </w:p>
          <w:p w14:paraId="78A174B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8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506932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484710F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51.1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9627B2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021B02C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5.0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1453E17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386BD6F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0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C23A89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eilla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species</w:t>
            </w:r>
          </w:p>
          <w:p w14:paraId="1F06716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2.4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53A6FF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3DE70D6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4%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3F94596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6CEF754A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8.3%)</w:t>
            </w:r>
          </w:p>
        </w:tc>
      </w:tr>
      <w:tr w:rsidR="005870EE" w:rsidRPr="006F5C25" w14:paraId="2804AB88" w14:textId="77777777" w:rsidTr="0068026B">
        <w:trPr>
          <w:trHeight w:val="288"/>
        </w:trPr>
        <w:tc>
          <w:tcPr>
            <w:tcW w:w="1080" w:type="dxa"/>
            <w:tcBorders>
              <w:bottom w:val="single" w:sz="4" w:space="0" w:color="auto"/>
            </w:tcBorders>
          </w:tcPr>
          <w:p w14:paraId="1F9BF867" w14:textId="700A30AA" w:rsidR="005870EE" w:rsidRPr="006F5C25" w:rsidRDefault="005870EE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Tunisia 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llel&lt;/Author&gt;&lt;Year&gt;2005&lt;/Year&gt;&lt;RecNum&gt;303&lt;/RecNum&gt;&lt;DisplayText&gt;[100]&lt;/DisplayText&gt;&lt;record&gt;&lt;rec-number&gt;303&lt;/rec-number&gt;&lt;foreign-keys&gt;&lt;key app="EN" db-id="rfaz9x22kvwd9oevte1vpa2sx590t5dfesxp" timestamp="1517479295"&gt;303&lt;/key&gt;&lt;/foreign-keys&gt;&lt;ref-type name="Journal Article"&gt;17&lt;/ref-type&gt;&lt;contributors&gt;&lt;authors&gt;&lt;author&gt;Kallel, H&lt;/author&gt;&lt;author&gt;Bahoul, M&lt;/author&gt;&lt;author&gt;Ksibi, H&lt;/author&gt;&lt;author&gt;Dammak, H&lt;/author&gt;&lt;author&gt;Chelly, H&lt;/author&gt;&lt;author&gt;Hamida, C Ben&lt;/author&gt;&lt;author&gt;Chaari, A&lt;/author&gt;&lt;author&gt;Rekik, N&lt;/author&gt;&lt;author&gt;Bouaziz, M&lt;/author&gt;&lt;/authors&gt;&lt;/contributors&gt;&lt;titles&gt;&lt;title&gt;Prevalence of hospital-acquired infection in a Tunisian hospital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343-347&lt;/pages&gt;&lt;volume&gt;59&lt;/volume&gt;&lt;number&gt;4&lt;/number&gt;&lt;dates&gt;&lt;year&gt;2005&lt;/year&gt;&lt;/dates&gt;&lt;isbn&gt;0195-6701&lt;/isbn&gt;&lt;urls&gt;&lt;/urls&gt;&lt;/record&gt;&lt;/Cite&gt;&lt;/EndNote&gt;</w:instrTex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0" w:tooltip="Kallel, 2005 #30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0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3D953952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20C4D79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allel</w:t>
            </w:r>
            <w:proofErr w:type="spellEnd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 et al., 2005</w:t>
            </w:r>
          </w:p>
        </w:tc>
        <w:tc>
          <w:tcPr>
            <w:tcW w:w="1016" w:type="dxa"/>
            <w:tcBorders>
              <w:bottom w:val="single" w:sz="4" w:space="0" w:color="auto"/>
            </w:tcBorders>
          </w:tcPr>
          <w:p w14:paraId="3A8F2B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15 departments</w:t>
            </w:r>
          </w:p>
        </w:tc>
        <w:tc>
          <w:tcPr>
            <w:tcW w:w="874" w:type="dxa"/>
            <w:tcBorders>
              <w:bottom w:val="single" w:sz="4" w:space="0" w:color="auto"/>
            </w:tcBorders>
          </w:tcPr>
          <w:p w14:paraId="2196B5D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bottom w:val="single" w:sz="4" w:space="0" w:color="auto"/>
            </w:tcBorders>
          </w:tcPr>
          <w:p w14:paraId="2DC9DB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tcBorders>
              <w:bottom w:val="single" w:sz="4" w:space="0" w:color="auto"/>
            </w:tcBorders>
          </w:tcPr>
          <w:p w14:paraId="340629F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pril 17-april 18 2002</w:t>
            </w:r>
          </w:p>
        </w:tc>
        <w:tc>
          <w:tcPr>
            <w:tcW w:w="989" w:type="dxa"/>
            <w:tcBorders>
              <w:bottom w:val="single" w:sz="4" w:space="0" w:color="auto"/>
            </w:tcBorders>
          </w:tcPr>
          <w:p w14:paraId="6B85155D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50/280</w:t>
            </w:r>
          </w:p>
          <w:p w14:paraId="6B917DC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4.3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47942CC4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1A86287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32.0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27CACE65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A5CD3E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8.0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6393AC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1C8FB3B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0.0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FED3BE8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Klebsiella pneumoniae</w:t>
            </w:r>
          </w:p>
          <w:p w14:paraId="5B200C5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23.1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77877139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220F9A4F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9.2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4B9F9341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Acinetobacterbaumannii</w:t>
            </w:r>
            <w:proofErr w:type="spellEnd"/>
          </w:p>
          <w:p w14:paraId="43E0F430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(15.4%)</w:t>
            </w:r>
          </w:p>
        </w:tc>
      </w:tr>
      <w:tr w:rsidR="005870EE" w:rsidRPr="006F5C25" w14:paraId="5621E816" w14:textId="77777777" w:rsidTr="0068026B">
        <w:trPr>
          <w:trHeight w:val="288"/>
        </w:trPr>
        <w:tc>
          <w:tcPr>
            <w:tcW w:w="15300" w:type="dxa"/>
            <w:gridSpan w:val="1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354EEE" w14:textId="77777777" w:rsidR="005870EE" w:rsidRPr="006F5C25" w:rsidRDefault="005870EE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F5C2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*Percentages of total infections, E.coli= Escherichia coli, N/A= Not Available, LMI= low middle incom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and low income country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, HI= High Incom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untry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>, UMI= Upper middle incom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untry</w:t>
            </w:r>
            <w:r w:rsidRPr="006F5C25">
              <w:rPr>
                <w:rFonts w:ascii="Times New Roman" w:hAnsi="Times New Roman" w:cs="Times New Roman"/>
                <w:sz w:val="16"/>
                <w:szCs w:val="16"/>
              </w:rPr>
              <w:t xml:space="preserve">, CDC= Centre for Disease Prevention and Control, ECDC= European Centre for Disease Prevention and Control, NHSN= National Healthcare Safety Network, HELICS= Hospital in Europe Link for Infection Control through Surveillance, EU-PPS-AU= Europe Union Point Prevalence Surveys and Antibiotic Use Protocol, HPSC= Health Protection Surveillance Centre, HALT= Healthcare associated infections in Long Term care Facilities project, ESAC= European Surveillance of Antibiotic consumption, NHFPC= National Health and Family Planning Commission Centre, BNICC= Beijing Nosocomial infection Surveillance system, </w:t>
            </w:r>
          </w:p>
        </w:tc>
      </w:tr>
    </w:tbl>
    <w:p w14:paraId="6DD175D9" w14:textId="77777777" w:rsidR="0031473A" w:rsidRDefault="0031473A" w:rsidP="00A77160">
      <w:pPr>
        <w:pStyle w:val="Caption"/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  <w:sectPr w:rsidR="0031473A" w:rsidSect="005870E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5300" w:type="dxa"/>
        <w:tblInd w:w="-106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1080"/>
        <w:gridCol w:w="1080"/>
        <w:gridCol w:w="1016"/>
        <w:gridCol w:w="874"/>
        <w:gridCol w:w="847"/>
        <w:gridCol w:w="954"/>
        <w:gridCol w:w="989"/>
        <w:gridCol w:w="1080"/>
        <w:gridCol w:w="1080"/>
        <w:gridCol w:w="1170"/>
        <w:gridCol w:w="1440"/>
        <w:gridCol w:w="1170"/>
        <w:gridCol w:w="1350"/>
      </w:tblGrid>
      <w:tr w:rsidR="0031473A" w:rsidRPr="00AD6A86" w14:paraId="5FB34C7D" w14:textId="77777777" w:rsidTr="0068026B">
        <w:trPr>
          <w:trHeight w:val="288"/>
        </w:trPr>
        <w:tc>
          <w:tcPr>
            <w:tcW w:w="15300" w:type="dxa"/>
            <w:gridSpan w:val="14"/>
            <w:tcBorders>
              <w:bottom w:val="single" w:sz="4" w:space="0" w:color="auto"/>
            </w:tcBorders>
          </w:tcPr>
          <w:p w14:paraId="17A2E837" w14:textId="77777777" w:rsidR="0031473A" w:rsidRPr="00AD6A86" w:rsidRDefault="0031473A" w:rsidP="0068026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lastRenderedPageBreak/>
              <w:t xml:space="preserve">TABLE 2. </w:t>
            </w:r>
            <w:r w:rsidRPr="001334C0">
              <w:rPr>
                <w:rFonts w:ascii="Times New Roman" w:hAnsi="Times New Roman" w:cs="Times New Roman"/>
                <w:sz w:val="16"/>
                <w:szCs w:val="16"/>
              </w:rPr>
              <w:t>Point 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revalence Surveys in Pediatrics</w:t>
            </w:r>
          </w:p>
        </w:tc>
      </w:tr>
      <w:tr w:rsidR="0031473A" w:rsidRPr="00AD6A86" w14:paraId="6F9604FF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C8A2E53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Continent and Countrie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5C201AF7" w14:textId="77777777" w:rsidR="0031473A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World</w:t>
            </w:r>
          </w:p>
          <w:p w14:paraId="56B75676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Bank Classification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527CD9D0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Author Name and Date</w:t>
            </w: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</w:tcPr>
          <w:p w14:paraId="1ABCDE73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Settings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5AAEAC1B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PPS Method</w:t>
            </w: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</w:tcPr>
          <w:p w14:paraId="7A0D68D6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PPS Protocol</w:t>
            </w: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</w:tcPr>
          <w:p w14:paraId="6F7BE28F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Study Duration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</w:tcPr>
          <w:p w14:paraId="7EAF7BDC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HAIs</w:t>
            </w:r>
          </w:p>
          <w:p w14:paraId="2D2FA720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b/>
                <w:sz w:val="16"/>
                <w:szCs w:val="16"/>
              </w:rPr>
              <w:t>(%)*</w:t>
            </w:r>
          </w:p>
        </w:tc>
        <w:tc>
          <w:tcPr>
            <w:tcW w:w="333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82B4860" w14:textId="77777777" w:rsidR="0031473A" w:rsidRPr="002F68C7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2F68C7">
              <w:rPr>
                <w:rFonts w:ascii="Times New Roman" w:hAnsi="Times New Roman" w:cs="Times New Roman"/>
                <w:b/>
                <w:sz w:val="20"/>
                <w:szCs w:val="16"/>
              </w:rPr>
              <w:t>Top Three Types of Infections</w:t>
            </w:r>
          </w:p>
          <w:p w14:paraId="4F8444DE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F68C7">
              <w:rPr>
                <w:rFonts w:ascii="Times New Roman" w:hAnsi="Times New Roman" w:cs="Times New Roman"/>
                <w:b/>
                <w:sz w:val="20"/>
                <w:szCs w:val="16"/>
              </w:rPr>
              <w:t>(%)*</w:t>
            </w:r>
          </w:p>
        </w:tc>
        <w:tc>
          <w:tcPr>
            <w:tcW w:w="396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052E91E" w14:textId="77777777" w:rsidR="0031473A" w:rsidRPr="002F68C7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2F68C7">
              <w:rPr>
                <w:rFonts w:ascii="Times New Roman" w:hAnsi="Times New Roman" w:cs="Times New Roman"/>
                <w:b/>
                <w:sz w:val="20"/>
                <w:szCs w:val="16"/>
              </w:rPr>
              <w:t>Top Three types of microorganisms</w:t>
            </w:r>
          </w:p>
          <w:p w14:paraId="27C5F007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F68C7">
              <w:rPr>
                <w:rFonts w:ascii="Times New Roman" w:hAnsi="Times New Roman" w:cs="Times New Roman"/>
                <w:b/>
                <w:sz w:val="20"/>
                <w:szCs w:val="16"/>
              </w:rPr>
              <w:t>(%)</w:t>
            </w:r>
          </w:p>
        </w:tc>
      </w:tr>
      <w:tr w:rsidR="0031473A" w:rsidRPr="00AD6A86" w14:paraId="3DB6305B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4A9D46" w14:textId="77777777" w:rsidR="0031473A" w:rsidRPr="006047DD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047DD">
              <w:rPr>
                <w:rFonts w:ascii="Times New Roman" w:hAnsi="Times New Roman" w:cs="Times New Roman"/>
                <w:b/>
                <w:sz w:val="16"/>
                <w:szCs w:val="16"/>
              </w:rPr>
              <w:t>EUROP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6E808355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3B4C37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E7A908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</w:tcPr>
          <w:p w14:paraId="664C6395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953681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58B181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9E7602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012203E5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10FC2184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339E76B5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613CD41B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5A209E7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462CF43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31473A" w:rsidRPr="00AD6A86" w14:paraId="3CBB8257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169E5EF" w14:textId="325228F0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9 Countries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ingg&lt;/Author&gt;&lt;Year&gt;2017&lt;/Year&gt;&lt;RecNum&gt;239&lt;/RecNum&gt;&lt;DisplayText&gt;[101]&lt;/DisplayText&gt;&lt;record&gt;&lt;rec-number&gt;239&lt;/rec-number&gt;&lt;foreign-keys&gt;&lt;key app="EN" db-id="rfaz9x22kvwd9oevte1vpa2sx590t5dfesxp" timestamp="1513702623"&gt;239&lt;/key&gt;&lt;/foreign-keys&gt;&lt;ref-type name="Journal Article"&gt;17&lt;/ref-type&gt;&lt;contributors&gt;&lt;authors&gt;&lt;author&gt;Zingg, Walter&lt;/author&gt;&lt;author&gt;Hopkins, Susan&lt;/author&gt;&lt;author&gt;Gayet-Ageron, Angèle&lt;/author&gt;&lt;author&gt;Holmes, Alison&lt;/author&gt;&lt;author&gt;Sharland, Mike&lt;/author&gt;&lt;author&gt;Suetens, Carl&lt;/author&gt;&lt;author&gt;ECDC PPS study group&lt;/author&gt;&lt;/authors&gt;&lt;/contributors&gt;&lt;titles&gt;&lt;title&gt;Health-care-associated infections in neonates, children, and adolescents: an analysis of paediatric data from the European Centre for Disease Prevention and Control point-prevalence survey&lt;/title&gt;&lt;secondary-title&gt;The Lancet Infectious Diseases&lt;/secondary-title&gt;&lt;/titles&gt;&lt;pages&gt;381-389&lt;/pages&gt;&lt;volume&gt;17&lt;/volume&gt;&lt;number&gt;4&lt;/number&gt;&lt;dates&gt;&lt;year&gt;2017&lt;/year&gt;&lt;/dates&gt;&lt;isbn&gt;1473-3099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1" w:tooltip="Zingg, 2017 #239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6A6B14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3EAE3A0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Zingg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et</w:t>
            </w:r>
            <w:proofErr w:type="spellEnd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14:paraId="452B693C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2017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D710328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1149 hospitals</w:t>
            </w:r>
          </w:p>
        </w:tc>
        <w:tc>
          <w:tcPr>
            <w:tcW w:w="87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392DFA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eriod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49A3C58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C09C46C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May 2011-November 2012</w:t>
            </w:r>
          </w:p>
        </w:tc>
        <w:tc>
          <w:tcPr>
            <w:tcW w:w="989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DC155E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726/17273</w:t>
            </w:r>
          </w:p>
          <w:p w14:paraId="1D0848EB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4.2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1E2315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3D8BCBD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45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718E7C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Lower respiratory infections</w:t>
            </w:r>
          </w:p>
          <w:p w14:paraId="517FA45D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22.0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8D1680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Gastronintestinal</w:t>
            </w:r>
            <w:proofErr w:type="spellEnd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infection</w:t>
            </w:r>
          </w:p>
          <w:p w14:paraId="049122D3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8.0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EF1AE4D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Enterobacteriacea</w:t>
            </w:r>
            <w:proofErr w:type="spellEnd"/>
          </w:p>
          <w:p w14:paraId="28B89BE9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D420E9D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A37761F" w14:textId="77777777" w:rsidR="0031473A" w:rsidRPr="00AD6A86" w:rsidRDefault="0031473A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31473A" w:rsidRPr="00AD6A86" w14:paraId="7CEBDE34" w14:textId="77777777" w:rsidTr="0068026B">
        <w:trPr>
          <w:trHeight w:val="288"/>
        </w:trPr>
        <w:tc>
          <w:tcPr>
            <w:tcW w:w="1170" w:type="dxa"/>
            <w:shd w:val="clear" w:color="auto" w:fill="FFFFFF" w:themeFill="background1"/>
          </w:tcPr>
          <w:p w14:paraId="00841FD9" w14:textId="5A95CE53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Russia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jdu&lt;/Author&gt;&lt;Year&gt;2007&lt;/Year&gt;&lt;RecNum&gt;699&lt;/RecNum&gt;&lt;DisplayText&gt;[102]&lt;/DisplayText&gt;&lt;record&gt;&lt;rec-number&gt;699&lt;/rec-number&gt;&lt;foreign-keys&gt;&lt;key app="EN" db-id="5partvetxr0t2jeax0q59v5xe5rr9f5apzev"&gt;699&lt;/key&gt;&lt;/foreign-keys&gt;&lt;ref-type name="Journal Article"&gt;17&lt;/ref-type&gt;&lt;contributors&gt;&lt;authors&gt;&lt;author&gt;Hajdu, A&lt;/author&gt;&lt;author&gt;Samodova, OV&lt;/author&gt;&lt;author&gt;Carlsson, TR&lt;/author&gt;&lt;author&gt;Voinova, LV&lt;/author&gt;&lt;author&gt;Nazarenko, SJ&lt;/author&gt;&lt;author&gt;Tjurikov, AV&lt;/author&gt;&lt;author&gt;Petrova, EG&lt;/author&gt;&lt;author&gt;Tulisov, AV&lt;/author&gt;&lt;author&gt;Andresen, S&lt;/author&gt;&lt;author&gt;Eriksen, HM&lt;/author&gt;&lt;/authors&gt;&lt;/contributors&gt;&lt;titles&gt;&lt;title&gt;A point prevalence survey of hospital-acquired infections and antimicrobial use in a paediatric hospital in north-western Russia&lt;/title&gt;&lt;secondary-title&gt;Journal of Hospital Infection&lt;/secondary-title&gt;&lt;/titles&gt;&lt;periodical&gt;&lt;full-title&gt;Journal of Hospital Infection&lt;/full-title&gt;&lt;/periodical&gt;&lt;pages&gt;378-384&lt;/pages&gt;&lt;volume&gt;66&lt;/volume&gt;&lt;number&gt;4&lt;/number&gt;&lt;dates&gt;&lt;year&gt;2007&lt;/year&gt;&lt;/dates&gt;&lt;isbn&gt;0195-6701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2" w:tooltip="Hajdu, 2007 #699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2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shd w:val="clear" w:color="auto" w:fill="FFFFFF" w:themeFill="background1"/>
          </w:tcPr>
          <w:p w14:paraId="67C66BF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shd w:val="clear" w:color="auto" w:fill="FFFFFF" w:themeFill="background1"/>
          </w:tcPr>
          <w:p w14:paraId="422811E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jdu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07</w:t>
            </w:r>
          </w:p>
        </w:tc>
        <w:tc>
          <w:tcPr>
            <w:tcW w:w="1016" w:type="dxa"/>
            <w:shd w:val="clear" w:color="auto" w:fill="FFFFFF" w:themeFill="background1"/>
          </w:tcPr>
          <w:p w14:paraId="1642F0C8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1 hospital</w:t>
            </w:r>
          </w:p>
        </w:tc>
        <w:tc>
          <w:tcPr>
            <w:tcW w:w="874" w:type="dxa"/>
            <w:shd w:val="clear" w:color="auto" w:fill="FFFFFF" w:themeFill="background1"/>
          </w:tcPr>
          <w:p w14:paraId="211BEECB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FFFFFF" w:themeFill="background1"/>
          </w:tcPr>
          <w:p w14:paraId="47A495D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ELICS</w:t>
            </w:r>
          </w:p>
        </w:tc>
        <w:tc>
          <w:tcPr>
            <w:tcW w:w="954" w:type="dxa"/>
            <w:shd w:val="clear" w:color="auto" w:fill="FFFFFF" w:themeFill="background1"/>
          </w:tcPr>
          <w:p w14:paraId="10147C59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February 2006</w:t>
            </w:r>
          </w:p>
        </w:tc>
        <w:tc>
          <w:tcPr>
            <w:tcW w:w="989" w:type="dxa"/>
            <w:shd w:val="clear" w:color="auto" w:fill="FFFFFF" w:themeFill="background1"/>
          </w:tcPr>
          <w:p w14:paraId="7CF31AC0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60/395</w:t>
            </w:r>
          </w:p>
          <w:p w14:paraId="15562F5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5.1%)</w:t>
            </w:r>
          </w:p>
        </w:tc>
        <w:tc>
          <w:tcPr>
            <w:tcW w:w="1080" w:type="dxa"/>
            <w:shd w:val="clear" w:color="auto" w:fill="FFFFFF" w:themeFill="background1"/>
          </w:tcPr>
          <w:p w14:paraId="2662CC30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Upper respiratory tract infections</w:t>
            </w:r>
          </w:p>
          <w:p w14:paraId="37400E0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45.0%)</w:t>
            </w:r>
          </w:p>
        </w:tc>
        <w:tc>
          <w:tcPr>
            <w:tcW w:w="1080" w:type="dxa"/>
            <w:shd w:val="clear" w:color="auto" w:fill="FFFFFF" w:themeFill="background1"/>
          </w:tcPr>
          <w:p w14:paraId="2F66EC0D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1A7A6978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9.0%)</w:t>
            </w:r>
          </w:p>
        </w:tc>
        <w:tc>
          <w:tcPr>
            <w:tcW w:w="1170" w:type="dxa"/>
            <w:shd w:val="clear" w:color="auto" w:fill="FFFFFF" w:themeFill="background1"/>
          </w:tcPr>
          <w:p w14:paraId="652CE3A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06266D5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2.0%)</w:t>
            </w:r>
          </w:p>
        </w:tc>
        <w:tc>
          <w:tcPr>
            <w:tcW w:w="1440" w:type="dxa"/>
            <w:shd w:val="clear" w:color="auto" w:fill="FFFFFF" w:themeFill="background1"/>
          </w:tcPr>
          <w:p w14:paraId="0B3C6245" w14:textId="77777777" w:rsidR="0031473A" w:rsidRPr="00EA0326" w:rsidRDefault="0031473A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70" w:type="dxa"/>
            <w:shd w:val="clear" w:color="auto" w:fill="FFFFFF" w:themeFill="background1"/>
          </w:tcPr>
          <w:p w14:paraId="26929A21" w14:textId="77777777" w:rsidR="0031473A" w:rsidRPr="00EA0326" w:rsidRDefault="0031473A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350" w:type="dxa"/>
            <w:shd w:val="clear" w:color="auto" w:fill="FFFFFF" w:themeFill="background1"/>
          </w:tcPr>
          <w:p w14:paraId="612FAC24" w14:textId="77777777" w:rsidR="0031473A" w:rsidRPr="00EA0326" w:rsidRDefault="0031473A" w:rsidP="0068026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31473A" w:rsidRPr="00AD6A86" w14:paraId="46637AFB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B87E20" w14:textId="77777777" w:rsidR="0031473A" w:rsidRPr="006047DD" w:rsidRDefault="0031473A" w:rsidP="0068026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047DD">
              <w:rPr>
                <w:rFonts w:ascii="Times New Roman" w:hAnsi="Times New Roman" w:cs="Times New Roman"/>
                <w:b/>
                <w:sz w:val="16"/>
                <w:szCs w:val="16"/>
              </w:rPr>
              <w:t>ASIA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CBA0F6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EAE9A4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11FE1C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4E6796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E8E997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5628A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3B1D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A97C82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1A8268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09C14C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496190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30D32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21C3DB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1473A" w:rsidRPr="00AD6A86" w14:paraId="0F7DD572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171C187" w14:textId="0AC940FE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Vietnam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e&lt;/Author&gt;&lt;Year&gt;2016&lt;/Year&gt;&lt;RecNum&gt;252&lt;/RecNum&gt;&lt;DisplayText&gt;[103]&lt;/DisplayText&gt;&lt;record&gt;&lt;rec-number&gt;252&lt;/rec-number&gt;&lt;foreign-keys&gt;&lt;key app="EN" db-id="rfaz9x22kvwd9oevte1vpa2sx590t5dfesxp" timestamp="1514141126"&gt;252&lt;/key&gt;&lt;/foreign-keys&gt;&lt;ref-type name="Journal Article"&gt;17&lt;/ref-type&gt;&lt;contributors&gt;&lt;authors&gt;&lt;author&gt;Le, Ngai Kien&lt;/author&gt;&lt;author&gt;Wertheim, HF&lt;/author&gt;&lt;author&gt;Vu, Phu Dinh&lt;/author&gt;&lt;author&gt;Khu, Dung Thi Khanh&lt;/author&gt;&lt;author&gt;Le, Hai Thanh&lt;/author&gt;&lt;author&gt;Hoang, Bich Thi Ngoc&lt;/author&gt;&lt;author&gt;Vo, Vu Thanh&lt;/author&gt;&lt;author&gt;Lam, Yen Minh&lt;/author&gt;&lt;author&gt;Vu, Dung Tien Viet&lt;/author&gt;&lt;author&gt;Nguyen, Thu Hoai&lt;/author&gt;&lt;/authors&gt;&lt;/contributors&gt;&lt;titles&gt;&lt;title&gt;High prevalence of hospital-acquired infections caused by gram-negative carbapenem resistant strains in Vietnamese pediatric ICUs: A multi-centre point prevalence survey&lt;/title&gt;&lt;secondary-title&gt;Medicine&lt;/secondary-title&gt;&lt;/titles&gt;&lt;periodical&gt;&lt;full-title&gt;Medicine&lt;/full-title&gt;&lt;abbr-1&gt;Medicine&lt;/abbr-1&gt;&lt;abbr-2&gt;Medicine&lt;/abbr-2&gt;&lt;/periodical&gt;&lt;volume&gt;95&lt;/volume&gt;&lt;number&gt;27&lt;/number&gt;&lt;dates&gt;&lt;year&gt;2016&lt;/year&gt;&lt;/dates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3" w:tooltip="Le, 2016 #25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3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41A49C9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MI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F8D73A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e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16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09B442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ICUs</w:t>
            </w:r>
          </w:p>
        </w:tc>
        <w:tc>
          <w:tcPr>
            <w:tcW w:w="87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F9389A0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/once in a month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A13B510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CDC</w:t>
            </w:r>
          </w:p>
        </w:tc>
        <w:tc>
          <w:tcPr>
            <w:tcW w:w="95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115FD0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October 2012- September 2013</w:t>
            </w:r>
          </w:p>
        </w:tc>
        <w:tc>
          <w:tcPr>
            <w:tcW w:w="989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399DE8D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454/1363</w:t>
            </w:r>
          </w:p>
          <w:p w14:paraId="40FB803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33.3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B73AD2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6FC5A653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65.2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C8AA81B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3E5FC14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26.1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A871789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Surgical site infections</w:t>
            </w:r>
          </w:p>
          <w:p w14:paraId="2B9ED2F0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2.0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70F17E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Klebseilla</w:t>
            </w:r>
            <w:proofErr w:type="spellEnd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pneumonia</w:t>
            </w:r>
          </w:p>
          <w:p w14:paraId="6913F2A5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9.0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D5090F6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Pseudomonas species</w:t>
            </w:r>
          </w:p>
          <w:p w14:paraId="56D61238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8.0%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D85DAE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Acinetobacter species</w:t>
            </w:r>
          </w:p>
          <w:p w14:paraId="432C246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</w:tr>
      <w:tr w:rsidR="0031473A" w:rsidRPr="00AD6A86" w14:paraId="291EB95C" w14:textId="77777777" w:rsidTr="0068026B">
        <w:trPr>
          <w:trHeight w:val="288"/>
        </w:trPr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9722F35" w14:textId="351FF1B4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Turkey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epenekli&lt;/Author&gt;&lt;Year&gt;2015&lt;/Year&gt;&lt;RecNum&gt;296&lt;/RecNum&gt;&lt;DisplayText&gt;[14]&lt;/DisplayText&gt;&lt;record&gt;&lt;rec-number&gt;296&lt;/rec-number&gt;&lt;foreign-keys&gt;&lt;key app="EN" db-id="rfaz9x22kvwd9oevte1vpa2sx590t5dfesxp" timestamp="1517464144"&gt;296&lt;/key&gt;&lt;/foreign-keys&gt;&lt;ref-type name="Journal Article"&gt;17&lt;/ref-type&gt;&lt;contributors&gt;&lt;authors&gt;&lt;author&gt;Kepenekli, Eda&lt;/author&gt;&lt;author&gt;Soysal, Ahmet&lt;/author&gt;&lt;author&gt;Yalindag-Ozturk, Nilufer&lt;/author&gt;&lt;author&gt;Ozgur, Ozlem&lt;/author&gt;&lt;author&gt;Ozcan, Ismail&lt;/author&gt;&lt;author&gt;Devrim, Ilker&lt;/author&gt;&lt;author&gt;Akar, Selahattin&lt;/author&gt;&lt;author&gt;Bakir, Mustafa&lt;/author&gt;&lt;author&gt;Turkish PICU-HCAI Study Group&lt;/author&gt;&lt;/authors&gt;&lt;/contributors&gt;&lt;titles&gt;&lt;title&gt;A national point-prevalence survey of pediatric intensive care unit-acquired, healthcare-associated infections in Turkey&lt;/title&gt;&lt;secondary-title&gt;Japanese Journal of Infectious Diseases&lt;/secondary-title&gt;&lt;/titles&gt;&lt;periodical&gt;&lt;full-title&gt;Japanese Journal of Infectious Diseases&lt;/full-title&gt;&lt;abbr-1&gt;Jpn. J. Infect. Dis.&lt;/abbr-1&gt;&lt;abbr-2&gt;Jpn J Infect Dis&lt;/abbr-2&gt;&lt;/periodical&gt;&lt;pages&gt;JJID. 2014.385&lt;/pages&gt;&lt;dates&gt;&lt;year&gt;2015&lt;/year&gt;&lt;/dates&gt;&lt;isbn&gt;1344-6304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4" w:tooltip="Kepenekli, 2015 #296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C89F85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UMI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408232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Kepenekli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et</w:t>
            </w:r>
            <w:proofErr w:type="spellEnd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15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7386B73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50 ICUs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A7EF90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424BB7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037AA7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September 2012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293EEA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122/327</w:t>
            </w:r>
          </w:p>
          <w:p w14:paraId="0037387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37.3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17DDEC2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Lower respiratory tract infections</w:t>
            </w:r>
          </w:p>
          <w:p w14:paraId="34D7ABC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55.3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0E61C8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26E05C94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27.3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84C59D5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741EFF7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7.1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43B762F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Pseudomonas aeruginosa</w:t>
            </w:r>
          </w:p>
          <w:p w14:paraId="5831CFF3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24.0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A03862E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Acinetobacter species</w:t>
            </w:r>
          </w:p>
          <w:p w14:paraId="443F5193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5.0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C295D74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Candida species</w:t>
            </w:r>
          </w:p>
          <w:p w14:paraId="69F2F7F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7.0%)</w:t>
            </w:r>
          </w:p>
        </w:tc>
      </w:tr>
      <w:tr w:rsidR="0031473A" w:rsidRPr="00AD6A86" w14:paraId="54213EB2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B9CBFA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047DD">
              <w:rPr>
                <w:rFonts w:ascii="Times New Roman" w:hAnsi="Times New Roman" w:cs="Times New Roman"/>
                <w:b/>
                <w:sz w:val="16"/>
                <w:szCs w:val="16"/>
              </w:rPr>
              <w:t>AMERICA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D2E938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49FA6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186BA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E6D9E1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418260" w14:textId="77777777" w:rsidR="0031473A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337D9C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66904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B8EB80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2F57D5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49410B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514BD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D65E7B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F34816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1473A" w:rsidRPr="00AD6A86" w14:paraId="081448D1" w14:textId="77777777" w:rsidTr="0068026B">
        <w:trPr>
          <w:trHeight w:val="288"/>
        </w:trPr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A6F102D" w14:textId="2A633C75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Canada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utledge-Taylor&lt;/Author&gt;&lt;Year&gt;2012&lt;/Year&gt;&lt;RecNum&gt;238&lt;/RecNum&gt;&lt;DisplayText&gt;[94]&lt;/DisplayText&gt;&lt;record&gt;&lt;rec-number&gt;238&lt;/rec-number&gt;&lt;foreign-keys&gt;&lt;key app="EN" db-id="rfaz9x22kvwd9oevte1vpa2sx590t5dfesxp" timestamp="1513699426"&gt;238&lt;/key&gt;&lt;/foreign-keys&gt;&lt;ref-type name="Journal Article"&gt;17&lt;/ref-type&gt;&lt;contributors&gt;&lt;authors&gt;&lt;author&gt;Rutledge-Taylor, Katie&lt;/author&gt;&lt;author&gt;Matlow, Anne&lt;/author&gt;&lt;author&gt;Gravel, Denise&lt;/author&gt;&lt;author&gt;Embree, Joanne&lt;/author&gt;&lt;author&gt;Le Saux, Nicole&lt;/author&gt;&lt;author&gt;Johnston, Lynn&lt;/author&gt;&lt;author&gt;Suh, Kathryn&lt;/author&gt;&lt;author&gt;Embil, John&lt;/author&gt;&lt;author&gt;Henderson, Elizabeth&lt;/author&gt;&lt;author&gt;John, Michael&lt;/author&gt;&lt;/authors&gt;&lt;/contributors&gt;&lt;titles&gt;&lt;title&gt;A point prevalence survey of health care-associated infections in Canadian pediatric inpatients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491-496&lt;/pages&gt;&lt;volume&gt;40&lt;/volume&gt;&lt;number&gt;6&lt;/number&gt;&lt;dates&gt;&lt;year&gt;2012&lt;/year&gt;&lt;/dates&gt;&lt;isbn&gt;0196-6553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4" w:tooltip="Rutledge-Taylor, 2012 #238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1CC5C33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7F9DFC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Rutledge-Taylor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et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12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80B9C0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30 hospitals</w:t>
            </w:r>
          </w:p>
        </w:tc>
        <w:tc>
          <w:tcPr>
            <w:tcW w:w="87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06EA419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F9A12D8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DC</w:t>
            </w:r>
          </w:p>
        </w:tc>
        <w:tc>
          <w:tcPr>
            <w:tcW w:w="954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4D1D869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February 3, 2009</w:t>
            </w:r>
          </w:p>
        </w:tc>
        <w:tc>
          <w:tcPr>
            <w:tcW w:w="989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1681C5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118/1353</w:t>
            </w:r>
          </w:p>
          <w:p w14:paraId="62153563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8.7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2ADFEBD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48128874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30.6%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A09A448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2EF0255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6.1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4DD54383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Viral gastroenteritis</w:t>
            </w:r>
          </w:p>
          <w:p w14:paraId="098BC85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3.7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5290891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  <w:p w14:paraId="0DE8240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47.4%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DB9FC6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 xml:space="preserve">Pseudomonas </w:t>
            </w:r>
            <w:proofErr w:type="spellStart"/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aeroginosa</w:t>
            </w:r>
            <w:proofErr w:type="spellEnd"/>
          </w:p>
          <w:p w14:paraId="0313C9B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35.0%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92D447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Candida species</w:t>
            </w:r>
          </w:p>
          <w:p w14:paraId="48A8A023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30.8%)</w:t>
            </w:r>
          </w:p>
        </w:tc>
      </w:tr>
      <w:tr w:rsidR="0031473A" w:rsidRPr="00AD6A86" w14:paraId="79075323" w14:textId="77777777" w:rsidTr="0068026B">
        <w:trPr>
          <w:trHeight w:val="288"/>
        </w:trPr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</w:tcPr>
          <w:p w14:paraId="0D3A3533" w14:textId="4E3BD532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Canada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ravel&lt;/Author&gt;&lt;Year&gt;2007&lt;/Year&gt;&lt;RecNum&gt;272&lt;/RecNum&gt;&lt;DisplayText&gt;[11]&lt;/DisplayText&gt;&lt;record&gt;&lt;rec-number&gt;272&lt;/rec-number&gt;&lt;foreign-keys&gt;&lt;key app="EN" db-id="rfaz9x22kvwd9oevte1vpa2sx590t5dfesxp" timestamp="1517140498"&gt;272&lt;/key&gt;&lt;/foreign-keys&gt;&lt;ref-type name="Journal Article"&gt;17&lt;/ref-type&gt;&lt;contributors&gt;&lt;authors&gt;&lt;author&gt;Gravel, Denise&lt;/author&gt;&lt;author&gt;Matlow, Anne&lt;/author&gt;&lt;author&gt;Ofner-Agostini, Marianna&lt;/author&gt;&lt;author&gt;Loeb, Mark&lt;/author&gt;&lt;author&gt;Johnston, Lynn&lt;/author&gt;&lt;author&gt;Bryce, Elizabeth&lt;/author&gt;&lt;author&gt;Sample, Mary Lu&lt;/author&gt;&lt;author&gt;Roth, Virginia R&lt;/author&gt;&lt;author&gt;Goldman, Carol&lt;/author&gt;&lt;author&gt;Taylor, Geoff&lt;/author&gt;&lt;/authors&gt;&lt;/contributors&gt;&lt;titles&gt;&lt;title&gt;A point prevalence survey of health care–associated infections in pediatric populations in major Canadian acute care hospitals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157-162&lt;/pages&gt;&lt;volume&gt;35&lt;/volume&gt;&lt;number&gt;3&lt;/number&gt;&lt;dates&gt;&lt;year&gt;2007&lt;/year&gt;&lt;/dates&gt;&lt;isbn&gt;0196-6553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1" w:tooltip="Gravel, 2007 #272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1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</w:tcPr>
          <w:p w14:paraId="0D178CA5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</w:tcPr>
          <w:p w14:paraId="5B7B425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Gravel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07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shd w:val="clear" w:color="auto" w:fill="auto"/>
          </w:tcPr>
          <w:p w14:paraId="22AE2BB4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25 hospitals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shd w:val="clear" w:color="auto" w:fill="auto"/>
          </w:tcPr>
          <w:p w14:paraId="0ECF4F2B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shd w:val="clear" w:color="auto" w:fill="auto"/>
          </w:tcPr>
          <w:p w14:paraId="421CCFA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NISP</w:t>
            </w:r>
          </w:p>
        </w:tc>
        <w:tc>
          <w:tcPr>
            <w:tcW w:w="954" w:type="dxa"/>
            <w:tcBorders>
              <w:bottom w:val="single" w:sz="4" w:space="0" w:color="auto"/>
            </w:tcBorders>
            <w:shd w:val="clear" w:color="auto" w:fill="auto"/>
          </w:tcPr>
          <w:p w14:paraId="6656375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February 5 – February 8 2001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auto"/>
          </w:tcPr>
          <w:p w14:paraId="1496EFDC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80/997</w:t>
            </w:r>
          </w:p>
          <w:p w14:paraId="7D7C952C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8.0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</w:tcPr>
          <w:p w14:paraId="2F73B96A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Blood stream infections</w:t>
            </w:r>
          </w:p>
          <w:p w14:paraId="059CD7E0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37.5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</w:tcPr>
          <w:p w14:paraId="6D1260F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Pneumonia</w:t>
            </w:r>
          </w:p>
          <w:p w14:paraId="751F1DED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26.2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</w:tcPr>
          <w:p w14:paraId="45CBF57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3C94FDD8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2.5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</w:tcPr>
          <w:p w14:paraId="3ADB2DF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  <w:p w14:paraId="057F6F85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NA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</w:tcPr>
          <w:p w14:paraId="04E5EE6D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Gram negative bacteria</w:t>
            </w:r>
          </w:p>
          <w:p w14:paraId="03F88C6A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NA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</w:tcPr>
          <w:p w14:paraId="712F768D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Gram positive bacteria</w:t>
            </w:r>
          </w:p>
          <w:p w14:paraId="44E3FA54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NA)</w:t>
            </w:r>
          </w:p>
        </w:tc>
      </w:tr>
      <w:tr w:rsidR="0031473A" w:rsidRPr="00AD6A86" w14:paraId="2B280FD1" w14:textId="77777777" w:rsidTr="0068026B">
        <w:trPr>
          <w:trHeight w:val="288"/>
        </w:trPr>
        <w:tc>
          <w:tcPr>
            <w:tcW w:w="1170" w:type="dxa"/>
            <w:shd w:val="clear" w:color="auto" w:fill="E7E6E6" w:themeFill="background2"/>
          </w:tcPr>
          <w:p w14:paraId="290D51C3" w14:textId="3A5413EB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US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rohskopf&lt;/Author&gt;&lt;Year&gt;2002&lt;/Year&gt;&lt;RecNum&gt;273&lt;/RecNum&gt;&lt;DisplayText&gt;[104]&lt;/DisplayText&gt;&lt;record&gt;&lt;rec-number&gt;273&lt;/rec-number&gt;&lt;foreign-keys&gt;&lt;key app="EN" db-id="rfaz9x22kvwd9oevte1vpa2sx590t5dfesxp" timestamp="1517141812"&gt;273&lt;/key&gt;&lt;/foreign-keys&gt;&lt;ref-type name="Journal Article"&gt;17&lt;/ref-type&gt;&lt;contributors&gt;&lt;authors&gt;&lt;author&gt;Grohskopf, Lisa A&lt;/author&gt;&lt;author&gt;Sinkowitz-Cochran, Ronda L&lt;/author&gt;&lt;author&gt;Garrett, Denise O&lt;/author&gt;&lt;author&gt;Sohn, Annette H&lt;/author&gt;&lt;author&gt;Levine, Gail L&lt;/author&gt;&lt;author&gt;Siegel, Jane D&lt;/author&gt;&lt;author&gt;Stover, Beth H&lt;/author&gt;&lt;author&gt;Jarvis, William R&lt;/author&gt;&lt;/authors&gt;&lt;/contributors&gt;&lt;titles&gt;&lt;title&gt;A national point-prevalence survey of pediatric intensive care unit-acquired infections in the United States&lt;/title&gt;&lt;secondary-title&gt;The Journal of pediatrics&lt;/secondary-title&gt;&lt;/titles&gt;&lt;periodical&gt;&lt;full-title&gt;The Journal of pediatrics&lt;/full-title&gt;&lt;/periodical&gt;&lt;pages&gt;432-438&lt;/pages&gt;&lt;volume&gt;140&lt;/volume&gt;&lt;number&gt;4&lt;/number&gt;&lt;dates&gt;&lt;year&gt;2002&lt;/year&gt;&lt;/dates&gt;&lt;isbn&gt;0022-3476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4" w:tooltip="Grohskopf, 2002 #273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4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shd w:val="clear" w:color="auto" w:fill="E7E6E6" w:themeFill="background2"/>
          </w:tcPr>
          <w:p w14:paraId="7F067CF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shd w:val="clear" w:color="auto" w:fill="E7E6E6" w:themeFill="background2"/>
          </w:tcPr>
          <w:p w14:paraId="36F58C8A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rohskopf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et</w:t>
            </w:r>
            <w:proofErr w:type="spellEnd"/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al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02</w:t>
            </w:r>
          </w:p>
        </w:tc>
        <w:tc>
          <w:tcPr>
            <w:tcW w:w="1016" w:type="dxa"/>
            <w:shd w:val="clear" w:color="auto" w:fill="E7E6E6" w:themeFill="background2"/>
          </w:tcPr>
          <w:p w14:paraId="051D5E95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31 hospitals</w:t>
            </w:r>
          </w:p>
        </w:tc>
        <w:tc>
          <w:tcPr>
            <w:tcW w:w="874" w:type="dxa"/>
            <w:shd w:val="clear" w:color="auto" w:fill="E7E6E6" w:themeFill="background2"/>
          </w:tcPr>
          <w:p w14:paraId="52C22271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shd w:val="clear" w:color="auto" w:fill="E7E6E6" w:themeFill="background2"/>
          </w:tcPr>
          <w:p w14:paraId="7CB0183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shd w:val="clear" w:color="auto" w:fill="E7E6E6" w:themeFill="background2"/>
          </w:tcPr>
          <w:p w14:paraId="0A9F28D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August 1999</w:t>
            </w:r>
          </w:p>
        </w:tc>
        <w:tc>
          <w:tcPr>
            <w:tcW w:w="989" w:type="dxa"/>
            <w:shd w:val="clear" w:color="auto" w:fill="E7E6E6" w:themeFill="background2"/>
          </w:tcPr>
          <w:p w14:paraId="16EF896B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61/512</w:t>
            </w:r>
          </w:p>
          <w:p w14:paraId="7E778D4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1.9%)</w:t>
            </w:r>
          </w:p>
        </w:tc>
        <w:tc>
          <w:tcPr>
            <w:tcW w:w="1080" w:type="dxa"/>
            <w:shd w:val="clear" w:color="auto" w:fill="E7E6E6" w:themeFill="background2"/>
          </w:tcPr>
          <w:p w14:paraId="4B73107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184A9572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41.3%)</w:t>
            </w:r>
          </w:p>
        </w:tc>
        <w:tc>
          <w:tcPr>
            <w:tcW w:w="1080" w:type="dxa"/>
            <w:shd w:val="clear" w:color="auto" w:fill="E7E6E6" w:themeFill="background2"/>
          </w:tcPr>
          <w:p w14:paraId="0053FA74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30BBE4EC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22.6%)</w:t>
            </w:r>
          </w:p>
        </w:tc>
        <w:tc>
          <w:tcPr>
            <w:tcW w:w="1170" w:type="dxa"/>
            <w:shd w:val="clear" w:color="auto" w:fill="E7E6E6" w:themeFill="background2"/>
          </w:tcPr>
          <w:p w14:paraId="3349EEBB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36583840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3.3%)</w:t>
            </w:r>
          </w:p>
        </w:tc>
        <w:tc>
          <w:tcPr>
            <w:tcW w:w="1440" w:type="dxa"/>
            <w:shd w:val="clear" w:color="auto" w:fill="E7E6E6" w:themeFill="background2"/>
          </w:tcPr>
          <w:p w14:paraId="7172D18E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  <w:p w14:paraId="5CDE1A6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9.5%)</w:t>
            </w:r>
          </w:p>
        </w:tc>
        <w:tc>
          <w:tcPr>
            <w:tcW w:w="1170" w:type="dxa"/>
            <w:shd w:val="clear" w:color="auto" w:fill="E7E6E6" w:themeFill="background2"/>
          </w:tcPr>
          <w:p w14:paraId="4FA828A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Enterococcus</w:t>
            </w:r>
          </w:p>
          <w:p w14:paraId="012C67D6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2.2%)</w:t>
            </w:r>
          </w:p>
        </w:tc>
        <w:tc>
          <w:tcPr>
            <w:tcW w:w="1350" w:type="dxa"/>
            <w:shd w:val="clear" w:color="auto" w:fill="E7E6E6" w:themeFill="background2"/>
          </w:tcPr>
          <w:p w14:paraId="1F983611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Staphylococcus aureus</w:t>
            </w:r>
          </w:p>
          <w:p w14:paraId="2D5EDBEE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1.0%)</w:t>
            </w:r>
          </w:p>
        </w:tc>
      </w:tr>
      <w:tr w:rsidR="0031473A" w:rsidRPr="00AD6A86" w14:paraId="799DBD24" w14:textId="77777777" w:rsidTr="0068026B">
        <w:trPr>
          <w:trHeight w:val="288"/>
        </w:trPr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AF398A9" w14:textId="0B93BBFE" w:rsidR="0031473A" w:rsidRPr="00AD6A86" w:rsidRDefault="0031473A" w:rsidP="0062416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US 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ohn&lt;/Author&gt;&lt;Year&gt;2001&lt;/Year&gt;&lt;RecNum&gt;337&lt;/RecNum&gt;&lt;DisplayText&gt;[105]&lt;/DisplayText&gt;&lt;record&gt;&lt;rec-number&gt;337&lt;/rec-number&gt;&lt;foreign-keys&gt;&lt;key app="EN" db-id="rfaz9x22kvwd9oevte1vpa2sx590t5dfesxp" timestamp="1518073240"&gt;337&lt;/key&gt;&lt;/foreign-keys&gt;&lt;ref-type name="Journal Article"&gt;17&lt;/ref-type&gt;&lt;contributors&gt;&lt;authors&gt;&lt;author&gt;Sohn, Annette H&lt;/author&gt;&lt;author&gt;Garrett, Denise O&lt;/author&gt;&lt;author&gt;Sinkowitz-Cochran, Ronda L&lt;/author&gt;&lt;author&gt;Grohskopf, Lisa A&lt;/author&gt;&lt;author&gt;Levine, Gail L&lt;/author&gt;&lt;author&gt;Stover, Beth H&lt;/author&gt;&lt;author&gt;Siegel, Jane D&lt;/author&gt;&lt;author&gt;Jarvis, William R&lt;/author&gt;&lt;/authors&gt;&lt;/contributors&gt;&lt;titles&gt;&lt;title&gt;Prevalence of nosocomial infections in neonatal intensive care unit patients: results from the first national point-prevalence survey&lt;/title&gt;&lt;secondary-title&gt;The Journal of pediatrics&lt;/secondary-title&gt;&lt;/titles&gt;&lt;periodical&gt;&lt;full-title&gt;The Journal of pediatrics&lt;/full-title&gt;&lt;/periodical&gt;&lt;pages&gt;821-827&lt;/pages&gt;&lt;volume&gt;139&lt;/volume&gt;&lt;number&gt;6&lt;/number&gt;&lt;dates&gt;&lt;year&gt;2001&lt;/year&gt;&lt;/dates&gt;&lt;isbn&gt;0022-3476&lt;/isbn&gt;&lt;urls&gt;&lt;/urls&gt;&lt;/record&gt;&lt;/Cite&gt;&lt;/EndNote&gt;</w:instrTex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5" w:tooltip="Sohn, 2001 #337" w:history="1">
              <w:r w:rsidR="00624168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5</w:t>
              </w:r>
            </w:hyperlink>
            <w:r w:rsidR="00C40C5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E34516B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I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82432B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ohn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et 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,</w:t>
            </w: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 xml:space="preserve"> 2001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FBA5CD7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29 Neonatal intensive care units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B886D15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ne day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BCDBBAF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wn</w:t>
            </w:r>
          </w:p>
        </w:tc>
        <w:tc>
          <w:tcPr>
            <w:tcW w:w="95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EA6088E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August 9, 2000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2A32394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94/827</w:t>
            </w:r>
          </w:p>
          <w:p w14:paraId="67989F22" w14:textId="77777777" w:rsidR="0031473A" w:rsidRPr="00AD6A8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AD6A86">
              <w:rPr>
                <w:rFonts w:ascii="Times New Roman" w:hAnsi="Times New Roman" w:cs="Times New Roman"/>
                <w:sz w:val="16"/>
                <w:szCs w:val="16"/>
              </w:rPr>
              <w:t>(11.3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51DC84C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Bloodstream infections</w:t>
            </w:r>
          </w:p>
          <w:p w14:paraId="4299E97F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52.6%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59F7778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Respiratory tract infections</w:t>
            </w:r>
          </w:p>
          <w:p w14:paraId="71B6F143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2.9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25279CC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Urinary tract infections</w:t>
            </w:r>
          </w:p>
          <w:p w14:paraId="011754AA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8.6%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717B128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Coagulase negative staphylococcus</w:t>
            </w:r>
          </w:p>
          <w:p w14:paraId="62F43C99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31.6%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EC5A2B5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Enterococci</w:t>
            </w:r>
          </w:p>
          <w:p w14:paraId="0EFFCD87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10.3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67C6A5F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E.coli</w:t>
            </w:r>
            <w:proofErr w:type="gramEnd"/>
          </w:p>
          <w:p w14:paraId="6E096612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(8.5%)</w:t>
            </w:r>
          </w:p>
        </w:tc>
      </w:tr>
      <w:tr w:rsidR="0031473A" w:rsidRPr="00AD6A86" w14:paraId="208E2D40" w14:textId="77777777" w:rsidTr="0068026B">
        <w:trPr>
          <w:trHeight w:val="288"/>
        </w:trPr>
        <w:tc>
          <w:tcPr>
            <w:tcW w:w="15300" w:type="dxa"/>
            <w:gridSpan w:val="14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36E10FB" w14:textId="77777777" w:rsidR="0031473A" w:rsidRPr="00EA0326" w:rsidRDefault="0031473A" w:rsidP="0068026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A0326">
              <w:rPr>
                <w:rFonts w:ascii="Times New Roman" w:hAnsi="Times New Roman" w:cs="Times New Roman"/>
                <w:sz w:val="16"/>
                <w:szCs w:val="16"/>
              </w:rPr>
              <w:t>*Percentages of total infections, E.coli= Escherichia coli, N/A= Not Availabl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LMI= low and low middle income country, HI= High Income country, UMI= Upper middle income country, , CDC= Centre for Disease Prevention and Control, ECDC= European Centre for Disease Prevention and Control, HELICS= Hospital in Europe Link for Infection Control through Surveillance, CNISP= Canadian Nosocomial Infection Surveillance Programs</w:t>
            </w:r>
          </w:p>
        </w:tc>
      </w:tr>
    </w:tbl>
    <w:p w14:paraId="096AAF58" w14:textId="77777777" w:rsidR="0031473A" w:rsidRDefault="0031473A" w:rsidP="00A77160">
      <w:pPr>
        <w:pStyle w:val="Caption"/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  <w:sectPr w:rsidR="0031473A" w:rsidSect="005870E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6"/>
        <w:gridCol w:w="1685"/>
        <w:gridCol w:w="1057"/>
        <w:gridCol w:w="1474"/>
        <w:gridCol w:w="1346"/>
        <w:gridCol w:w="1686"/>
        <w:gridCol w:w="1511"/>
        <w:gridCol w:w="1330"/>
        <w:gridCol w:w="1575"/>
      </w:tblGrid>
      <w:tr w:rsidR="0031473A" w:rsidRPr="004857B8" w14:paraId="03D788F8" w14:textId="77777777" w:rsidTr="0068026B">
        <w:trPr>
          <w:trHeight w:val="350"/>
        </w:trPr>
        <w:tc>
          <w:tcPr>
            <w:tcW w:w="12978" w:type="dxa"/>
            <w:gridSpan w:val="9"/>
            <w:tcBorders>
              <w:bottom w:val="single" w:sz="4" w:space="0" w:color="auto"/>
            </w:tcBorders>
          </w:tcPr>
          <w:p w14:paraId="5CD5743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6"/>
              </w:rPr>
              <w:lastRenderedPageBreak/>
              <w:t>Table 3</w:t>
            </w: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.</w:t>
            </w:r>
            <w:r>
              <w:rPr>
                <w:rFonts w:ascii="Times New Roman" w:hAnsi="Times New Roman" w:cs="Times New Roman"/>
                <w:sz w:val="18"/>
                <w:szCs w:val="16"/>
              </w:rPr>
              <w:t xml:space="preserve"> Quality assessment of included articles </w:t>
            </w:r>
          </w:p>
        </w:tc>
      </w:tr>
      <w:tr w:rsidR="0031473A" w:rsidRPr="004857B8" w14:paraId="7B08D95B" w14:textId="77777777" w:rsidTr="0068026B">
        <w:trPr>
          <w:trHeight w:val="350"/>
        </w:trPr>
        <w:tc>
          <w:tcPr>
            <w:tcW w:w="1296" w:type="dxa"/>
            <w:tcBorders>
              <w:top w:val="single" w:sz="4" w:space="0" w:color="auto"/>
            </w:tcBorders>
          </w:tcPr>
          <w:p w14:paraId="7EAE4DA9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</w:p>
        </w:tc>
        <w:tc>
          <w:tcPr>
            <w:tcW w:w="5472" w:type="dxa"/>
            <w:gridSpan w:val="4"/>
            <w:tcBorders>
              <w:top w:val="single" w:sz="4" w:space="0" w:color="auto"/>
            </w:tcBorders>
          </w:tcPr>
          <w:p w14:paraId="7FE635BD" w14:textId="77777777" w:rsidR="0031473A" w:rsidRPr="00890E94" w:rsidRDefault="00706D13" w:rsidP="0068026B">
            <w:pPr>
              <w:jc w:val="center"/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mc:AlternateContent>
                <mc:Choice Requires="wps">
                  <w:drawing>
                    <wp:anchor distT="4294967295" distB="4294967295" distL="114300" distR="114300" simplePos="0" relativeHeight="251665408" behindDoc="0" locked="0" layoutInCell="1" allowOverlap="1" wp14:anchorId="1044217F" wp14:editId="20C5B565">
                      <wp:simplePos x="0" y="0"/>
                      <wp:positionH relativeFrom="column">
                        <wp:posOffset>310515</wp:posOffset>
                      </wp:positionH>
                      <wp:positionV relativeFrom="paragraph">
                        <wp:posOffset>133349</wp:posOffset>
                      </wp:positionV>
                      <wp:extent cx="2676525" cy="0"/>
                      <wp:effectExtent l="0" t="0" r="0" b="0"/>
                      <wp:wrapNone/>
                      <wp:docPr id="4" name="Straight Connector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/>
                            </wps:cNvCnPr>
                            <wps:spPr>
                              <a:xfrm>
                                <a:off x="0" y="0"/>
                                <a:ext cx="2676525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455234F" id="Straight Connector 4" o:spid="_x0000_s1026" style="position:absolute;z-index:25166540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24.45pt,10.5pt" to="235.2pt,1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" strokecolor="black [3200]" strokeweight=".5pt">
                      <v:stroke joinstyle="miter"/>
                      <o:lock v:ext="edit" shapetype="f"/>
                    </v:line>
                  </w:pict>
                </mc:Fallback>
              </mc:AlternateContent>
            </w:r>
            <w:r w:rsidR="0031473A"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Selection</w:t>
            </w:r>
          </w:p>
        </w:tc>
        <w:tc>
          <w:tcPr>
            <w:tcW w:w="1705" w:type="dxa"/>
            <w:tcBorders>
              <w:top w:val="single" w:sz="4" w:space="0" w:color="auto"/>
            </w:tcBorders>
          </w:tcPr>
          <w:p w14:paraId="3DA8A2D9" w14:textId="77777777" w:rsidR="0031473A" w:rsidRPr="00890E94" w:rsidRDefault="00706D13" w:rsidP="0068026B">
            <w:pPr>
              <w:jc w:val="center"/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mc:AlternateContent>
                <mc:Choice Requires="wps">
                  <w:drawing>
                    <wp:anchor distT="4294967295" distB="4294967295" distL="114300" distR="114300" simplePos="0" relativeHeight="251666432" behindDoc="0" locked="0" layoutInCell="1" allowOverlap="1" wp14:anchorId="5BCC9644" wp14:editId="52AD9FD8">
                      <wp:simplePos x="0" y="0"/>
                      <wp:positionH relativeFrom="column">
                        <wp:posOffset>-39370</wp:posOffset>
                      </wp:positionH>
                      <wp:positionV relativeFrom="paragraph">
                        <wp:posOffset>142874</wp:posOffset>
                      </wp:positionV>
                      <wp:extent cx="962025" cy="0"/>
                      <wp:effectExtent l="0" t="0" r="0" b="0"/>
                      <wp:wrapNone/>
                      <wp:docPr id="5" name="Straight Connector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/>
                            </wps:cNvCnPr>
                            <wps:spPr>
                              <a:xfrm>
                                <a:off x="0" y="0"/>
                                <a:ext cx="962025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7438401" id="Straight Connector 5" o:spid="_x0000_s1026" style="position:absolute;z-index:25166643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3.1pt,11.25pt" to="72.6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" strokecolor="black [3200]" strokeweight=".5pt">
                      <v:stroke joinstyle="miter"/>
                      <o:lock v:ext="edit" shapetype="f"/>
                    </v:line>
                  </w:pict>
                </mc:Fallback>
              </mc:AlternateContent>
            </w:r>
            <w:r w:rsidR="0031473A"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Comparability</w:t>
            </w:r>
          </w:p>
        </w:tc>
        <w:tc>
          <w:tcPr>
            <w:tcW w:w="2885" w:type="dxa"/>
            <w:gridSpan w:val="2"/>
            <w:tcBorders>
              <w:top w:val="single" w:sz="4" w:space="0" w:color="auto"/>
            </w:tcBorders>
          </w:tcPr>
          <w:p w14:paraId="097C3D2C" w14:textId="77777777" w:rsidR="0031473A" w:rsidRPr="00890E94" w:rsidRDefault="00706D13" w:rsidP="0068026B">
            <w:pPr>
              <w:jc w:val="center"/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mc:AlternateContent>
                <mc:Choice Requires="wps">
                  <w:drawing>
                    <wp:anchor distT="4294967295" distB="4294967295" distL="114300" distR="114300" simplePos="0" relativeHeight="251667456" behindDoc="0" locked="0" layoutInCell="1" allowOverlap="1" wp14:anchorId="69DA05F2" wp14:editId="6C230501">
                      <wp:simplePos x="0" y="0"/>
                      <wp:positionH relativeFrom="column">
                        <wp:posOffset>173355</wp:posOffset>
                      </wp:positionH>
                      <wp:positionV relativeFrom="paragraph">
                        <wp:posOffset>142874</wp:posOffset>
                      </wp:positionV>
                      <wp:extent cx="1181100" cy="0"/>
                      <wp:effectExtent l="0" t="0" r="0" b="0"/>
                      <wp:wrapNone/>
                      <wp:docPr id="7" name="Straight Connector 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/>
                            </wps:cNvCnPr>
                            <wps:spPr>
                              <a:xfrm>
                                <a:off x="0" y="0"/>
                                <a:ext cx="1181100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B974140" id="Straight Connector 7" o:spid="_x0000_s1026" style="position:absolute;z-index:25166745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13.65pt,11.25pt" to="106.6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" strokecolor="black [3200]" strokeweight=".5pt">
                      <v:stroke joinstyle="miter"/>
                      <o:lock v:ext="edit" shapetype="f"/>
                    </v:line>
                  </w:pict>
                </mc:Fallback>
              </mc:AlternateContent>
            </w:r>
            <w:r w:rsidR="0031473A"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Outcomes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7E436865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</w:p>
        </w:tc>
      </w:tr>
      <w:tr w:rsidR="0031473A" w:rsidRPr="004857B8" w14:paraId="2B833BE9" w14:textId="77777777" w:rsidTr="0068026B">
        <w:trPr>
          <w:trHeight w:val="530"/>
        </w:trPr>
        <w:tc>
          <w:tcPr>
            <w:tcW w:w="1296" w:type="dxa"/>
            <w:tcBorders>
              <w:bottom w:val="single" w:sz="4" w:space="0" w:color="auto"/>
            </w:tcBorders>
          </w:tcPr>
          <w:p w14:paraId="1D878334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Studies</w:t>
            </w: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14:paraId="72C12134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Representatives of 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sample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A</w:t>
            </w:r>
          </w:p>
        </w:tc>
        <w:tc>
          <w:tcPr>
            <w:tcW w:w="1072" w:type="dxa"/>
            <w:tcBorders>
              <w:bottom w:val="single" w:sz="4" w:space="0" w:color="auto"/>
            </w:tcBorders>
          </w:tcPr>
          <w:p w14:paraId="7623B462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Sample 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size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B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14:paraId="52CC1467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Non-</w:t>
            </w:r>
            <w:proofErr w:type="spellStart"/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respondents</w:t>
            </w:r>
            <w:r w:rsidRPr="00890E94">
              <w:rPr>
                <w:rFonts w:ascii="Times New Roman" w:hAnsi="Times New Roman" w:cs="Times New Roman"/>
                <w:b/>
                <w:sz w:val="18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12" w:type="dxa"/>
            <w:tcBorders>
              <w:bottom w:val="single" w:sz="4" w:space="0" w:color="auto"/>
            </w:tcBorders>
          </w:tcPr>
          <w:p w14:paraId="7A37968B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Ascertainment of 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exposure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D</w:t>
            </w:r>
          </w:p>
        </w:tc>
        <w:tc>
          <w:tcPr>
            <w:tcW w:w="1705" w:type="dxa"/>
            <w:tcBorders>
              <w:bottom w:val="single" w:sz="4" w:space="0" w:color="auto"/>
            </w:tcBorders>
          </w:tcPr>
          <w:p w14:paraId="41975E9D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Based on design and 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analysis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E</w:t>
            </w:r>
          </w:p>
        </w:tc>
        <w:tc>
          <w:tcPr>
            <w:tcW w:w="1535" w:type="dxa"/>
            <w:tcBorders>
              <w:bottom w:val="single" w:sz="4" w:space="0" w:color="auto"/>
            </w:tcBorders>
          </w:tcPr>
          <w:p w14:paraId="67157A49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Assessment of 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outcomes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F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3E0126C6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Statistical 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test</w:t>
            </w:r>
            <w:r w:rsidRPr="00746109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G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4D39551E" w14:textId="77777777" w:rsidR="0031473A" w:rsidRPr="00890E94" w:rsidRDefault="0031473A" w:rsidP="0068026B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890E94">
              <w:rPr>
                <w:rFonts w:ascii="Times New Roman" w:hAnsi="Times New Roman" w:cs="Times New Roman"/>
                <w:b/>
                <w:sz w:val="18"/>
                <w:szCs w:val="16"/>
              </w:rPr>
              <w:t>Quality score</w:t>
            </w:r>
          </w:p>
        </w:tc>
      </w:tr>
      <w:tr w:rsidR="0031473A" w:rsidRPr="004857B8" w14:paraId="1535B4C3" w14:textId="77777777" w:rsidTr="0068026B">
        <w:tc>
          <w:tcPr>
            <w:tcW w:w="1296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649E3594" w14:textId="0DD77A03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Deptula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Deptuła&lt;/Author&gt;&lt;Year&gt;2017&lt;/Year&gt;&lt;RecNum&gt;248&lt;/RecNum&gt;&lt;DisplayText&gt;[44]&lt;/DisplayText&gt;&lt;record&gt;&lt;rec-number&gt;248&lt;/rec-number&gt;&lt;foreign-keys&gt;&lt;key app="EN" db-id="rfaz9x22kvwd9oevte1vpa2sx590t5dfesxp" timestamp="1514129559"&gt;248&lt;/key&gt;&lt;/foreign-keys&gt;&lt;ref-type name="Journal Article"&gt;17&lt;/ref-type&gt;&lt;contributors&gt;&lt;authors&gt;&lt;author&gt;Deptuła, A&lt;/author&gt;&lt;author&gt;Trejnowska, E&lt;/author&gt;&lt;author&gt;Dubiel, G&lt;/author&gt;&lt;author&gt;Żukowski, M&lt;/author&gt;&lt;author&gt;Misiewska-Kaczur, A&lt;/author&gt;&lt;author&gt;Ozorowski, T&lt;/author&gt;&lt;author&gt;Hryniewicz, W&lt;/author&gt;&lt;/authors&gt;&lt;/contributors&gt;&lt;titles&gt;&lt;title&gt;Prevalence of healthcare-associated infections in Polish adult intensive care units: summary data from the ECDC European Point Prevalence Survey of Hospital-associated Infections and Antimicrobial Use in Poland 2012–2014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45-150&lt;/pages&gt;&lt;volume&gt;96&lt;/volume&gt;&lt;number&gt;2&lt;/number&gt;&lt;dates&gt;&lt;year&gt;2017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44" w:tooltip="Deptuła, 2017 #24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4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247A6A1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7451A2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109E2B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734AC94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718003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0ECBDF3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3E3F408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E7E6E6" w:themeFill="background2"/>
          </w:tcPr>
          <w:p w14:paraId="1B9A9AE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343F97EB" w14:textId="77777777" w:rsidTr="0068026B">
        <w:tc>
          <w:tcPr>
            <w:tcW w:w="1296" w:type="dxa"/>
          </w:tcPr>
          <w:p w14:paraId="486467B1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Sticchi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</w:t>
            </w:r>
          </w:p>
          <w:p w14:paraId="4EEADCBF" w14:textId="7CF39F09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ticchi&lt;/Author&gt;&lt;Year&gt;2017&lt;/Year&gt;&lt;RecNum&gt;240&lt;/RecNum&gt;&lt;DisplayText&gt;[45]&lt;/DisplayText&gt;&lt;record&gt;&lt;rec-number&gt;240&lt;/rec-number&gt;&lt;foreign-keys&gt;&lt;key app="EN" db-id="rfaz9x22kvwd9oevte1vpa2sx590t5dfesxp" timestamp="1513765593"&gt;240&lt;/key&gt;&lt;/foreign-keys&gt;&lt;ref-type name="Journal Article"&gt;17&lt;/ref-type&gt;&lt;contributors&gt;&lt;authors&gt;&lt;author&gt;Sticchi, Camilla&lt;/author&gt;&lt;author&gt;Alberti, Marisa&lt;/author&gt;&lt;author&gt;Artioli, Stefania&lt;/author&gt;&lt;author&gt;Assensi, Marina&lt;/author&gt;&lt;author&gt;Baldelli, Ivana&lt;/author&gt;&lt;author&gt;Battistini, Angela&lt;/author&gt;&lt;author&gt;Boni, Silvia&lt;/author&gt;&lt;author&gt;Cassola, Giovanni&lt;/author&gt;&lt;author&gt;Castagnola, Elio&lt;/author&gt;&lt;author&gt;Cattaneo, Mauro&lt;/author&gt;&lt;/authors&gt;&lt;/contributors&gt;&lt;titles&gt;&lt;title&gt;Regional point prevalence study of healthcare-associated infections and antimicrobial use in acute care hospitals in Liguria, Italy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dates&gt;&lt;year&gt;2017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45" w:tooltip="Sticchi, 2017 #24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4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2323775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2A6D47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530F2F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1E556C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063FE08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5B9442E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61D663F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78C4E2D9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0CD4AC41" w14:textId="77777777" w:rsidTr="0068026B">
        <w:tc>
          <w:tcPr>
            <w:tcW w:w="1296" w:type="dxa"/>
            <w:shd w:val="clear" w:color="auto" w:fill="E7E6E6" w:themeFill="background2"/>
          </w:tcPr>
          <w:p w14:paraId="06B3DA3B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6"/>
              </w:rPr>
              <w:t>Swis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snoso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, </w:t>
            </w:r>
          </w:p>
          <w:p w14:paraId="3CC7C454" w14:textId="207D2A3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wissnoso&lt;/Author&gt;&lt;Year&gt;2017&lt;/Year&gt;&lt;RecNum&gt;355&lt;/RecNum&gt;&lt;DisplayText&gt;[46]&lt;/DisplayText&gt;&lt;record&gt;&lt;rec-number&gt;355&lt;/rec-number&gt;&lt;foreign-keys&gt;&lt;key app="EN" db-id="rfaz9x22kvwd9oevte1vpa2sx590t5dfesxp" timestamp="1518697276"&gt;355&lt;/key&gt;&lt;/foreign-keys&gt;&lt;ref-type name="Journal Article"&gt;17&lt;/ref-type&gt;&lt;contributors&gt;&lt;authors&gt;&lt;author&gt;Swissnoso&lt;/author&gt;&lt;/authors&gt;&lt;/contributors&gt;&lt;titles&gt;&lt;title&gt;Point Prevalence Survey of healthcare-associated infections and antimicrobial use in Swiss acute care hospital 2017&lt;/title&gt;&lt;/titles&gt;&lt;dates&gt;&lt;year&gt;2017&lt;/year&gt;&lt;/dates&gt;&lt;urls&gt;&lt;related-urls&gt;&lt;url&gt;https://www.swissnoso.ch/fileadmin/swissnoso/Dokumente/5_Forschung_und_Entwicklung/2_Punktpraevalenzstudie/Report_Point_Prevalence_Survey_2017_of_HAI_and_antimicrobial_use_in_Swiss_acute_care_hospitals.pdf&lt;/url&gt;&lt;/related-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46" w:tooltip="Swissnoso, 2017 #355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4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56C39B8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2931D7F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7837F83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163A917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5FEAD49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4EEADA0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22BB46B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0593A95B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698E263" w14:textId="77777777" w:rsidTr="0068026B">
        <w:tc>
          <w:tcPr>
            <w:tcW w:w="1296" w:type="dxa"/>
          </w:tcPr>
          <w:p w14:paraId="55E0E2D3" w14:textId="67809A60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Klavs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Klavs&lt;/Author&gt;&lt;Year&gt;2016&lt;/Year&gt;&lt;RecNum&gt;298&lt;/RecNum&gt;&lt;DisplayText&gt;[47]&lt;/DisplayText&gt;&lt;record&gt;&lt;rec-number&gt;298&lt;/rec-number&gt;&lt;foreign-keys&gt;&lt;key app="EN" db-id="rfaz9x22kvwd9oevte1vpa2sx590t5dfesxp" timestamp="1517469855"&gt;298&lt;/key&gt;&lt;/foreign-keys&gt;&lt;ref-type name="Journal Article"&gt;17&lt;/ref-type&gt;&lt;contributors&gt;&lt;authors&gt;&lt;author&gt;Klavs, Irena&lt;/author&gt;&lt;author&gt;Kolman, Jana&lt;/author&gt;&lt;author&gt;Zupanc, Tatjana Lejko&lt;/author&gt;&lt;author&gt;Kevorkijan, Božena Kotnik&lt;/author&gt;&lt;author&gt;Korošec, Aleš&lt;/author&gt;&lt;author&gt;Serdt, Mojca&lt;/author&gt;&lt;/authors&gt;&lt;/contributors&gt;&lt;titles&gt;&lt;title&gt;The prevalence of and risk factors for healthcare-associated infections in Slovenia: results of the second national survey&lt;/title&gt;&lt;secondary-title&gt;Slovenian Journal of Public Health&lt;/secondary-title&gt;&lt;/titles&gt;&lt;pages&gt;239-247&lt;/pages&gt;&lt;volume&gt;55&lt;/volume&gt;&lt;number&gt;4&lt;/number&gt;&lt;dates&gt;&lt;year&gt;2016&lt;/year&gt;&lt;/dates&gt;&lt;isbn&gt;1854-2476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47" w:tooltip="Klavs, 2016 #29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47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2F6A8EB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5F303E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6E9E94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06A6DDE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4A9C894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724ACA1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3A37029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6B6BEE11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4178EC4C" w14:textId="77777777" w:rsidTr="0068026B">
        <w:tc>
          <w:tcPr>
            <w:tcW w:w="1296" w:type="dxa"/>
            <w:shd w:val="clear" w:color="auto" w:fill="E7E6E6" w:themeFill="background2"/>
          </w:tcPr>
          <w:p w14:paraId="5231AC22" w14:textId="563A6DC8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Lusignani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usignani&lt;/Author&gt;&lt;Year&gt;2016&lt;/Year&gt;&lt;RecNum&gt;253&lt;/RecNum&gt;&lt;DisplayText&gt;[48]&lt;/DisplayText&gt;&lt;record&gt;&lt;rec-number&gt;253&lt;/rec-number&gt;&lt;foreign-keys&gt;&lt;key app="EN" db-id="rfaz9x22kvwd9oevte1vpa2sx590t5dfesxp" timestamp="1514141824"&gt;253&lt;/key&gt;&lt;/foreign-keys&gt;&lt;ref-type name="Journal Article"&gt;17&lt;/ref-type&gt;&lt;contributors&gt;&lt;authors&gt;&lt;author&gt;Lusignani, Luigi Segagni&lt;/author&gt;&lt;author&gt;Blacky, Alexander&lt;/author&gt;&lt;author&gt;Starzengruber, Peter&lt;/author&gt;&lt;author&gt;Diab-Elschahawi, Magda&lt;/author&gt;&lt;author&gt;Wrba, Thomas&lt;/author&gt;&lt;author&gt;Presterl, Elisabeth&lt;/author&gt;&lt;/authors&gt;&lt;/contributors&gt;&lt;titles&gt;&lt;title&gt;A national point prevalence study on healthcare-associated infections and antimicrobial use in Austria&lt;/title&gt;&lt;secondary-title&gt;Wiener klinische Wochenschrift&lt;/secondary-title&gt;&lt;/titles&gt;&lt;pages&gt;89-94&lt;/pages&gt;&lt;volume&gt;128&lt;/volume&gt;&lt;number&gt;3-4&lt;/number&gt;&lt;dates&gt;&lt;year&gt;2016&lt;/year&gt;&lt;/dates&gt;&lt;isbn&gt;0043-5325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48" w:tooltip="Lusignani, 2016 #25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48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56A568B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22AF48E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98D0C5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731ECBC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7F7B91C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4293E05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3E128F9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691ABAB0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181E1055" w14:textId="77777777" w:rsidTr="0068026B">
        <w:tc>
          <w:tcPr>
            <w:tcW w:w="1296" w:type="dxa"/>
          </w:tcPr>
          <w:p w14:paraId="570DEAD6" w14:textId="24920353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Roche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Roche&lt;/Author&gt;&lt;Year&gt;2016&lt;/Year&gt;&lt;RecNum&gt;688&lt;/RecNum&gt;&lt;DisplayText&gt;[49]&lt;/DisplayText&gt;&lt;record&gt;&lt;rec-number&gt;688&lt;/rec-number&gt;&lt;foreign-keys&gt;&lt;key app="EN" db-id="5partvetxr0t2jeax0q59v5xe5rr9f5apzev"&gt;688&lt;/key&gt;&lt;/foreign-keys&gt;&lt;ref-type name="Journal Article"&gt;17&lt;/ref-type&gt;&lt;contributors&gt;&lt;authors&gt;&lt;author&gt;Roche, FM&lt;/author&gt;&lt;author&gt;Donlon, S&lt;/author&gt;&lt;author&gt;Burns, K&lt;/author&gt;&lt;/authors&gt;&lt;/contributors&gt;&lt;titles&gt;&lt;title&gt;Point prevalence survey of healthcare-associated infections and use of antimicrobials in Irish intellectual disability long-term care facilities: 2013&lt;/title&gt;&lt;secondary-title&gt;Journal of Hospital Infection&lt;/secondary-title&gt;&lt;/titles&gt;&lt;periodical&gt;&lt;full-title&gt;Journal of Hospital Infection&lt;/full-title&gt;&lt;/periodical&gt;&lt;pages&gt;410-417&lt;/pages&gt;&lt;volume&gt;93&lt;/volume&gt;&lt;number&gt;4&lt;/number&gt;&lt;dates&gt;&lt;year&gt;2016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49" w:tooltip="Roche, 2016 #68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49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4BF6FBA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5D21A67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6EFCDB4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5762DA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51C161B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02CE767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5A248B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</w:tcPr>
          <w:p w14:paraId="7DCC0D10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6</w:t>
            </w:r>
          </w:p>
        </w:tc>
      </w:tr>
      <w:tr w:rsidR="0031473A" w:rsidRPr="004857B8" w14:paraId="276FC006" w14:textId="77777777" w:rsidTr="0068026B">
        <w:tc>
          <w:tcPr>
            <w:tcW w:w="1296" w:type="dxa"/>
            <w:shd w:val="clear" w:color="auto" w:fill="E7E6E6" w:themeFill="background2"/>
          </w:tcPr>
          <w:p w14:paraId="5465478C" w14:textId="48CEFEF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Stefkovicova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 201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tefkovicova&lt;/Author&gt;&lt;Year&gt;2015&lt;/Year&gt;&lt;RecNum&gt;297&lt;/RecNum&gt;&lt;DisplayText&gt;[50]&lt;/DisplayText&gt;&lt;record&gt;&lt;rec-number&gt;297&lt;/rec-number&gt;&lt;foreign-keys&gt;&lt;key app="EN" db-id="rfaz9x22kvwd9oevte1vpa2sx590t5dfesxp" timestamp="1517465355"&gt;297&lt;/key&gt;&lt;/foreign-keys&gt;&lt;ref-type name="Journal Article"&gt;17&lt;/ref-type&gt;&lt;contributors&gt;&lt;authors&gt;&lt;author&gt;Stefkovicova, M&lt;/author&gt;&lt;author&gt;Rovny, I&lt;/author&gt;&lt;author&gt;Brnova, J&lt;/author&gt;&lt;/authors&gt;&lt;/contributors&gt;&lt;titles&gt;&lt;title&gt;Point prevalence survey of healthcare-associated infections in Slovakia: from zero to real data&lt;/title&gt;&lt;secondary-title&gt;Antimicrobial resistance and infection control&lt;/secondary-title&gt;&lt;/titles&gt;&lt;pages&gt;P277&lt;/pages&gt;&lt;volume&gt;4&lt;/volume&gt;&lt;number&gt;1&lt;/number&gt;&lt;dates&gt;&lt;year&gt;2015&lt;/year&gt;&lt;/dates&gt;&lt;isbn&gt;2047-2994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0" w:tooltip="Stefkovicova, 2015 #297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0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4C76A85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7F23F8D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220DA8D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0113396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598E744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490F4FF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6B7B6DF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7935FE7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677CC933" w14:textId="77777777" w:rsidTr="0068026B">
        <w:tc>
          <w:tcPr>
            <w:tcW w:w="1296" w:type="dxa"/>
          </w:tcPr>
          <w:p w14:paraId="052660D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Milliani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</w:t>
            </w:r>
          </w:p>
          <w:p w14:paraId="2C5E474A" w14:textId="5F3B696F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Miliani&lt;/Author&gt;&lt;Year&gt;2015&lt;/Year&gt;&lt;RecNum&gt;235&lt;/RecNum&gt;&lt;DisplayText&gt;[51]&lt;/DisplayText&gt;&lt;record&gt;&lt;rec-number&gt;235&lt;/rec-number&gt;&lt;foreign-keys&gt;&lt;key app="EN" db-id="rfaz9x22kvwd9oevte1vpa2sx590t5dfesxp" timestamp="1513696031"&gt;235&lt;/key&gt;&lt;/foreign-keys&gt;&lt;ref-type name="Journal Article"&gt;17&lt;/ref-type&gt;&lt;contributors&gt;&lt;authors&gt;&lt;author&gt;Miliani, K&lt;/author&gt;&lt;author&gt;Migueres, B&lt;/author&gt;&lt;author&gt;Verjat-Trannoy, D&lt;/author&gt;&lt;author&gt;Thiolet, JM&lt;/author&gt;&lt;author&gt;Vaux, S&lt;/author&gt;&lt;author&gt;Astagneau, P&lt;/author&gt;&lt;author&gt;collective the French Prevalence Survey Study Group&lt;/author&gt;&lt;/authors&gt;&lt;/contributors&gt;&lt;titles&gt;&lt;title&gt;National point prevalence survey of healthcare-associated infections and antimicrobial use in French home care settings, May to June 2012&lt;/title&gt;&lt;secondary-title&gt;Eurosurveillance&lt;/secondary-title&gt;&lt;/titles&gt;&lt;pages&gt;21182&lt;/pages&gt;&lt;volume&gt;20&lt;/volume&gt;&lt;number&gt;27&lt;/number&gt;&lt;dates&gt;&lt;year&gt;2015&lt;/year&gt;&lt;/dates&gt;&lt;isbn&gt;1560-7917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1" w:tooltip="Miliani, 2015 #4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37E1AF4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680E4F5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0806DC4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0A3D6C8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717A587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7DA138C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2D0D13A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69B8896B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42AE403B" w14:textId="77777777" w:rsidTr="0068026B">
        <w:tc>
          <w:tcPr>
            <w:tcW w:w="1296" w:type="dxa"/>
            <w:shd w:val="clear" w:color="auto" w:fill="E7E6E6" w:themeFill="background2"/>
          </w:tcPr>
          <w:p w14:paraId="393FA8FB" w14:textId="600CFB69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Katrien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4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Katrien Latour&lt;/Author&gt;&lt;Year&gt;2014&lt;/Year&gt;&lt;RecNum&gt;348&lt;/RecNum&gt;&lt;DisplayText&gt;[53]&lt;/DisplayText&gt;&lt;record&gt;&lt;rec-number&gt;348&lt;/rec-number&gt;&lt;foreign-keys&gt;&lt;key app="EN" db-id="rfaz9x22kvwd9oevte1vpa2sx590t5dfesxp" timestamp="1518523986"&gt;348&lt;/key&gt;&lt;/foreign-keys&gt;&lt;ref-type name="Journal Article"&gt;17&lt;/ref-type&gt;&lt;contributors&gt;&lt;authors&gt;&lt;author&gt;Katrien Latour, Pete kinross, Maria Luisa&lt;/author&gt;&lt;/authors&gt;&lt;/contributors&gt;&lt;titles&gt;&lt;title&gt;Point prevalence survey of healthcare-associated infections and antimicrobial use in European long-term care facilities, 2013&lt;/title&gt;&lt;/titles&gt;&lt;dates&gt;&lt;year&gt;2014&lt;/year&gt;&lt;/dates&gt;&lt;urls&gt;&lt;related-urls&gt;&lt;url&gt;http://ecdc.europa.eu/sites/portal/files/media/en/publications/Publications/healthcare-associated-infections-point-prevalence-survey-long-term-care-facilities-2013.pdf&lt;/url&gt;&lt;/related-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3" w:tooltip="Katrien Latour, 2014 #34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5A427DE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43E4BCC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92B823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552FB3A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220CCE1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604A09F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36D0D8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59AC510D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5BB75FD0" w14:textId="77777777" w:rsidTr="0068026B">
        <w:tc>
          <w:tcPr>
            <w:tcW w:w="1296" w:type="dxa"/>
          </w:tcPr>
          <w:p w14:paraId="31E2EF7A" w14:textId="5CDF0DF8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Katrien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4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katrien Latour&lt;/Author&gt;&lt;Year&gt;2014&lt;/Year&gt;&lt;RecNum&gt;350&lt;/RecNum&gt;&lt;DisplayText&gt;[52]&lt;/DisplayText&gt;&lt;record&gt;&lt;rec-number&gt;350&lt;/rec-number&gt;&lt;foreign-keys&gt;&lt;key app="EN" db-id="rfaz9x22kvwd9oevte1vpa2sx590t5dfesxp" timestamp="1518526322"&gt;350&lt;/key&gt;&lt;/foreign-keys&gt;&lt;ref-type name="Journal Article"&gt;17&lt;/ref-type&gt;&lt;contributors&gt;&lt;authors&gt;&lt;author&gt;katrien Latour, Barry Cookson B. Jans, Maria Luisa, &lt;/author&gt;&lt;/authors&gt;&lt;/contributors&gt;&lt;titles&gt;&lt;title&gt;PPS of healthcare-associated infections and antimicrobial use in European long-term care facilities.&lt;/title&gt;&lt;/titles&gt;&lt;dates&gt;&lt;year&gt;2014&lt;/year&gt;&lt;/dates&gt;&lt;urls&gt;&lt;related-urls&gt;&lt;url&gt;http://ecdc.europa.eu/sites/portal/files/media/en/publications/Publications/healthcare-associated-infections-antimicrobial-consumption-point-prevalence-survey-long-term-care-facilities-2010.pdf&lt;/url&gt;&lt;/related-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2" w:tooltip="katrien Latour, 2014 #35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A09DF3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17C4BD7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1A51D1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665A41F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2FA2752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0674544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37D0C5E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5F445680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7ABA3FCF" w14:textId="77777777" w:rsidTr="0068026B">
        <w:tc>
          <w:tcPr>
            <w:tcW w:w="1296" w:type="dxa"/>
            <w:shd w:val="clear" w:color="auto" w:fill="E7E6E6" w:themeFill="background2"/>
          </w:tcPr>
          <w:p w14:paraId="24E39D4F" w14:textId="231112D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Erdam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4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Erdem&lt;/Author&gt;&lt;Year&gt;2014&lt;/Year&gt;&lt;RecNum&gt;304&lt;/RecNum&gt;&lt;DisplayText&gt;[54]&lt;/DisplayText&gt;&lt;record&gt;&lt;rec-number&gt;304&lt;/rec-number&gt;&lt;foreign-keys&gt;&lt;key app="EN" db-id="rfaz9x22kvwd9oevte1vpa2sx590t5dfesxp" timestamp="1517480611"&gt;304&lt;/key&gt;&lt;/foreign-keys&gt;&lt;ref-type name="Journal Article"&gt;17&lt;/ref-type&gt;&lt;contributors&gt;&lt;authors&gt;&lt;author&gt;Erdem, Hakan&lt;/author&gt;&lt;author&gt;Inan, Asuman&lt;/author&gt;&lt;author&gt;Altındis, Selma&lt;/author&gt;&lt;author&gt;Carevic, Biljana&lt;/author&gt;&lt;author&gt;Askarian, Mehrdad&lt;/author&gt;&lt;author&gt;Cottle, Lucy&lt;/author&gt;&lt;author&gt;Beovic, Bojana&lt;/author&gt;&lt;author&gt;Csomos, Akos&lt;/author&gt;&lt;author&gt;Metodiev, Krassimir&lt;/author&gt;&lt;author&gt;Ahmetagic, Sead&lt;/author&gt;&lt;/authors&gt;&lt;/contributors&gt;&lt;titles&gt;&lt;title&gt;Surveillance, control and management of infections in intensive care units in Southern Europe, Turkey and Iran–a prospective multicenter point prevalence study&lt;/title&gt;&lt;secondary-title&gt;Journal of Infection&lt;/secondary-title&gt;&lt;/titles&gt;&lt;periodical&gt;&lt;full-title&gt;Journal of Infection&lt;/full-title&gt;&lt;abbr-1&gt;J. Infect.&lt;/abbr-1&gt;&lt;abbr-2&gt;J Infect&lt;/abbr-2&gt;&lt;/periodical&gt;&lt;pages&gt;131-140&lt;/pages&gt;&lt;volume&gt;68&lt;/volume&gt;&lt;number&gt;2&lt;/number&gt;&lt;dates&gt;&lt;year&gt;2014&lt;/year&gt;&lt;/dates&gt;&lt;isbn&gt;0163-4453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4" w:tooltip="Erdem, 2014 #304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4B16A50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3EC5183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2A3FC62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6BA2D3B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60A1CB4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39FF757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84A7C4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7C8E50AF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18A2B364" w14:textId="77777777" w:rsidTr="0068026B">
        <w:tc>
          <w:tcPr>
            <w:tcW w:w="1296" w:type="dxa"/>
          </w:tcPr>
          <w:p w14:paraId="562EDA50" w14:textId="18B6089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Sinatra et al., 2013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inatra&lt;/Author&gt;&lt;Year&gt;2013&lt;/Year&gt;&lt;RecNum&gt;315&lt;/RecNum&gt;&lt;DisplayText&gt;[55]&lt;/DisplayText&gt;&lt;record&gt;&lt;rec-number&gt;315&lt;/rec-number&gt;&lt;foreign-keys&gt;&lt;key app="EN" db-id="rfaz9x22kvwd9oevte1vpa2sx590t5dfesxp" timestamp="1517496497"&gt;315&lt;/key&gt;&lt;/foreign-keys&gt;&lt;ref-type name="Journal Article"&gt;17&lt;/ref-type&gt;&lt;contributors&gt;&lt;authors&gt;&lt;author&gt;Sinatra, I&lt;/author&gt;&lt;author&gt;Carubia, L&lt;/author&gt;&lt;author&gt;Marchese, V&lt;/author&gt;&lt;author&gt;Aprea, L&lt;/author&gt;&lt;author&gt;D&amp;apos;ALESSANDRO, N&lt;/author&gt;&lt;author&gt;Mammina, Caterina&lt;/author&gt;&lt;author&gt;Torregrossa, Maria Valeria&lt;/author&gt;&lt;/authors&gt;&lt;/contributors&gt;&lt;titles&gt;&lt;title&gt;Prevalence survey of healthcare-associated infections and antimicrobial use at the University Hospital&amp;quot; Paolo Giaccone&amp;quot;, Palermo, Italy&lt;/title&gt;&lt;secondary-title&gt;Journal of preventive medicine and hygiene&lt;/secondary-title&gt;&lt;/titles&gt;&lt;periodical&gt;&lt;full-title&gt;Journal of Preventive Medicine and Hygiene&lt;/full-title&gt;&lt;abbr-1&gt;J. Prev. Med. Hyg.&lt;/abbr-1&gt;&lt;abbr-2&gt;J Prev Med Hyg&lt;/abbr-2&gt;&lt;abbr-3&gt;Journal of Preventive Medicine &amp;amp; Hygiene&lt;/abbr-3&gt;&lt;/periodical&gt;&lt;pages&gt;200&lt;/pages&gt;&lt;volume&gt;54&lt;/volume&gt;&lt;number&gt;4&lt;/number&gt;&lt;dates&gt;&lt;year&gt;2013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5" w:tooltip="Sinatra, 2013 #315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5E7A217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0E632D2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0DC8C16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69AFA29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11FE755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69E7902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7392C97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6147C02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2DD07409" w14:textId="77777777" w:rsidTr="0068026B">
        <w:tc>
          <w:tcPr>
            <w:tcW w:w="1296" w:type="dxa"/>
            <w:shd w:val="clear" w:color="auto" w:fill="E7E6E6" w:themeFill="background2"/>
          </w:tcPr>
          <w:p w14:paraId="34C8D168" w14:textId="5A7C3628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Smiddy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3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middy&lt;/Author&gt;&lt;Year&gt;2013&lt;/Year&gt;&lt;RecNum&gt;292&lt;/RecNum&gt;&lt;DisplayText&gt;[56]&lt;/DisplayText&gt;&lt;record&gt;&lt;rec-number&gt;292&lt;/rec-number&gt;&lt;foreign-keys&gt;&lt;key app="EN" db-id="rfaz9x22kvwd9oevte1vpa2sx590t5dfesxp" timestamp="1517416438"&gt;292&lt;/key&gt;&lt;/foreign-keys&gt;&lt;ref-type name="Journal Article"&gt;17&lt;/ref-type&gt;&lt;contributors&gt;&lt;authors&gt;&lt;author&gt;Smiddy, Maura P&lt;/author&gt;&lt;author&gt;Murphy, Olive M&lt;/author&gt;&lt;/authors&gt;&lt;/contributors&gt;&lt;titles&gt;&lt;title&gt;The use of point prevalence surveys of healthcare-associated infection to identify risk factors and facilitate infection prevention and control planning&lt;/title&gt;&lt;secondary-title&gt;Healthcare infection&lt;/secondary-title&gt;&lt;/titles&gt;&lt;pages&gt;162-167&lt;/pages&gt;&lt;volume&gt;18&lt;/volume&gt;&lt;number&gt;4&lt;/number&gt;&lt;dates&gt;&lt;year&gt;2013&lt;/year&gt;&lt;/dates&gt;&lt;isbn&gt;1835-5625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6" w:tooltip="Smiddy, 2013 #29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1716409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4BB901C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1386F59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B8916D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153F418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36C0B93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A8D8A0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42F4363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5A927109" w14:textId="77777777" w:rsidTr="0068026B">
        <w:tc>
          <w:tcPr>
            <w:tcW w:w="1296" w:type="dxa"/>
          </w:tcPr>
          <w:p w14:paraId="31003C83" w14:textId="5B9EF1E6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Behnke et al., 2013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Behnke&lt;/Author&gt;&lt;Year&gt;2013&lt;/Year&gt;&lt;RecNum&gt;270&lt;/RecNum&gt;&lt;DisplayText&gt;[57]&lt;/DisplayText&gt;&lt;record&gt;&lt;rec-number&gt;270&lt;/rec-number&gt;&lt;foreign-keys&gt;&lt;key app="EN" db-id="rfaz9x22kvwd9oevte1vpa2sx590t5dfesxp" timestamp="1517136480"&gt;270&lt;/key&gt;&lt;/foreign-keys&gt;&lt;ref-type name="Journal Article"&gt;17&lt;/ref-type&gt;&lt;contributors&gt;&lt;authors&gt;&lt;author&gt;Behnke, Michael&lt;/author&gt;&lt;author&gt;Hansen, Sonja&lt;/author&gt;&lt;author&gt;Leistner, Rasmus&lt;/author&gt;&lt;author&gt;Diaz, Luis Alberto Peña&lt;/author&gt;&lt;author&gt;Gropmann, Alexander&lt;/author&gt;&lt;author&gt;Sohr, Dorit&lt;/author&gt;&lt;author&gt;Gastmeier, Petra&lt;/author&gt;&lt;author&gt;Piening, Brar&lt;/author&gt;&lt;/authors&gt;&lt;/contributors&gt;&lt;titles&gt;&lt;title&gt;Nosocomial infection and antibiotic use: a second national prevalence study in Germany&lt;/title&gt;&lt;secondary-title&gt;Deutsches Ärzteblatt International&lt;/secondary-title&gt;&lt;/titles&gt;&lt;pages&gt;627&lt;/pages&gt;&lt;volume&gt;110&lt;/volume&gt;&lt;number&gt;38&lt;/number&gt;&lt;dates&gt;&lt;year&gt;2013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7" w:tooltip="Behnke, 2013 #27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7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11E2CC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DA7C6A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187D975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2522C84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426B35E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2600738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7A5DD9B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7D77089D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505596C9" w14:textId="77777777" w:rsidTr="0068026B">
        <w:tc>
          <w:tcPr>
            <w:tcW w:w="1296" w:type="dxa"/>
            <w:shd w:val="clear" w:color="auto" w:fill="E7E6E6" w:themeFill="background2"/>
          </w:tcPr>
          <w:p w14:paraId="3F0745C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Carl </w:t>
            </w: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Suetens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</w:t>
            </w:r>
          </w:p>
          <w:p w14:paraId="150DBA05" w14:textId="3AAC08AE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2013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Carl Suetens&lt;/Author&gt;&lt;Year&gt;2013&lt;/Year&gt;&lt;RecNum&gt;346&lt;/RecNum&gt;&lt;DisplayText&gt;[58]&lt;/DisplayText&gt;&lt;record&gt;&lt;rec-number&gt;346&lt;/rec-number&gt;&lt;foreign-keys&gt;&lt;key app="EN" db-id="rfaz9x22kvwd9oevte1vpa2sx590t5dfesxp" timestamp="1518518511"&gt;346&lt;/key&gt;&lt;/foreign-keys&gt;&lt;ref-type name="Journal Article"&gt;17&lt;/ref-type&gt;&lt;contributors&gt;&lt;authors&gt;&lt;author&gt;Carl Suetens, Susan Hopkins, Jana Kolman&lt;/author&gt;&lt;/authors&gt;&lt;/contributors&gt;&lt;titles&gt;&lt;title&gt;Point prevalence survey of healthcare-associated infections and antimicrobial use in European acute care hospitals 2011-2012&lt;/title&gt;&lt;/titles&gt;&lt;dates&gt;&lt;year&gt;2013&lt;/year&gt;&lt;/dates&gt;&lt;urls&gt;&lt;related-urls&gt;&lt;url&gt;http://ecdc.europa.eu/sites/portal/files/media/en/publications/Publications/healthcare-associated-infections-antimicrobial-use-PPS.pdf&lt;/url&gt;&lt;/related-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8" w:tooltip="Carl Suetens, 2013 #346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8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4AA5FE8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5D232B8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294AD99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78ABBD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605416B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14F869D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901EEA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7A2DF67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4526D735" w14:textId="77777777" w:rsidTr="0068026B">
        <w:tc>
          <w:tcPr>
            <w:tcW w:w="1296" w:type="dxa"/>
          </w:tcPr>
          <w:p w14:paraId="7E868F9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Zarb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</w:t>
            </w:r>
          </w:p>
          <w:p w14:paraId="0B3F3CEB" w14:textId="3A2DFD6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2012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Zarb&lt;/Author&gt;&lt;Year&gt;2012&lt;/Year&gt;&lt;RecNum&gt;691&lt;/RecNum&gt;&lt;DisplayText&gt;[13]&lt;/DisplayText&gt;&lt;record&gt;&lt;rec-number&gt;691&lt;/rec-number&gt;&lt;foreign-keys&gt;&lt;key app="EN" db-id="5partvetxr0t2jeax0q59v5xe5rr9f5apzev"&gt;691&lt;/key&gt;&lt;/foreign-keys&gt;&lt;ref-type name="Journal Article"&gt;17&lt;/ref-type&gt;&lt;contributors&gt;&lt;authors&gt;&lt;author&gt;Zarb, P&lt;/author&gt;&lt;author&gt;Coignard, B&lt;/author&gt;&lt;author&gt;Griskeviciene, J&lt;/author&gt;&lt;author&gt;Muller, A&lt;/author&gt;&lt;author&gt;Vankerckhoven, V&lt;/author&gt;&lt;author&gt;Weist, K&lt;/author&gt;&lt;author&gt;Goossens, M&lt;/author&gt;&lt;author&gt;Vaerenberg, S&lt;/author&gt;&lt;author&gt;Hopkins, S&lt;/author&gt;&lt;author&gt;Catry, B&lt;/author&gt;&lt;/authors&gt;&lt;/contributors&gt;&lt;titles&gt;&lt;title&gt;The European Centre for Disease Prevention and Control (ECDC) pilot point prevalence survey of healthcare-associated infections and antimicrobial use&lt;/title&gt;&lt;secondary-title&gt;Euro Surveill&lt;/secondary-title&gt;&lt;/titles&gt;&lt;periodical&gt;&lt;full-title&gt;Euro Surveill&lt;/full-title&gt;&lt;/periodical&gt;&lt;pages&gt;20316&lt;/pages&gt;&lt;volume&gt;17&lt;/volume&gt;&lt;number&gt;46&lt;/number&gt;&lt;dates&gt;&lt;year&gt;2012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3" w:tooltip="Zarb, 2012 #691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1410CB8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635CD0C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AC37C1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387BCDC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009316B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25DABA1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53215E1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42229E7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6D8CADEC" w14:textId="77777777" w:rsidTr="0068026B">
        <w:tc>
          <w:tcPr>
            <w:tcW w:w="1296" w:type="dxa"/>
            <w:shd w:val="clear" w:color="auto" w:fill="E7E6E6" w:themeFill="background2"/>
          </w:tcPr>
          <w:p w14:paraId="7E1AF620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Heudorf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</w:t>
            </w:r>
          </w:p>
          <w:p w14:paraId="6B611CB6" w14:textId="6C938A58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2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Heudorf&lt;/Author&gt;&lt;Year&gt;2012&lt;/Year&gt;&lt;RecNum&gt;242&lt;/RecNum&gt;&lt;DisplayText&gt;[59]&lt;/DisplayText&gt;&lt;record&gt;&lt;rec-number&gt;242&lt;/rec-number&gt;&lt;foreign-keys&gt;&lt;key app="EN" db-id="rfaz9x22kvwd9oevte1vpa2sx590t5dfesxp" timestamp="1513770568"&gt;242&lt;/key&gt;&lt;/foreign-keys&gt;&lt;ref-type name="Journal Article"&gt;17&lt;/ref-type&gt;&lt;contributors&gt;&lt;authors&gt;&lt;author&gt;Heudorf, U&lt;/author&gt;&lt;author&gt;Boehlcke, K&lt;/author&gt;&lt;author&gt;Schade, M&lt;/author&gt;&lt;/authors&gt;&lt;/contributors&gt;&lt;titles&gt;&lt;title&gt;Healthcare-associated infections in long-term care facilities (HALT) in Frankfurt am Main, Germany, January to March 2011&lt;/title&gt;&lt;secondary-title&gt;Euro Surveill&lt;/secondary-title&gt;&lt;/titles&gt;&lt;periodical&gt;&lt;full-title&gt;Euro Surveillance&lt;/full-title&gt;&lt;abbr-1&gt;Euro Surveill.&lt;/abbr-1&gt;&lt;abbr-2&gt;Euro Surveill&lt;/abbr-2&gt;&lt;/periodical&gt;&lt;pages&gt;5-11&lt;/pages&gt;&lt;volume&gt;17&lt;/volume&gt;&lt;number&gt;35&lt;/number&gt;&lt;dates&gt;&lt;year&gt;2012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59" w:tooltip="Heudorf, 2012 #24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59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0797725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5809858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0054B92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4D4EF11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6883F1D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28E1E8A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7DA7FC5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3088074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6B687D84" w14:textId="77777777" w:rsidTr="0068026B">
        <w:tc>
          <w:tcPr>
            <w:tcW w:w="1296" w:type="dxa"/>
          </w:tcPr>
          <w:p w14:paraId="48F9233B" w14:textId="5E64CFB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Coello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Coello&lt;/Author&gt;&lt;Year&gt;2011&lt;/Year&gt;&lt;RecNum&gt;302&lt;/RecNum&gt;&lt;DisplayText&gt;[60]&lt;/DisplayText&gt;&lt;record&gt;&lt;rec-number&gt;302&lt;/rec-number&gt;&lt;foreign-keys&gt;&lt;key app="EN" db-id="rfaz9x22kvwd9oevte1vpa2sx590t5dfesxp" timestamp="1517474880"&gt;302&lt;/key&gt;&lt;/foreign-keys&gt;&lt;ref-type name="Journal Article"&gt;17&lt;/ref-type&gt;&lt;contributors&gt;&lt;authors&gt;&lt;author&gt;Coello, R&lt;/author&gt;&lt;author&gt;Brannigan, E&lt;/author&gt;&lt;author&gt;Lawson, W&lt;/author&gt;&lt;author&gt;Wickens, H&lt;/author&gt;&lt;author&gt;Holmes, A&lt;/author&gt;&lt;/authors&gt;&lt;/contributors&gt;&lt;titles&gt;&lt;title&gt;Prevalence of healthcare device-associated infection using point prevalence surveys of antimicrobial prescribing and existing electronic data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64-268&lt;/pages&gt;&lt;volume&gt;78&lt;/volume&gt;&lt;number&gt;4&lt;/number&gt;&lt;dates&gt;&lt;year&gt;2011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0" w:tooltip="Coello, 2011 #30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0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18C968E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01C9161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1A6068F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FA7769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567D6BC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249D758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7B1D47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</w:tcPr>
          <w:p w14:paraId="0C31BE91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6</w:t>
            </w:r>
          </w:p>
        </w:tc>
      </w:tr>
      <w:tr w:rsidR="0031473A" w:rsidRPr="004857B8" w14:paraId="25534F66" w14:textId="77777777" w:rsidTr="0068026B">
        <w:tc>
          <w:tcPr>
            <w:tcW w:w="1296" w:type="dxa"/>
            <w:shd w:val="clear" w:color="auto" w:fill="E7E6E6" w:themeFill="background2"/>
          </w:tcPr>
          <w:p w14:paraId="22A41DAD" w14:textId="12AB08D1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lastRenderedPageBreak/>
              <w:t>Lietard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ietard&lt;/Author&gt;&lt;Year&gt;2011&lt;/Year&gt;&lt;RecNum&gt;295&lt;/RecNum&gt;&lt;DisplayText&gt;[61]&lt;/DisplayText&gt;&lt;record&gt;&lt;rec-number&gt;295&lt;/rec-number&gt;&lt;foreign-keys&gt;&lt;key app="EN" db-id="rfaz9x22kvwd9oevte1vpa2sx590t5dfesxp" timestamp="1517421568"&gt;295&lt;/key&gt;&lt;/foreign-keys&gt;&lt;ref-type name="Journal Article"&gt;17&lt;/ref-type&gt;&lt;contributors&gt;&lt;authors&gt;&lt;author&gt;Lietard, Claire&lt;/author&gt;&lt;author&gt;Lejeune, Benoist&lt;/author&gt;&lt;author&gt;Metzger, Marie Hélène&lt;/author&gt;&lt;author&gt;Thiolet, Jean‐Michel&lt;/author&gt;&lt;author&gt;Coignard, Bruno&lt;/author&gt;&lt;/authors&gt;&lt;/contributors&gt;&lt;titles&gt;&lt;title&gt;NATIONAL POINT PREVALENCE SURVEY OF HEALTHCARE‐ASSOCIATED INFECTIONS: RESULTS FOR PEOPLE AGED 65 AND OLDER, FRANCE, 2006&lt;/title&gt;&lt;secondary-title&gt;Journal of the American Geriatrics Society&lt;/secondary-title&gt;&lt;/titles&gt;&lt;periodical&gt;&lt;full-title&gt;Journal of the American Geriatrics Society&lt;/full-title&gt;&lt;abbr-1&gt;J. Am. Geriatr. Soc.&lt;/abbr-1&gt;&lt;abbr-2&gt;J Am Geriatr Soc&lt;/abbr-2&gt;&lt;/periodical&gt;&lt;pages&gt;763-765&lt;/pages&gt;&lt;volume&gt;59&lt;/volume&gt;&lt;number&gt;4&lt;/number&gt;&lt;dates&gt;&lt;year&gt;2011&lt;/year&gt;&lt;/dates&gt;&lt;isbn&gt;1532-5415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1" w:tooltip="Lietard, 2011 #295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0D133EE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3661019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4286668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9191C9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136BBAB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26E76FE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7BCADD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3C65B81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648E2FE6" w14:textId="77777777" w:rsidTr="0068026B">
        <w:tc>
          <w:tcPr>
            <w:tcW w:w="1296" w:type="dxa"/>
          </w:tcPr>
          <w:p w14:paraId="0819D320" w14:textId="02D0917F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Alexopoulos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Alexopoulos&lt;/Author&gt;&lt;Year&gt;2011&lt;/Year&gt;&lt;RecNum&gt;306&lt;/RecNum&gt;&lt;DisplayText&gt;[62]&lt;/DisplayText&gt;&lt;record&gt;&lt;rec-number&gt;306&lt;/rec-number&gt;&lt;foreign-keys&gt;&lt;key app="EN" db-id="rfaz9x22kvwd9oevte1vpa2sx590t5dfesxp" timestamp="1517487347"&gt;306&lt;/key&gt;&lt;/foreign-keys&gt;&lt;ref-type name="Journal Article"&gt;17&lt;/ref-type&gt;&lt;contributors&gt;&lt;authors&gt;&lt;author&gt;Alexopoulos, Evangelos C&lt;/author&gt;&lt;author&gt;Batzi, E&lt;/author&gt;&lt;author&gt;Messolora, F&lt;/author&gt;&lt;author&gt;Jelastopulu, E&lt;/author&gt;&lt;/authors&gt;&lt;/contributors&gt;&lt;titles&gt;&lt;title&gt;Wide range of point prevalences of healthcare-associated infections in Western Greece&lt;/title&gt;&lt;secondary-title&gt;Epidemiology &amp;amp; Infection&lt;/secondary-title&gt;&lt;/titles&gt;&lt;periodical&gt;&lt;full-title&gt;Epidemiology and Infection&lt;/full-title&gt;&lt;abbr-1&gt;Epidemiol. Infect.&lt;/abbr-1&gt;&lt;abbr-2&gt;Epidemiol Infect&lt;/abbr-2&gt;&lt;abbr-3&gt;Epidemiology &amp;amp; Infection&lt;/abbr-3&gt;&lt;/periodical&gt;&lt;pages&gt;1734-1739&lt;/pages&gt;&lt;volume&gt;139&lt;/volume&gt;&lt;number&gt;11&lt;/number&gt;&lt;dates&gt;&lt;year&gt;2011&lt;/year&gt;&lt;/dates&gt;&lt;isbn&gt;1469-4409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2" w:tooltip="Alexopoulos, 2011 #306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1C528A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63B540B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3B80B99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545BF10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66397A7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461C35E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34C660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</w:tcPr>
          <w:p w14:paraId="64F34AE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633FECF5" w14:textId="77777777" w:rsidTr="0068026B">
        <w:tc>
          <w:tcPr>
            <w:tcW w:w="1296" w:type="dxa"/>
            <w:shd w:val="clear" w:color="auto" w:fill="E7E6E6" w:themeFill="background2"/>
          </w:tcPr>
          <w:p w14:paraId="3DD08789" w14:textId="4DE6507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Hopkins et al., 201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Hopkins&lt;/Author&gt;&lt;Year&gt;2011&lt;/Year&gt;&lt;RecNum&gt;291&lt;/RecNum&gt;&lt;DisplayText&gt;[63]&lt;/DisplayText&gt;&lt;record&gt;&lt;rec-number&gt;291&lt;/rec-number&gt;&lt;foreign-keys&gt;&lt;key app="EN" db-id="rfaz9x22kvwd9oevte1vpa2sx590t5dfesxp" timestamp="1517414805"&gt;291&lt;/key&gt;&lt;/foreign-keys&gt;&lt;ref-type name="Journal Article"&gt;17&lt;/ref-type&gt;&lt;contributors&gt;&lt;authors&gt;&lt;author&gt;Hopkins, S&lt;/author&gt;&lt;author&gt;Shaw, K&lt;/author&gt;&lt;author&gt;Simpson, L&lt;/author&gt;&lt;/authors&gt;&lt;/contributors&gt;&lt;titles&gt;&lt;title&gt;English national point prevalence survey on healthcare-associated infections and antimicrobial use&lt;/title&gt;&lt;secondary-title&gt;London (United Kingdom): Health ProtectionAgency&lt;/secondary-title&gt;&lt;/titles&gt;&lt;dates&gt;&lt;year&gt;2011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3" w:tooltip="Hopkins, 2011 #291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03EC6BB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1FECEFE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5FBC08A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4BA5783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2601A5A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283BEE8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E3B61A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671D1F20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03337505" w14:textId="77777777" w:rsidTr="0068026B">
        <w:tc>
          <w:tcPr>
            <w:tcW w:w="1296" w:type="dxa"/>
          </w:tcPr>
          <w:p w14:paraId="26726725" w14:textId="64DCCECD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Cairns et al., 201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Cairns&lt;/Author&gt;&lt;Year&gt;2011&lt;/Year&gt;&lt;RecNum&gt;313&lt;/RecNum&gt;&lt;DisplayText&gt;[64]&lt;/DisplayText&gt;&lt;record&gt;&lt;rec-number&gt;313&lt;/rec-number&gt;&lt;foreign-keys&gt;&lt;key app="EN" db-id="rfaz9x22kvwd9oevte1vpa2sx590t5dfesxp" timestamp="1517494471"&gt;313&lt;/key&gt;&lt;/foreign-keys&gt;&lt;ref-type name="Journal Article"&gt;17&lt;/ref-type&gt;&lt;contributors&gt;&lt;authors&gt;&lt;author&gt;Cairns, Shona&lt;/author&gt;&lt;author&gt;Reilly, Jacqui&lt;/author&gt;&lt;author&gt;Stewart, Sally&lt;/author&gt;&lt;author&gt;Tolson, Debbie&lt;/author&gt;&lt;author&gt;Godwin, Jon&lt;/author&gt;&lt;author&gt;Knight, Paul&lt;/author&gt;&lt;/authors&gt;&lt;/contributors&gt;&lt;titles&gt;&lt;title&gt;The Prevalence of Health Care–Associated Infection in Older People in Acute Care Hospitals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763-767&lt;/pages&gt;&lt;volume&gt;32&lt;/volume&gt;&lt;number&gt;8&lt;/number&gt;&lt;dates&gt;&lt;year&gt;2011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4" w:tooltip="Cairns, 2011 #31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0DEBBEC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8018A1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5E1B72F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5E173D8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3CA1752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19177F8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35853B2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533A6B4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56B19B3A" w14:textId="77777777" w:rsidTr="0068026B">
        <w:tc>
          <w:tcPr>
            <w:tcW w:w="1296" w:type="dxa"/>
            <w:shd w:val="clear" w:color="auto" w:fill="E7E6E6" w:themeFill="background2"/>
          </w:tcPr>
          <w:p w14:paraId="681CE095" w14:textId="1EE6775B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Cairns et al., 2010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Cairns&lt;/Author&gt;&lt;Year&gt;2010&lt;/Year&gt;&lt;RecNum&gt;307&lt;/RecNum&gt;&lt;DisplayText&gt;[65]&lt;/DisplayText&gt;&lt;record&gt;&lt;rec-number&gt;307&lt;/rec-number&gt;&lt;foreign-keys&gt;&lt;key app="EN" db-id="rfaz9x22kvwd9oevte1vpa2sx590t5dfesxp" timestamp="1517487451"&gt;307&lt;/key&gt;&lt;/foreign-keys&gt;&lt;ref-type name="Journal Article"&gt;17&lt;/ref-type&gt;&lt;contributors&gt;&lt;authors&gt;&lt;author&gt;Cairns, S&lt;/author&gt;&lt;author&gt;Reilly, J&lt;/author&gt;&lt;author&gt;Booth, M&lt;/author&gt;&lt;/authors&gt;&lt;/contributors&gt;&lt;titles&gt;&lt;title&gt;Prevalence of healthcare-associated infection in Scottish intensive care unit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308-310&lt;/pages&gt;&lt;volume&gt;76&lt;/volume&gt;&lt;number&gt;4&lt;/number&gt;&lt;dates&gt;&lt;year&gt;2010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5" w:tooltip="Cairns, 2010 #307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36E0B4E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658A088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7B75AC0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6C55A75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2D00A45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0CAE912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20043BD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5D77C446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1BADC8E8" w14:textId="77777777" w:rsidTr="0068026B">
        <w:tc>
          <w:tcPr>
            <w:tcW w:w="1296" w:type="dxa"/>
          </w:tcPr>
          <w:p w14:paraId="769CEC30" w14:textId="12036334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Gordts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0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Gordts&lt;/Author&gt;&lt;Year&gt;2010&lt;/Year&gt;&lt;RecNum&gt;301&lt;/RecNum&gt;&lt;DisplayText&gt;[66]&lt;/DisplayText&gt;&lt;record&gt;&lt;rec-number&gt;301&lt;/rec-number&gt;&lt;foreign-keys&gt;&lt;key app="EN" db-id="rfaz9x22kvwd9oevte1vpa2sx590t5dfesxp" timestamp="1517474462"&gt;301&lt;/key&gt;&lt;/foreign-keys&gt;&lt;ref-type name="Journal Article"&gt;17&lt;/ref-type&gt;&lt;contributors&gt;&lt;authors&gt;&lt;author&gt;Gordts, B&lt;/author&gt;&lt;author&gt;Vrijens, F&lt;/author&gt;&lt;author&gt;Hulstaert, F&lt;/author&gt;&lt;author&gt;Devriese, S&lt;/author&gt;&lt;author&gt;Van de Sande, S&lt;/author&gt;&lt;/authors&gt;&lt;/contributors&gt;&lt;titles&gt;&lt;title&gt;The 2007 Belgian national prevalence survey for hospital-acquired infection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63-167&lt;/pages&gt;&lt;volume&gt;75&lt;/volume&gt;&lt;number&gt;3&lt;/number&gt;&lt;dates&gt;&lt;year&gt;2010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6" w:tooltip="Gordts, 2010 #301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D1DF1C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00D0974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5D48B67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498BEE9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184DA8A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764B90D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C006C3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474420D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54CB1450" w14:textId="77777777" w:rsidTr="0068026B">
        <w:tc>
          <w:tcPr>
            <w:tcW w:w="1296" w:type="dxa"/>
            <w:shd w:val="clear" w:color="auto" w:fill="E7E6E6" w:themeFill="background2"/>
          </w:tcPr>
          <w:p w14:paraId="7501211A" w14:textId="4DE2AFBB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Lanini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9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anini&lt;/Author&gt;&lt;Year&gt;2009&lt;/Year&gt;&lt;RecNum&gt;343&lt;/RecNum&gt;&lt;DisplayText&gt;[67]&lt;/DisplayText&gt;&lt;record&gt;&lt;rec-number&gt;343&lt;/rec-number&gt;&lt;foreign-keys&gt;&lt;key app="EN" db-id="rfaz9x22kvwd9oevte1vpa2sx590t5dfesxp" timestamp="1518511252"&gt;343&lt;/key&gt;&lt;/foreign-keys&gt;&lt;ref-type name="Journal Article"&gt;17&lt;/ref-type&gt;&lt;contributors&gt;&lt;authors&gt;&lt;author&gt;Lanini, Simone&lt;/author&gt;&lt;author&gt;Jarvis, William R&lt;/author&gt;&lt;author&gt;Nicastri, Emanuele&lt;/author&gt;&lt;author&gt;Privitera, Gaetano&lt;/author&gt;&lt;author&gt;Gesu, Giovanni&lt;/author&gt;&lt;author&gt;Marchetti, Federico&lt;/author&gt;&lt;author&gt;Giuliani, Luigi&lt;/author&gt;&lt;author&gt;Piselli, Pierluca&lt;/author&gt;&lt;author&gt;Puro, Vincenzo&lt;/author&gt;&lt;author&gt;Nisii, Carla&lt;/author&gt;&lt;/authors&gt;&lt;/contributors&gt;&lt;titles&gt;&lt;title&gt;Healthcare-Associated Infection in Italy Annual Point-Prevalence Surveys, 2002–2004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659-665&lt;/pages&gt;&lt;volume&gt;30&lt;/volume&gt;&lt;number&gt;7&lt;/number&gt;&lt;dates&gt;&lt;year&gt;2009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7" w:tooltip="Lanini, 2009 #34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7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475FE4D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44DA283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00460E0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1A956EB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71C587E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41FC535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0815FE2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4EC41E4B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5EB968C" w14:textId="77777777" w:rsidTr="0068026B">
        <w:tc>
          <w:tcPr>
            <w:tcW w:w="1296" w:type="dxa"/>
          </w:tcPr>
          <w:p w14:paraId="0DD71E94" w14:textId="655CCA45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Vincet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9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Vincent&lt;/Author&gt;&lt;Year&gt;2009&lt;/Year&gt;&lt;RecNum&gt;803&lt;/RecNum&gt;&lt;DisplayText&gt;[68]&lt;/DisplayText&gt;&lt;record&gt;&lt;rec-number&gt;803&lt;/rec-number&gt;&lt;foreign-keys&gt;&lt;key app="EN" db-id="5partvetxr0t2jeax0q59v5xe5rr9f5apzev"&gt;803&lt;/key&gt;&lt;/foreign-keys&gt;&lt;ref-type name="Journal Article"&gt;17&lt;/ref-type&gt;&lt;contributors&gt;&lt;authors&gt;&lt;author&gt;Vincent, Jean-Louis&lt;/author&gt;&lt;author&gt;Rello, Jordi&lt;/author&gt;&lt;author&gt;Marshall, John&lt;/author&gt;&lt;author&gt;Silva, Eliezer&lt;/author&gt;&lt;author&gt;Anzueto, Antonio&lt;/author&gt;&lt;author&gt;Martin, Claude D&lt;/author&gt;&lt;author&gt;Moreno, Rui&lt;/author&gt;&lt;author&gt;Lipman, Jeffrey&lt;/author&gt;&lt;author&gt;Gomersall, Charles&lt;/author&gt;&lt;author&gt;Sakr, Yasser&lt;/author&gt;&lt;/authors&gt;&lt;/contributors&gt;&lt;titles&gt;&lt;title&gt;International study of the prevalence and outcomes of infection in intensive care units&lt;/title&gt;&lt;secondary-title&gt;Jama&lt;/secondary-title&gt;&lt;/titles&gt;&lt;periodical&gt;&lt;full-title&gt;Jama&lt;/full-title&gt;&lt;/periodical&gt;&lt;pages&gt;2323-2329&lt;/pages&gt;&lt;volume&gt;302&lt;/volume&gt;&lt;number&gt;21&lt;/number&gt;&lt;dates&gt;&lt;year&gt;2009&lt;/year&gt;&lt;/dates&gt;&lt;isbn&gt;0098-7484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8" w:tooltip="Vincent, 2009 #80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8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10BCBB4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33687BE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4A65940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35ED6F5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70D64F4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68AC205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2E62C4B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1E22538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6F37A4FE" w14:textId="77777777" w:rsidTr="0068026B">
        <w:tc>
          <w:tcPr>
            <w:tcW w:w="1296" w:type="dxa"/>
            <w:shd w:val="clear" w:color="auto" w:fill="E7E6E6" w:themeFill="background2"/>
          </w:tcPr>
          <w:p w14:paraId="59FB424A" w14:textId="1D78F75F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Patte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Patte&lt;/Author&gt;&lt;Year&gt;2005&lt;/Year&gt;&lt;RecNum&gt;335&lt;/RecNum&gt;&lt;DisplayText&gt;[69]&lt;/DisplayText&gt;&lt;record&gt;&lt;rec-number&gt;335&lt;/rec-number&gt;&lt;foreign-keys&gt;&lt;key app="EN" db-id="rfaz9x22kvwd9oevte1vpa2sx590t5dfesxp" timestamp="1518071854"&gt;335&lt;/key&gt;&lt;/foreign-keys&gt;&lt;ref-type name="Journal Article"&gt;17&lt;/ref-type&gt;&lt;contributors&gt;&lt;authors&gt;&lt;author&gt;Patte, R&lt;/author&gt;&lt;author&gt;Drouvot, V&lt;/author&gt;&lt;author&gt;Quenon, J-L&lt;/author&gt;&lt;author&gt;Denic, L&lt;/author&gt;&lt;author&gt;Briand, V&lt;/author&gt;&lt;author&gt;Patris, S&lt;/author&gt;&lt;/authors&gt;&lt;/contributors&gt;&lt;titles&gt;&lt;title&gt;Prevalence of hospital-acquired infections in a home care setting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48-151&lt;/pages&gt;&lt;volume&gt;59&lt;/volume&gt;&lt;number&gt;2&lt;/number&gt;&lt;dates&gt;&lt;year&gt;2005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69" w:tooltip="Patte, 2005 #335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69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172AEB0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64870C5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2BF214B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01109A0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74F1BC3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78CE29E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82A507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2A5DE56F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12482F32" w14:textId="77777777" w:rsidTr="0068026B">
        <w:tc>
          <w:tcPr>
            <w:tcW w:w="1296" w:type="dxa"/>
          </w:tcPr>
          <w:p w14:paraId="44C1A407" w14:textId="6EBC21A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Lizioli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3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izioli&lt;/Author&gt;&lt;Year&gt;2003&lt;/Year&gt;&lt;RecNum&gt;336&lt;/RecNum&gt;&lt;DisplayText&gt;[70]&lt;/DisplayText&gt;&lt;record&gt;&lt;rec-number&gt;336&lt;/rec-number&gt;&lt;foreign-keys&gt;&lt;key app="EN" db-id="rfaz9x22kvwd9oevte1vpa2sx590t5dfesxp" timestamp="1518072313"&gt;336&lt;/key&gt;&lt;/foreign-keys&gt;&lt;ref-type name="Journal Article"&gt;17&lt;/ref-type&gt;&lt;contributors&gt;&lt;authors&gt;&lt;author&gt;Lizioli, A&lt;/author&gt;&lt;author&gt;Privitera, G&lt;/author&gt;&lt;author&gt;Alliata, E&lt;/author&gt;&lt;author&gt;Banfi, EM Antonietta&lt;/author&gt;&lt;author&gt;Boselli, L&lt;/author&gt;&lt;author&gt;Panceri, ML&lt;/author&gt;&lt;author&gt;Perna, MC&lt;/author&gt;&lt;author&gt;Porretta, AD&lt;/author&gt;&lt;author&gt;Santini, MG&lt;/author&gt;&lt;author&gt;Carreri, V&lt;/author&gt;&lt;/authors&gt;&lt;/contributors&gt;&lt;titles&gt;&lt;title&gt;Prevalence of nosocomial infections in Italy: result from the Lombardy survey in 2000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41-148&lt;/pages&gt;&lt;volume&gt;54&lt;/volume&gt;&lt;number&gt;2&lt;/number&gt;&lt;dates&gt;&lt;year&gt;2003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0" w:tooltip="Lizioli, 2003 #336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0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53BE6ED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4BAF273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197F4AA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435FF04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529217E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49AAFA2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3F4B040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</w:tcPr>
          <w:p w14:paraId="3BE66F4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3F8215F5" w14:textId="77777777" w:rsidTr="0068026B">
        <w:tc>
          <w:tcPr>
            <w:tcW w:w="1296" w:type="dxa"/>
            <w:shd w:val="clear" w:color="auto" w:fill="E7E6E6" w:themeFill="background2"/>
          </w:tcPr>
          <w:p w14:paraId="76474550" w14:textId="5EBFB479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Starakis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2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tarakis&lt;/Author&gt;&lt;Year&gt;2002&lt;/Year&gt;&lt;RecNum&gt;281&lt;/RecNum&gt;&lt;DisplayText&gt;[71]&lt;/DisplayText&gt;&lt;record&gt;&lt;rec-number&gt;281&lt;/rec-number&gt;&lt;foreign-keys&gt;&lt;key app="EN" db-id="rfaz9x22kvwd9oevte1vpa2sx590t5dfesxp" timestamp="1517381415"&gt;281&lt;/key&gt;&lt;/foreign-keys&gt;&lt;ref-type name="Journal Article"&gt;17&lt;/ref-type&gt;&lt;contributors&gt;&lt;authors&gt;&lt;author&gt;Starakis, I&lt;/author&gt;&lt;author&gt;Marangos, M&lt;/author&gt;&lt;author&gt;Gikas, A&lt;/author&gt;&lt;author&gt;Pediaditis, I&lt;/author&gt;&lt;author&gt;Bassaris, H&lt;/author&gt;&lt;/authors&gt;&lt;/contributors&gt;&lt;titles&gt;&lt;title&gt;Repeated point prevalence survey of nosocomial infections in a Greek university hospital&lt;/title&gt;&lt;secondary-title&gt;Journal of chemotherapy&lt;/secondary-title&gt;&lt;/titles&gt;&lt;periodical&gt;&lt;full-title&gt;Journal of Chemotherapy&lt;/full-title&gt;&lt;abbr-1&gt;J. Chemother.&lt;/abbr-1&gt;&lt;abbr-2&gt;J Chemother&lt;/abbr-2&gt;&lt;/periodical&gt;&lt;pages&gt;272-278&lt;/pages&gt;&lt;volume&gt;14&lt;/volume&gt;&lt;number&gt;3&lt;/number&gt;&lt;dates&gt;&lt;year&gt;2002&lt;/year&gt;&lt;/dates&gt;&lt;isbn&gt;1120-009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1" w:tooltip="Starakis, 2002 #281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273AF81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1C4C3EB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40F648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4D8F50C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0E1B9B3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541D950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0DEAC21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022423E7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46518178" w14:textId="77777777" w:rsidTr="0068026B">
        <w:tc>
          <w:tcPr>
            <w:tcW w:w="1296" w:type="dxa"/>
          </w:tcPr>
          <w:p w14:paraId="7C9124F4" w14:textId="79CF457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Gikas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2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Gikas&lt;/Author&gt;&lt;Year&gt;2002&lt;/Year&gt;&lt;RecNum&gt;286&lt;/RecNum&gt;&lt;DisplayText&gt;[72]&lt;/DisplayText&gt;&lt;record&gt;&lt;rec-number&gt;286&lt;/rec-number&gt;&lt;foreign-keys&gt;&lt;key app="EN" db-id="rfaz9x22kvwd9oevte1vpa2sx590t5dfesxp" timestamp="1517402626"&gt;286&lt;/key&gt;&lt;/foreign-keys&gt;&lt;ref-type name="Journal Article"&gt;17&lt;/ref-type&gt;&lt;contributors&gt;&lt;authors&gt;&lt;author&gt;Gikas, A&lt;/author&gt;&lt;author&gt;Pediaditis, J&lt;/author&gt;&lt;author&gt;Papadakis, JA&lt;/author&gt;&lt;author&gt;Starakis, J&lt;/author&gt;&lt;author&gt;Levidiotou, S&lt;/author&gt;&lt;author&gt;Nikolaides, P&lt;/author&gt;&lt;author&gt;Kioumis, G&lt;/author&gt;&lt;author&gt;Maltezos, E&lt;/author&gt;&lt;author&gt;Lazanas, M&lt;/author&gt;&lt;author&gt;Anevlavis, E&lt;/author&gt;&lt;/authors&gt;&lt;/contributors&gt;&lt;titles&gt;&lt;title&gt;Prevalence study of hospital-acquired infections in 14 Greek hospitals: planning from the local to the national surveillance level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69-275&lt;/pages&gt;&lt;volume&gt;50&lt;/volume&gt;&lt;number&gt;4&lt;/number&gt;&lt;dates&gt;&lt;year&gt;2002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2" w:tooltip="Gikas, 2002 #286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743AA6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9EC7AA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029EE3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13A5CCB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5AAB5CA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7B0D3F4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641D99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674467DD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34582273" w14:textId="77777777" w:rsidTr="0068026B">
        <w:tc>
          <w:tcPr>
            <w:tcW w:w="1296" w:type="dxa"/>
            <w:shd w:val="clear" w:color="auto" w:fill="E7E6E6" w:themeFill="background2"/>
          </w:tcPr>
          <w:p w14:paraId="3FE0BFEC" w14:textId="6131C8F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Group et al., 2000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Group&lt;/Author&gt;&lt;Year&gt;2000&lt;/Year&gt;&lt;RecNum&gt;341&lt;/RecNum&gt;&lt;DisplayText&gt;[73]&lt;/DisplayText&gt;&lt;record&gt;&lt;rec-number&gt;341&lt;/rec-number&gt;&lt;foreign-keys&gt;&lt;key app="EN" db-id="rfaz9x22kvwd9oevte1vpa2sx590t5dfesxp" timestamp="1518504803"&gt;341&lt;/key&gt;&lt;/foreign-keys&gt;&lt;ref-type name="Journal Article"&gt;17&lt;/ref-type&gt;&lt;contributors&gt;&lt;authors&gt;&lt;author&gt;French Prevalence Survey Study Group&lt;/author&gt;&lt;/authors&gt;&lt;/contributors&gt;&lt;titles&gt;&lt;title&gt;Prevalence of nosocomial infections in France: results of the nationwide survey in 1996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86-193&lt;/pages&gt;&lt;volume&gt;46&lt;/volume&gt;&lt;number&gt;3&lt;/number&gt;&lt;dates&gt;&lt;year&gt;2000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3" w:tooltip="Group, 2000 #341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2C2F86B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36500D5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81CD44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450812B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61C3B4E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2C00C0E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33F4A7A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4BD137D7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11A187C1" w14:textId="77777777" w:rsidTr="0068026B">
        <w:tc>
          <w:tcPr>
            <w:tcW w:w="1296" w:type="dxa"/>
          </w:tcPr>
          <w:p w14:paraId="342E6C78" w14:textId="2DE20EDD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Pittet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1999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Pittet&lt;/Author&gt;&lt;Year&gt;1999&lt;/Year&gt;&lt;RecNum&gt;271&lt;/RecNum&gt;&lt;DisplayText&gt;[74]&lt;/DisplayText&gt;&lt;record&gt;&lt;rec-number&gt;271&lt;/rec-number&gt;&lt;foreign-keys&gt;&lt;key app="EN" db-id="rfaz9x22kvwd9oevte1vpa2sx590t5dfesxp" timestamp="1517138327"&gt;271&lt;/key&gt;&lt;/foreign-keys&gt;&lt;ref-type name="Journal Article"&gt;17&lt;/ref-type&gt;&lt;contributors&gt;&lt;authors&gt;&lt;author&gt;Pittet, Didier&lt;/author&gt;&lt;author&gt;Harbarth, Stephan&lt;/author&gt;&lt;author&gt;Ruef, Christian&lt;/author&gt;&lt;author&gt;Francioli, Patrick&lt;/author&gt;&lt;author&gt;Sudre, Philippe&lt;/author&gt;&lt;author&gt;Pétignat, Christiane&lt;/author&gt;&lt;author&gt;Trampuz, Andrej&lt;/author&gt;&lt;author&gt;Widmer, Andreas&lt;/author&gt;&lt;/authors&gt;&lt;/contributors&gt;&lt;titles&gt;&lt;title&gt;Prevalence and risk factors for nosocomial infections in four university hospitals in Switzerland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37-42&lt;/pages&gt;&lt;volume&gt;20&lt;/volume&gt;&lt;number&gt;1&lt;/number&gt;&lt;dates&gt;&lt;year&gt;1999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4" w:tooltip="Pittet, 1999 #271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404178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5C06768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EFDB13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65858B1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4F34C23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360CD82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25CC63C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2D1B7699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16CC66C8" w14:textId="77777777" w:rsidTr="0068026B">
        <w:tc>
          <w:tcPr>
            <w:tcW w:w="1296" w:type="dxa"/>
            <w:shd w:val="clear" w:color="auto" w:fill="E7E6E6" w:themeFill="background2"/>
          </w:tcPr>
          <w:p w14:paraId="7CE1A51E" w14:textId="1F8AD80E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Vincent et al., 1995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Vincent&lt;/Author&gt;&lt;Year&gt;1995&lt;/Year&gt;&lt;RecNum&gt;342&lt;/RecNum&gt;&lt;DisplayText&gt;[75]&lt;/DisplayText&gt;&lt;record&gt;&lt;rec-number&gt;342&lt;/rec-number&gt;&lt;foreign-keys&gt;&lt;key app="EN" db-id="rfaz9x22kvwd9oevte1vpa2sx590t5dfesxp" timestamp="1518509179"&gt;342&lt;/key&gt;&lt;/foreign-keys&gt;&lt;ref-type name="Journal Article"&gt;17&lt;/ref-type&gt;&lt;contributors&gt;&lt;authors&gt;&lt;author&gt;Vincent, Jean-Louis&lt;/author&gt;&lt;author&gt;Bihari, David J&lt;/author&gt;&lt;author&gt;Suter, Peter M&lt;/author&gt;&lt;author&gt;Bruining, Hajo A&lt;/author&gt;&lt;author&gt;White, Jane&lt;/author&gt;&lt;author&gt;Nicolas-Chanoin, Marie-Helene&lt;/author&gt;&lt;author&gt;Wolff, Michel&lt;/author&gt;&lt;author&gt;Spencer, Robert C&lt;/author&gt;&lt;author&gt;Hemmer, Margaret&lt;/author&gt;&lt;/authors&gt;&lt;/contributors&gt;&lt;titles&gt;&lt;title&gt;The prevalence of nosocomial infection in intensive care units in Europe: results of the European Prevalence of Infection in Intensive Care (EPIC) Study&lt;/title&gt;&lt;secondary-title&gt;Jama&lt;/secondary-title&gt;&lt;/titles&gt;&lt;periodical&gt;&lt;full-title&gt;JAMA&lt;/full-title&gt;&lt;abbr-1&gt;JAMA&lt;/abbr-1&gt;&lt;abbr-2&gt;JAMA&lt;/abbr-2&gt;&lt;/periodical&gt;&lt;pages&gt;639-644&lt;/pages&gt;&lt;volume&gt;274&lt;/volume&gt;&lt;number&gt;8&lt;/number&gt;&lt;dates&gt;&lt;year&gt;1995&lt;/year&gt;&lt;/dates&gt;&lt;isbn&gt;0098-7484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5" w:tooltip="Vincent, 1995 #34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77885DF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4589C67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519089B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0FF34C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49996CB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1DECBD4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E268FA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4862F13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0FFF060" w14:textId="77777777" w:rsidTr="0068026B">
        <w:tc>
          <w:tcPr>
            <w:tcW w:w="1296" w:type="dxa"/>
          </w:tcPr>
          <w:p w14:paraId="3A8FC90B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Chen et al.,</w:t>
            </w:r>
          </w:p>
          <w:p w14:paraId="3920824A" w14:textId="3666AD6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Chen&lt;/Author&gt;&lt;Year&gt;2017&lt;/Year&gt;&lt;RecNum&gt;299&lt;/RecNum&gt;&lt;DisplayText&gt;[76]&lt;/DisplayText&gt;&lt;record&gt;&lt;rec-number&gt;299&lt;/rec-number&gt;&lt;foreign-keys&gt;&lt;key app="EN" db-id="rfaz9x22kvwd9oevte1vpa2sx590t5dfesxp" timestamp="1517472506"&gt;299&lt;/key&gt;&lt;/foreign-keys&gt;&lt;ref-type name="Journal Article"&gt;17&lt;/ref-type&gt;&lt;contributors&gt;&lt;authors&gt;&lt;author&gt;Chen, Y&lt;/author&gt;&lt;author&gt;Zhao, JY&lt;/author&gt;&lt;author&gt;Shan, X&lt;/author&gt;&lt;author&gt;Han, XL&lt;/author&gt;&lt;author&gt;Tian, SG&lt;/author&gt;&lt;author&gt;Chen, FY&lt;/author&gt;&lt;author&gt;Su, XT&lt;/author&gt;&lt;author&gt;Sun, YS&lt;/author&gt;&lt;author&gt;Huang, LY&lt;/author&gt;&lt;author&gt;Han, L&lt;/author&gt;&lt;/authors&gt;&lt;/contributors&gt;&lt;titles&gt;&lt;title&gt;A point-prevalence survey of healthcare-associated infection in fifty-two Chinese hospital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05-111&lt;/pages&gt;&lt;volume&gt;95&lt;/volume&gt;&lt;number&gt;1&lt;/number&gt;&lt;dates&gt;&lt;year&gt;2017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6" w:tooltip="Chen, 2017 #299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2F331BD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56BEC69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6FD65CE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0DB640D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23E3346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5E5D3BC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39CA8F7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2AEEAA17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756475CE" w14:textId="77777777" w:rsidTr="0068026B">
        <w:tc>
          <w:tcPr>
            <w:tcW w:w="1296" w:type="dxa"/>
            <w:shd w:val="clear" w:color="auto" w:fill="E7E6E6" w:themeFill="background2"/>
          </w:tcPr>
          <w:p w14:paraId="15B5594F" w14:textId="0808775A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Nair et al., 201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Nair&lt;/Author&gt;&lt;Year&gt;2017&lt;/Year&gt;&lt;RecNum&gt;312&lt;/RecNum&gt;&lt;DisplayText&gt;[77]&lt;/DisplayText&gt;&lt;record&gt;&lt;rec-number&gt;312&lt;/rec-number&gt;&lt;foreign-keys&gt;&lt;key app="EN" db-id="rfaz9x22kvwd9oevte1vpa2sx590t5dfesxp" timestamp="1517493144"&gt;312&lt;/key&gt;&lt;/foreign-keys&gt;&lt;ref-type name="Journal Article"&gt;17&lt;/ref-type&gt;&lt;contributors&gt;&lt;authors&gt;&lt;author&gt;Nair, Velu&lt;/author&gt;&lt;author&gt;Sahni, AK&lt;/author&gt;&lt;author&gt;Sharma, Dinesh&lt;/author&gt;&lt;author&gt;Grover, Naveen&lt;/author&gt;&lt;author&gt;Shankar, S&lt;/author&gt;&lt;author&gt;Chakravarty, A&lt;/author&gt;&lt;author&gt;Patrikar, Seema&lt;/author&gt;&lt;author&gt;Methe, Kailas&lt;/author&gt;&lt;author&gt;Jaiswal, SS&lt;/author&gt;&lt;author&gt;Dalal, SS&lt;/author&gt;&lt;/authors&gt;&lt;/contributors&gt;&lt;titles&gt;&lt;title&gt;Point prevalence &amp;amp; risk factor assessment for hospital-acquired infections in a tertiary care hospital in Pune, India&lt;/title&gt;&lt;secondary-title&gt;The Indian journal of medical research&lt;/secondary-title&gt;&lt;/titles&gt;&lt;pages&gt;824&lt;/pages&gt;&lt;volume&gt;145&lt;/volume&gt;&lt;number&gt;6&lt;/number&gt;&lt;dates&gt;&lt;year&gt;2017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7" w:tooltip="Nair, 2017 #31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7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692FFBA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70D5E1D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58472EA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DD5CC9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4E172D8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6A3A580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5B4EEE8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7E21E53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50400670" w14:textId="77777777" w:rsidTr="0068026B">
        <w:tc>
          <w:tcPr>
            <w:tcW w:w="1296" w:type="dxa"/>
          </w:tcPr>
          <w:p w14:paraId="2A084A76" w14:textId="7238CA36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Cai et al., 201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Cai&lt;/Author&gt;&lt;Year&gt;2017&lt;/Year&gt;&lt;RecNum&gt;353&lt;/RecNum&gt;&lt;DisplayText&gt;[78]&lt;/DisplayText&gt;&lt;record&gt;&lt;rec-number&gt;353&lt;/rec-number&gt;&lt;foreign-keys&gt;&lt;key app="EN" db-id="rfaz9x22kvwd9oevte1vpa2sx590t5dfesxp" timestamp="1518612822"&gt;353&lt;/key&gt;&lt;/foreign-keys&gt;&lt;ref-type name="Journal Article"&gt;17&lt;/ref-type&gt;&lt;contributors&gt;&lt;authors&gt;&lt;author&gt;Cai, Yiying&lt;/author&gt;&lt;author&gt;Venkatachalam, Indumathi&lt;/author&gt;&lt;author&gt;Tee, Nancy W&lt;/author&gt;&lt;author&gt;Tan, Thean Yen&lt;/author&gt;&lt;author&gt;Kurup, Asok&lt;/author&gt;&lt;author&gt;Wong, Sin Yew&lt;/author&gt;&lt;author&gt;Low, Chian Yong&lt;/author&gt;&lt;author&gt;Wang, Yang&lt;/author&gt;&lt;author&gt;Lee, Winnie&lt;/author&gt;&lt;author&gt;Liew, Yi Xin&lt;/author&gt;&lt;/authors&gt;&lt;/contributors&gt;&lt;titles&gt;&lt;title&gt;Prevalence of healthcare-associated infections and antimicrobial use among adult inpatients in Singapore acute-care hospitals: results from the first national point prevalence survey&lt;/title&gt;&lt;secondary-title&gt;Clinical Infectious Diseases&lt;/secondary-title&gt;&lt;/titles&gt;&lt;periodical&gt;&lt;full-title&gt;Clinical Infectious Diseases&lt;/full-title&gt;&lt;abbr-1&gt;Clin. Infect. Dis.&lt;/abbr-1&gt;&lt;abbr-2&gt;Clin Infect Dis&lt;/abbr-2&gt;&lt;/periodical&gt;&lt;pages&gt;S61-S67&lt;/pages&gt;&lt;volume&gt;64&lt;/volume&gt;&lt;number&gt;suppl_2&lt;/number&gt;&lt;dates&gt;&lt;year&gt;2017&lt;/year&gt;&lt;/dates&gt;&lt;isbn&gt;1058-4838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8" w:tooltip="Cai, 2017 #35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8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1B1D56A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4F91161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0C091B4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5468C2C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5205C89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42EC9FA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0AB55A8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6A5EC1D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1DE068AF" w14:textId="77777777" w:rsidTr="0068026B">
        <w:tc>
          <w:tcPr>
            <w:tcW w:w="1296" w:type="dxa"/>
            <w:shd w:val="clear" w:color="auto" w:fill="E7E6E6" w:themeFill="background2"/>
          </w:tcPr>
          <w:p w14:paraId="4343D7A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Liu et al.,</w:t>
            </w:r>
          </w:p>
          <w:p w14:paraId="1CB4B06E" w14:textId="1D98AE9B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iu&lt;/Author&gt;&lt;Year&gt;2016&lt;/Year&gt;&lt;RecNum&gt;338&lt;/RecNum&gt;&lt;DisplayText&gt;[79]&lt;/DisplayText&gt;&lt;record&gt;&lt;rec-number&gt;338&lt;/rec-number&gt;&lt;foreign-keys&gt;&lt;key app="EN" db-id="rfaz9x22kvwd9oevte1vpa2sx590t5dfesxp" timestamp="1518084967"&gt;338&lt;/key&gt;&lt;/foreign-keys&gt;&lt;ref-type name="Journal Article"&gt;17&lt;/ref-type&gt;&lt;contributors&gt;&lt;authors&gt;&lt;author&gt;Liu, JY&lt;/author&gt;&lt;author&gt;Wu, YH&lt;/author&gt;&lt;author&gt;Cai, M&lt;/author&gt;&lt;author&gt;Zhou, CL&lt;/author&gt;&lt;/authors&gt;&lt;/contributors&gt;&lt;titles&gt;&lt;title&gt;Point-prevalence survey of healthcare-associated infections in Beijing, China: a survey and analysis in 2014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71-279&lt;/pages&gt;&lt;volume&gt;93&lt;/volume&gt;&lt;number&gt;3&lt;/number&gt;&lt;dates&gt;&lt;year&gt;2016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79" w:tooltip="Liu, 2016 #33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79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5AE13D7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0E00898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45A7C9F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50FBFA1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6DB6641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092B1D2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560B183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02AC0FA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4F63A3FF" w14:textId="77777777" w:rsidTr="0068026B">
        <w:tc>
          <w:tcPr>
            <w:tcW w:w="1296" w:type="dxa"/>
          </w:tcPr>
          <w:p w14:paraId="451CC935" w14:textId="74061C9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Zhang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Zhang&lt;/Author&gt;&lt;Year&gt;2016&lt;/Year&gt;&lt;RecNum&gt;249&lt;/RecNum&gt;&lt;DisplayText&gt;[80]&lt;/DisplayText&gt;&lt;record&gt;&lt;rec-number&gt;249&lt;/rec-number&gt;&lt;foreign-keys&gt;&lt;key app="EN" db-id="rfaz9x22kvwd9oevte1vpa2sx590t5dfesxp" timestamp="1514130652"&gt;249&lt;/key&gt;&lt;/foreign-keys&gt;&lt;ref-type name="Journal Article"&gt;17&lt;/ref-type&gt;&lt;contributors&gt;&lt;authors&gt;&lt;author&gt;Zhang, Yaowen&lt;/author&gt;&lt;author&gt;Zhang, Jing&lt;/author&gt;&lt;author&gt;Wei, Dong&lt;/author&gt;&lt;author&gt;Yang, Zhirong&lt;/author&gt;&lt;author&gt;Wang, Yanyan&lt;/author&gt;&lt;author&gt;Yao, Zhiyuan&lt;/author&gt;&lt;/authors&gt;&lt;/contributors&gt;&lt;titles&gt;&lt;title&gt;Annual surveys for point-prevalence of healthcare-associated infection in a tertiary hospital in Beijing, China, 2012-2014&lt;/title&gt;&lt;secondary-title&gt;BMC infectious diseases&lt;/secondary-title&gt;&lt;/titles&gt;&lt;periodical&gt;&lt;full-title&gt;BMC Infectious Diseases&lt;/full-title&gt;&lt;abbr-1&gt;BMC Infect. Dis.&lt;/abbr-1&gt;&lt;abbr-2&gt;BMC Infect Dis&lt;/abbr-2&gt;&lt;/periodical&gt;&lt;pages&gt;161&lt;/pages&gt;&lt;volume&gt;16&lt;/volume&gt;&lt;number&gt;1&lt;/number&gt;&lt;dates&gt;&lt;year&gt;2016&lt;/year&gt;&lt;/dates&gt;&lt;isbn&gt;1471-2334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0" w:tooltip="Zhang, 2016 #249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0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C5FD99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042C09F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28872FE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6545B5B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3E581C0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5538BC8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7CA6059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0830B38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0E6DF6B5" w14:textId="77777777" w:rsidTr="0068026B">
        <w:tc>
          <w:tcPr>
            <w:tcW w:w="1296" w:type="dxa"/>
            <w:shd w:val="clear" w:color="auto" w:fill="E7E6E6" w:themeFill="background2"/>
          </w:tcPr>
          <w:p w14:paraId="3C974DB2" w14:textId="05E2C9EB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Phu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Phu&lt;/Author&gt;&lt;Year&gt;2016&lt;/Year&gt;&lt;RecNum&gt;677&lt;/RecNum&gt;&lt;DisplayText&gt;[81]&lt;/DisplayText&gt;&lt;record&gt;&lt;rec-number&gt;677&lt;/rec-number&gt;&lt;foreign-keys&gt;&lt;key app="EN" db-id="5partvetxr0t2jeax0q59v5xe5rr9f5apzev"&gt;677&lt;/key&gt;&lt;/foreign-keys&gt;&lt;ref-type name="Journal Article"&gt;17&lt;/ref-type&gt;&lt;contributors&gt;&lt;authors&gt;&lt;author&gt;Phu, Vu Dinh&lt;/author&gt;&lt;author&gt;Wertheim, Heiman FL&lt;/author&gt;&lt;author&gt;Larsson, Mattias&lt;/author&gt;&lt;author&gt;Nadjm, Behzad&lt;/author&gt;&lt;author&gt;Dinh, Quynh-Dao&lt;/author&gt;&lt;author&gt;Nilsson, Lennart E&lt;/author&gt;&lt;author&gt;Rydell, Ulf&lt;/author&gt;&lt;author&gt;Le, Tuyet Thi Diem&lt;/author&gt;&lt;author&gt;Trinh, Son Hong&lt;/author&gt;&lt;author&gt;Pham, Hung Minh&lt;/author&gt;&lt;/authors&gt;&lt;/contributors&gt;&lt;titles&gt;&lt;title&gt;Burden of hospital acquired infections and antimicrobial use in Vietnamese adult intensive care units&lt;/title&gt;&lt;secondary-title&gt;PloS one&lt;/secondary-title&gt;&lt;/titles&gt;&lt;periodical&gt;&lt;full-title&gt;PloS one&lt;/full-title&gt;&lt;/periodical&gt;&lt;pages&gt;e0147544&lt;/pages&gt;&lt;volume&gt;11&lt;/volume&gt;&lt;number&gt;1&lt;/number&gt;&lt;dates&gt;&lt;year&gt;2016&lt;/year&gt;&lt;/dates&gt;&lt;isbn&gt;1932-6203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1" w:tooltip="Phu, 2016 #677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138C7A4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0F3B129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6844F1C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7FD92E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15FA6A3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42C86FF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E7CC10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3306295F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185C5D89" w14:textId="77777777" w:rsidTr="0068026B">
        <w:tc>
          <w:tcPr>
            <w:tcW w:w="1296" w:type="dxa"/>
          </w:tcPr>
          <w:p w14:paraId="2B9E4563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Morioka et al.,</w:t>
            </w:r>
          </w:p>
          <w:p w14:paraId="71D8B350" w14:textId="37D4CA74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201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Morioka&lt;/Author&gt;&lt;Year&gt;2016&lt;/Year&gt;&lt;RecNum&gt;873&lt;/RecNum&gt;&lt;DisplayText&gt;[82]&lt;/DisplayText&gt;&lt;record&gt;&lt;rec-number&gt;873&lt;/rec-number&gt;&lt;foreign-keys&gt;&lt;key app="EN" db-id="5partvetxr0t2jeax0q59v5xe5rr9f5apzev"&gt;873&lt;/key&gt;&lt;/foreign-keys&gt;&lt;ref-type name="Journal Article"&gt;17&lt;/ref-type&gt;&lt;contributors&gt;&lt;authors&gt;&lt;author&gt;Morioka, Hiroshi&lt;/author&gt;&lt;author&gt;Hirabayashi, Aki&lt;/author&gt;&lt;author&gt;Iguchi, Mitsutaka&lt;/author&gt;&lt;author&gt;Tomita, Yuka&lt;/author&gt;&lt;author&gt;Kato, Daizo&lt;/author&gt;&lt;author&gt;Sato, Naokazu&lt;/author&gt;&lt;author&gt;Hyodo, Miyuki&lt;/author&gt;&lt;author&gt;Kawamura, Naoko&lt;/author&gt;&lt;author&gt;Sadomoto, Takuya&lt;/author&gt;&lt;author&gt;Ichikawa, Kazuya&lt;/author&gt;&lt;/authors&gt;&lt;/contributors&gt;&lt;titles&gt;&lt;title&gt;The first point prevalence survey of health care–associated infection and antimicrobial use in a Japanese university hospital: A pilot study&lt;/title&gt;&lt;secondary-title&gt;American journal of infection control&lt;/secondary-title&gt;&lt;/titles&gt;&lt;periodical&gt;&lt;full-title&gt;American journal of infection control&lt;/full-title&gt;&lt;/periodical&gt;&lt;pages&gt;e119-e123&lt;/pages&gt;&lt;volume&gt;44&lt;/volume&gt;&lt;number&gt;7&lt;/number&gt;&lt;dates&gt;&lt;year&gt;2016&lt;/year&gt;&lt;/dates&gt;&lt;isbn&gt;0196-6553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2" w:tooltip="Morioka, 2016 #87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216407C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158B907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26314AD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4C11FE3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695350F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3C55CF4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2FE7FF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387FC2A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06E02848" w14:textId="77777777" w:rsidTr="0068026B">
        <w:tc>
          <w:tcPr>
            <w:tcW w:w="1296" w:type="dxa"/>
            <w:shd w:val="clear" w:color="auto" w:fill="E7E6E6" w:themeFill="background2"/>
          </w:tcPr>
          <w:p w14:paraId="2A7D1FD2" w14:textId="11195C57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lastRenderedPageBreak/>
              <w:t xml:space="preserve">Kumar et al., 2014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Kumar&lt;/Author&gt;&lt;Year&gt;2014&lt;/Year&gt;&lt;RecNum&gt;300&lt;/RecNum&gt;&lt;DisplayText&gt;[83]&lt;/DisplayText&gt;&lt;record&gt;&lt;rec-number&gt;300&lt;/rec-number&gt;&lt;foreign-keys&gt;&lt;key app="EN" db-id="rfaz9x22kvwd9oevte1vpa2sx590t5dfesxp" timestamp="1517473638"&gt;300&lt;/key&gt;&lt;/foreign-keys&gt;&lt;ref-type name="Journal Article"&gt;17&lt;/ref-type&gt;&lt;contributors&gt;&lt;authors&gt;&lt;author&gt;Kumar, A&lt;/author&gt;&lt;author&gt;Biswal, M&lt;/author&gt;&lt;author&gt;Dhaliwal, N&lt;/author&gt;&lt;author&gt;Mahesh, R&lt;/author&gt;&lt;author&gt;Appannanavar, SB&lt;/author&gt;&lt;author&gt;Gautam, V&lt;/author&gt;&lt;author&gt;Ray, P&lt;/author&gt;&lt;author&gt;Gupta, AK&lt;/author&gt;&lt;author&gt;Taneja, N&lt;/author&gt;&lt;/authors&gt;&lt;/contributors&gt;&lt;titles&gt;&lt;title&gt;Point prevalence surveys of healthcare-associated infections and use of indwelling devices and antimicrobials over three years in a tertiary care hospital in India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72-274&lt;/pages&gt;&lt;volume&gt;86&lt;/volume&gt;&lt;number&gt;4&lt;/number&gt;&lt;dates&gt;&lt;year&gt;2014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3" w:tooltip="Kumar, 2014 #30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1D3A86F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69589D1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078FD37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3AFB6E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770954E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3C0ADB3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07898B5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  <w:shd w:val="clear" w:color="auto" w:fill="E7E6E6" w:themeFill="background2"/>
          </w:tcPr>
          <w:p w14:paraId="42B3CD84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4C9E7184" w14:textId="77777777" w:rsidTr="0068026B">
        <w:tc>
          <w:tcPr>
            <w:tcW w:w="1296" w:type="dxa"/>
          </w:tcPr>
          <w:p w14:paraId="60761823" w14:textId="2025D1FD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Tao et al., 2014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Tao&lt;/Author&gt;&lt;Year&gt;2014&lt;/Year&gt;&lt;RecNum&gt;332&lt;/RecNum&gt;&lt;DisplayText&gt;[84]&lt;/DisplayText&gt;&lt;record&gt;&lt;rec-number&gt;332&lt;/rec-number&gt;&lt;foreign-keys&gt;&lt;key app="EN" db-id="rfaz9x22kvwd9oevte1vpa2sx590t5dfesxp" timestamp="1518065314"&gt;332&lt;/key&gt;&lt;/foreign-keys&gt;&lt;ref-type name="Journal Article"&gt;17&lt;/ref-type&gt;&lt;contributors&gt;&lt;authors&gt;&lt;author&gt;Tao, Xiu-Bin&lt;/author&gt;&lt;author&gt;Qian, Li-Hua&lt;/author&gt;&lt;author&gt;Li, Yan&lt;/author&gt;&lt;author&gt;Wu, Qun&lt;/author&gt;&lt;author&gt;Ruan, Jing-Jing&lt;/author&gt;&lt;author&gt;Cai, Dong-Zhen&lt;/author&gt;&lt;author&gt;Peng, Hui&lt;/author&gt;&lt;/authors&gt;&lt;/contributors&gt;&lt;titles&gt;&lt;title&gt;Hospital-acquired infection rate in a tertiary care teaching hospital in China: a cross-sectional survey involving 2434 inpatients&lt;/title&gt;&lt;secondary-title&gt;International Journal of Infectious Diseases&lt;/secondary-title&gt;&lt;/titles&gt;&lt;periodical&gt;&lt;full-title&gt;International Journal of Infectious Diseases&lt;/full-title&gt;&lt;abbr-1&gt;Int. J. Infect. Dis.&lt;/abbr-1&gt;&lt;abbr-2&gt;Int J Infect Dis&lt;/abbr-2&gt;&lt;/periodical&gt;&lt;pages&gt;7-9&lt;/pages&gt;&lt;volume&gt;27&lt;/volume&gt;&lt;dates&gt;&lt;year&gt;2014&lt;/year&gt;&lt;/dates&gt;&lt;isbn&gt;1201-9712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4" w:tooltip="Tao, 2014 #33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2D88E99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7875BE0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580949D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762E22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278B91B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3063054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61CD89A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25266286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0B8FAB2A" w14:textId="77777777" w:rsidTr="0068026B">
        <w:tc>
          <w:tcPr>
            <w:tcW w:w="1296" w:type="dxa"/>
            <w:shd w:val="clear" w:color="auto" w:fill="E7E6E6" w:themeFill="background2"/>
          </w:tcPr>
          <w:p w14:paraId="7575AFB0" w14:textId="02F7E6A6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Xie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3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Xie&lt;/Author&gt;&lt;Year&gt;2013&lt;/Year&gt;&lt;RecNum&gt;274&lt;/RecNum&gt;&lt;DisplayText&gt;[85]&lt;/DisplayText&gt;&lt;record&gt;&lt;rec-number&gt;274&lt;/rec-number&gt;&lt;foreign-keys&gt;&lt;key app="EN" db-id="rfaz9x22kvwd9oevte1vpa2sx590t5dfesxp" timestamp="1517148132"&gt;274&lt;/key&gt;&lt;/foreign-keys&gt;&lt;ref-type name="Journal Article"&gt;17&lt;/ref-type&gt;&lt;contributors&gt;&lt;authors&gt;&lt;author&gt;Xie, Duo-shuang&lt;/author&gt;&lt;author&gt;Fu, Xiang-yun&lt;/author&gt;&lt;author&gt;Wang, Hui-fang&lt;/author&gt;&lt;author&gt;Wang, Lei&lt;/author&gt;&lt;author&gt;Li, Rui&lt;/author&gt;&lt;author&gt;Luo, Qin-qing&lt;/author&gt;&lt;author&gt;Xiong, Wei&lt;/author&gt;&lt;/authors&gt;&lt;/contributors&gt;&lt;titles&gt;&lt;title&gt;Annual point-prevalence of healthcare-associated infection surveys in a university hospital in China, 2007–2011&lt;/title&gt;&lt;secondary-title&gt;Journal of infection and public health&lt;/secondary-title&gt;&lt;/titles&gt;&lt;pages&gt;416-422&lt;/pages&gt;&lt;volume&gt;6&lt;/volume&gt;&lt;number&gt;6&lt;/number&gt;&lt;dates&gt;&lt;year&gt;2013&lt;/year&gt;&lt;/dates&gt;&lt;isbn&gt;1876-034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5" w:tooltip="Xie, 2013 #274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3EE1F1D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7D08A01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4EF2BFB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51B29BC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4C0F5DF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04948E7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52296A5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19E1EEB7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B95C320" w14:textId="77777777" w:rsidTr="0068026B">
        <w:tc>
          <w:tcPr>
            <w:tcW w:w="1296" w:type="dxa"/>
          </w:tcPr>
          <w:p w14:paraId="21A62514" w14:textId="67E33677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Askarian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2  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Askarian&lt;/Author&gt;&lt;Year&gt;2012&lt;/Year&gt;&lt;RecNum&gt;354&lt;/RecNum&gt;&lt;DisplayText&gt;[86]&lt;/DisplayText&gt;&lt;record&gt;&lt;rec-number&gt;354&lt;/rec-number&gt;&lt;foreign-keys&gt;&lt;key app="EN" db-id="rfaz9x22kvwd9oevte1vpa2sx590t5dfesxp" timestamp="1518694392"&gt;354&lt;/key&gt;&lt;/foreign-keys&gt;&lt;ref-type name="Journal Article"&gt;17&lt;/ref-type&gt;&lt;contributors&gt;&lt;authors&gt;&lt;author&gt;Askarian, Mehrdad&lt;/author&gt;&lt;author&gt;Yadollahi, Mahnaz&lt;/author&gt;&lt;author&gt;Assadian, Ojan&lt;/author&gt;&lt;/authors&gt;&lt;/contributors&gt;&lt;titles&gt;&lt;title&gt;Point prevalence and risk factors of hospital acquired infections in a cluster of university-affiliated hospitals in Shiraz, Iran&lt;/title&gt;&lt;secondary-title&gt;Journal of infection and public health&lt;/secondary-title&gt;&lt;/titles&gt;&lt;pages&gt;169-176&lt;/pages&gt;&lt;volume&gt;5&lt;/volume&gt;&lt;number&gt;2&lt;/number&gt;&lt;dates&gt;&lt;year&gt;2012&lt;/year&gt;&lt;/dates&gt;&lt;isbn&gt;1876-034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6" w:tooltip="Askarian, 2012 #354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DE93A4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776E3AC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5AD1643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2DFE8B4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193272A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3F64F8D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1FAAFBD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7D8D2A1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0AED289F" w14:textId="77777777" w:rsidTr="0068026B">
        <w:tc>
          <w:tcPr>
            <w:tcW w:w="1296" w:type="dxa"/>
            <w:shd w:val="clear" w:color="auto" w:fill="E7E6E6" w:themeFill="background2"/>
          </w:tcPr>
          <w:p w14:paraId="2B6B70C7" w14:textId="448D77D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Thu et al., 201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Thu&lt;/Author&gt;&lt;Year&gt;2011&lt;/Year&gt;&lt;RecNum&gt;290&lt;/RecNum&gt;&lt;DisplayText&gt;[87]&lt;/DisplayText&gt;&lt;record&gt;&lt;rec-number&gt;290&lt;/rec-number&gt;&lt;foreign-keys&gt;&lt;key app="EN" db-id="rfaz9x22kvwd9oevte1vpa2sx590t5dfesxp" timestamp="1517406272"&gt;290&lt;/key&gt;&lt;/foreign-keys&gt;&lt;ref-type name="Journal Article"&gt;17&lt;/ref-type&gt;&lt;contributors&gt;&lt;authors&gt;&lt;author&gt;Thu, Truong Arm&lt;/author&gt;&lt;author&gt;Hung, Nguyen Viet&lt;/author&gt;&lt;author&gt;Quang, Nguyen Ngo&lt;/author&gt;&lt;author&gt;Archibald, Lennox K&lt;/author&gt;&lt;author&gt;Harun-Or-Rashid, Md&lt;/author&gt;&lt;author&gt;Sakamoto, Junichi&lt;/author&gt;&lt;/authors&gt;&lt;/contributors&gt;&lt;titles&gt;&lt;title&gt;A point-prevalence study on healthcare-associated infections in Vietnam: public health implications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1039-1041&lt;/pages&gt;&lt;volume&gt;32&lt;/volume&gt;&lt;number&gt;10&lt;/number&gt;&lt;dates&gt;&lt;year&gt;2011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7" w:tooltip="Thu, 2011 #29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7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53D2471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44FD9A5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5017C24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A858F4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30D6CDC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3BA0C7C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221CBC2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436B6AC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0F4A3235" w14:textId="77777777" w:rsidTr="0068026B">
        <w:tc>
          <w:tcPr>
            <w:tcW w:w="1296" w:type="dxa"/>
          </w:tcPr>
          <w:p w14:paraId="473C0FB0" w14:textId="70DDD78C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Ider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0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Ider&lt;/Author&gt;&lt;Year&gt;2010&lt;/Year&gt;&lt;RecNum&gt;333&lt;/RecNum&gt;&lt;DisplayText&gt;[88]&lt;/DisplayText&gt;&lt;record&gt;&lt;rec-number&gt;333&lt;/rec-number&gt;&lt;foreign-keys&gt;&lt;key app="EN" db-id="rfaz9x22kvwd9oevte1vpa2sx590t5dfesxp" timestamp="1518068041"&gt;333&lt;/key&gt;&lt;/foreign-keys&gt;&lt;ref-type name="Journal Article"&gt;17&lt;/ref-type&gt;&lt;contributors&gt;&lt;authors&gt;&lt;author&gt;Ider, B-E&lt;/author&gt;&lt;author&gt;Clements, Archie&lt;/author&gt;&lt;author&gt;Adams, J&lt;/author&gt;&lt;author&gt;Whitby, M&lt;/author&gt;&lt;author&gt;Muugolog, T&lt;/author&gt;&lt;/authors&gt;&lt;/contributors&gt;&lt;titles&gt;&lt;title&gt;Prevalence of hospital-acquired infections and antibiotic use in two tertiary Mongolian hospital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14-219&lt;/pages&gt;&lt;volume&gt;75&lt;/volume&gt;&lt;number&gt;3&lt;/number&gt;&lt;dates&gt;&lt;year&gt;2010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8" w:tooltip="Ider, 2010 #33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8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632A80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4066081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2552110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586356B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76026DE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563F962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606F4E0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2911147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51850548" w14:textId="77777777" w:rsidTr="0068026B">
        <w:tc>
          <w:tcPr>
            <w:tcW w:w="1296" w:type="dxa"/>
            <w:shd w:val="clear" w:color="auto" w:fill="E7E6E6" w:themeFill="background2"/>
          </w:tcPr>
          <w:p w14:paraId="2C74D819" w14:textId="29DEA440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Xie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0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Xie&lt;/Author&gt;&lt;Year&gt;2010&lt;/Year&gt;&lt;RecNum&gt;244&lt;/RecNum&gt;&lt;DisplayText&gt;[12]&lt;/DisplayText&gt;&lt;record&gt;&lt;rec-number&gt;244&lt;/rec-number&gt;&lt;foreign-keys&gt;&lt;key app="EN" db-id="rfaz9x22kvwd9oevte1vpa2sx590t5dfesxp" timestamp="1513784477"&gt;244&lt;/key&gt;&lt;/foreign-keys&gt;&lt;ref-type name="Journal Article"&gt;17&lt;/ref-type&gt;&lt;contributors&gt;&lt;authors&gt;&lt;author&gt;Xie, Duo-shuang&lt;/author&gt;&lt;author&gt;Xiong, Wei&lt;/author&gt;&lt;author&gt;Xiang, Li-li&lt;/author&gt;&lt;author&gt;Fu, Xiang-yun&lt;/author&gt;&lt;author&gt;Yu, Yuan-hua&lt;/author&gt;&lt;author&gt;Liu, Li&lt;/author&gt;&lt;author&gt;Huang, Shu-qiong&lt;/author&gt;&lt;author&gt;Wang, Xiao-hui&lt;/author&gt;&lt;author&gt;Gan, Xiu-min&lt;/author&gt;&lt;author&gt;Xu, Min&lt;/author&gt;&lt;/authors&gt;&lt;/contributors&gt;&lt;titles&gt;&lt;title&gt;Point prevalence surveys of healthcare-associated infection in 13 hospitals in Hubei Province, China, 2007–2008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150-155&lt;/pages&gt;&lt;volume&gt;76&lt;/volume&gt;&lt;number&gt;2&lt;/number&gt;&lt;dates&gt;&lt;year&gt;2010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2" w:tooltip="Xie, 2010 #6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1992FD7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3711A10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A5B869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64477B7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2559576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6F7BFBD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0278472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5B4DC4D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99882DC" w14:textId="77777777" w:rsidTr="0068026B">
        <w:tc>
          <w:tcPr>
            <w:tcW w:w="1296" w:type="dxa"/>
          </w:tcPr>
          <w:p w14:paraId="77288D32" w14:textId="7F8300F0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Lee et al., 2007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ee&lt;/Author&gt;&lt;Year&gt;2007&lt;/Year&gt;&lt;RecNum&gt;334&lt;/RecNum&gt;&lt;DisplayText&gt;[89]&lt;/DisplayText&gt;&lt;record&gt;&lt;rec-number&gt;334&lt;/rec-number&gt;&lt;foreign-keys&gt;&lt;key app="EN" db-id="rfaz9x22kvwd9oevte1vpa2sx590t5dfesxp" timestamp="1518070486"&gt;334&lt;/key&gt;&lt;/foreign-keys&gt;&lt;ref-type name="Journal Article"&gt;17&lt;/ref-type&gt;&lt;contributors&gt;&lt;authors&gt;&lt;author&gt;Lee, MK&lt;/author&gt;&lt;author&gt;Chiu, CS&lt;/author&gt;&lt;author&gt;Chow, VC&lt;/author&gt;&lt;author&gt;Lam, RK&lt;/author&gt;&lt;author&gt;Lai, RW&lt;/author&gt;&lt;/authors&gt;&lt;/contributors&gt;&lt;titles&gt;&lt;title&gt;Prevalence of hospital infection and antibiotic use at a university medical center in Hong Kong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341-347&lt;/pages&gt;&lt;volume&gt;65&lt;/volume&gt;&lt;number&gt;4&lt;/number&gt;&lt;dates&gt;&lt;year&gt;2007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89" w:tooltip="Lee, 2007 #334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89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9BDA28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B1146D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50D7CDF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020491F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0460441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7C1FEE6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7009FF6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4A974E0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246019B3" w14:textId="77777777" w:rsidTr="0068026B">
        <w:tc>
          <w:tcPr>
            <w:tcW w:w="1296" w:type="dxa"/>
            <w:shd w:val="clear" w:color="auto" w:fill="E7E6E6" w:themeFill="background2"/>
          </w:tcPr>
          <w:p w14:paraId="5AE10D7C" w14:textId="589483CD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Balkhy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6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Balkhy&lt;/Author&gt;&lt;Year&gt;2006&lt;/Year&gt;&lt;RecNum&gt;282&lt;/RecNum&gt;&lt;DisplayText&gt;[90]&lt;/DisplayText&gt;&lt;record&gt;&lt;rec-number&gt;282&lt;/rec-number&gt;&lt;foreign-keys&gt;&lt;key app="EN" db-id="rfaz9x22kvwd9oevte1vpa2sx590t5dfesxp" timestamp="1517385289"&gt;282&lt;/key&gt;&lt;/foreign-keys&gt;&lt;ref-type name="Journal Article"&gt;17&lt;/ref-type&gt;&lt;contributors&gt;&lt;authors&gt;&lt;author&gt;Balkhy, Hanan H&lt;/author&gt;&lt;author&gt;Cunningham, Gwen&lt;/author&gt;&lt;author&gt;Chew, Fong Khew&lt;/author&gt;&lt;author&gt;Francis, Christine&lt;/author&gt;&lt;author&gt;Al Nakhli, Daifallah J&lt;/author&gt;&lt;author&gt;Almuneef, Maha A&lt;/author&gt;&lt;author&gt;Memish, Ziad A&lt;/author&gt;&lt;/authors&gt;&lt;/contributors&gt;&lt;titles&gt;&lt;title&gt;Hospital-and community-acquired infections: a point prevalence and risk factors survey in a tertiary care center in Saudi Arabia&lt;/title&gt;&lt;secondary-title&gt;International journal of infectious diseases&lt;/secondary-title&gt;&lt;/titles&gt;&lt;periodical&gt;&lt;full-title&gt;International Journal of Infectious Diseases&lt;/full-title&gt;&lt;abbr-1&gt;Int. J. Infect. Dis.&lt;/abbr-1&gt;&lt;abbr-2&gt;Int J Infect Dis&lt;/abbr-2&gt;&lt;/periodical&gt;&lt;pages&gt;326-333&lt;/pages&gt;&lt;volume&gt;10&lt;/volume&gt;&lt;number&gt;4&lt;/number&gt;&lt;dates&gt;&lt;year&gt;2006&lt;/year&gt;&lt;/dates&gt;&lt;isbn&gt;1201-9712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0" w:tooltip="Balkhy, 2006 #28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0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06CF268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5406437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0F57031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181DB76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47110F6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7487E1D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1BEFDAA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5BA3577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5F98EE64" w14:textId="77777777" w:rsidTr="0068026B">
        <w:tc>
          <w:tcPr>
            <w:tcW w:w="1296" w:type="dxa"/>
          </w:tcPr>
          <w:p w14:paraId="15C69FDA" w14:textId="669AD691" w:rsidR="0031473A" w:rsidRPr="004857B8" w:rsidRDefault="0031473A" w:rsidP="00624168">
            <w:pPr>
              <w:rPr>
                <w:rFonts w:ascii="Times New Roman" w:hAnsi="Times New Roman" w:cs="Times New Roman"/>
                <w:color w:val="FF0000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Danchaivijitret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al., 200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Danchaivijitr&lt;/Author&gt;&lt;Year&gt;2005&lt;/Year&gt;&lt;RecNum&gt;279&lt;/RecNum&gt;&lt;DisplayText&gt;[91]&lt;/DisplayText&gt;&lt;record&gt;&lt;rec-number&gt;279&lt;/rec-number&gt;&lt;foreign-keys&gt;&lt;key app="EN" db-id="rfaz9x22kvwd9oevte1vpa2sx590t5dfesxp" timestamp="1517379276"&gt;279&lt;/key&gt;&lt;/foreign-keys&gt;&lt;ref-type name="Journal Article"&gt;17&lt;/ref-type&gt;&lt;contributors&gt;&lt;authors&gt;&lt;author&gt;Danchaivijitr, Somwang&lt;/author&gt;&lt;author&gt;Dhiraputra, Chertsak&lt;/author&gt;&lt;author&gt;Santiprasitkul, S&lt;/author&gt;&lt;author&gt;Judaeng, T&lt;/author&gt;&lt;/authors&gt;&lt;/contributors&gt;&lt;titles&gt;&lt;title&gt;Prevalence and impacts of nosocomial infection in Thailand 2001&lt;/title&gt;&lt;secondary-title&gt;J Med Assoc Thai&lt;/secondary-title&gt;&lt;/titles&gt;&lt;periodical&gt;&lt;full-title&gt;Journal of the Medical Association of Thailand&lt;/full-title&gt;&lt;abbr-1&gt;J. Med. Assoc. Thai.&lt;/abbr-1&gt;&lt;abbr-2&gt;J Med Assoc Thai&lt;/abbr-2&gt;&lt;/periodical&gt;&lt;pages&gt;S1-9&lt;/pages&gt;&lt;volume&gt;88&lt;/volume&gt;&lt;number&gt;Suppl 10&lt;/number&gt;&lt;dates&gt;&lt;year&gt;2005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1" w:tooltip="Danchaivijitr, 2005 #87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FEF2E0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15C5DFD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632838F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191DD54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288C39E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2695E10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5EE5C2E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620" w:type="dxa"/>
          </w:tcPr>
          <w:p w14:paraId="2F72BBB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0CCAC4A5" w14:textId="77777777" w:rsidTr="0068026B">
        <w:tc>
          <w:tcPr>
            <w:tcW w:w="1296" w:type="dxa"/>
            <w:shd w:val="clear" w:color="auto" w:fill="E7E6E6" w:themeFill="background2"/>
          </w:tcPr>
          <w:p w14:paraId="08FE5D08" w14:textId="352EB847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Hughes et al., 200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Hughes&lt;/Author&gt;&lt;Year&gt;2005&lt;/Year&gt;&lt;RecNum&gt;285&lt;/RecNum&gt;&lt;DisplayText&gt;[92]&lt;/DisplayText&gt;&lt;record&gt;&lt;rec-number&gt;285&lt;/rec-number&gt;&lt;foreign-keys&gt;&lt;key app="EN" db-id="rfaz9x22kvwd9oevte1vpa2sx590t5dfesxp" timestamp="1517401337"&gt;285&lt;/key&gt;&lt;/foreign-keys&gt;&lt;ref-type name="Journal Article"&gt;17&lt;/ref-type&gt;&lt;contributors&gt;&lt;authors&gt;&lt;author&gt;Hughes, Andrew J&lt;/author&gt;&lt;author&gt;Ariffin, Norliza&lt;/author&gt;&lt;author&gt;Huat, Tan Lien&lt;/author&gt;&lt;author&gt;Molok, Habibah Abdul&lt;/author&gt;&lt;author&gt;Hashim, Salbiah&lt;/author&gt;&lt;author&gt;Sarijo, Juliana&lt;/author&gt;&lt;author&gt;Latif, Nor Harlida Abd&lt;/author&gt;&lt;author&gt;Hanifah, Yasmin Abu&lt;/author&gt;&lt;author&gt;Kamarulzaman, Adeeba&lt;/author&gt;&lt;/authors&gt;&lt;/contributors&gt;&lt;titles&gt;&lt;title&gt;Prevalence of nosocomial infection and antibiotic use at a university medical center in Malaysia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100-104&lt;/pages&gt;&lt;volume&gt;26&lt;/volume&gt;&lt;number&gt;1&lt;/number&gt;&lt;dates&gt;&lt;year&gt;2005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2" w:tooltip="Hughes, 2005 #285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2143A23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3AB22B0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6029CE1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ED314D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  <w:shd w:val="clear" w:color="auto" w:fill="E7E6E6" w:themeFill="background2"/>
          </w:tcPr>
          <w:p w14:paraId="42D2DAC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2E1F4B3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0194ADA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3FD5EBFB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23E70D33" w14:textId="77777777" w:rsidTr="0068026B">
        <w:tc>
          <w:tcPr>
            <w:tcW w:w="1296" w:type="dxa"/>
          </w:tcPr>
          <w:p w14:paraId="59E69F51" w14:textId="5838C8C9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Esen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4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Esen&lt;/Author&gt;&lt;Year&gt;2004&lt;/Year&gt;&lt;RecNum&gt;289&lt;/RecNum&gt;&lt;DisplayText&gt;[93]&lt;/DisplayText&gt;&lt;record&gt;&lt;rec-number&gt;289&lt;/rec-number&gt;&lt;foreign-keys&gt;&lt;key app="EN" db-id="rfaz9x22kvwd9oevte1vpa2sx590t5dfesxp" timestamp="1517405308"&gt;289&lt;/key&gt;&lt;/foreign-keys&gt;&lt;ref-type name="Journal Article"&gt;17&lt;/ref-type&gt;&lt;contributors&gt;&lt;authors&gt;&lt;author&gt;Esen, Saban&lt;/author&gt;&lt;author&gt;Leblebicioglu, Hakan&lt;/author&gt;&lt;author&gt;Study Group&lt;/author&gt;&lt;/authors&gt;&lt;/contributors&gt;&lt;titles&gt;&lt;title&gt;Prevalence of nosocomial infections at intensive care units in Turkey: a multicentre 1-day point prevalence study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144-148&lt;/pages&gt;&lt;volume&gt;36&lt;/volume&gt;&lt;number&gt;2&lt;/number&gt;&lt;dates&gt;&lt;year&gt;2004&lt;/year&gt;&lt;/dates&gt;&lt;isbn&gt;0036-5548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3" w:tooltip="Esen, 2004 #289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F7ADB2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736B3F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8A2351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01DB759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5B3B119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041E079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0F1574B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452B299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94E753D" w14:textId="77777777" w:rsidTr="0068026B">
        <w:tc>
          <w:tcPr>
            <w:tcW w:w="1296" w:type="dxa"/>
            <w:shd w:val="clear" w:color="auto" w:fill="E7E6E6" w:themeFill="background2"/>
          </w:tcPr>
          <w:p w14:paraId="71F22FB9" w14:textId="5993B5F1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Taylor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Taylor&lt;/Author&gt;&lt;Year&gt;2016&lt;/Year&gt;&lt;RecNum&gt;250&lt;/RecNum&gt;&lt;DisplayText&gt;[106]&lt;/DisplayText&gt;&lt;record&gt;&lt;rec-number&gt;250&lt;/rec-number&gt;&lt;foreign-keys&gt;&lt;key app="EN" db-id="rfaz9x22kvwd9oevte1vpa2sx590t5dfesxp" timestamp="1514132385"&gt;250&lt;/key&gt;&lt;/foreign-keys&gt;&lt;ref-type name="Journal Article"&gt;17&lt;/ref-type&gt;&lt;contributors&gt;&lt;authors&gt;&lt;author&gt;Taylor, Geoffrey&lt;/author&gt;&lt;author&gt;Gravel, Denise&lt;/author&gt;&lt;author&gt;Matlow, Anne&lt;/author&gt;&lt;author&gt;Embree, Joanne&lt;/author&gt;&lt;author&gt;LeSaux, Nicole&lt;/author&gt;&lt;author&gt;Johnston, Lynn&lt;/author&gt;&lt;author&gt;Suh, Kathryn N&lt;/author&gt;&lt;author&gt;John, Michael&lt;/author&gt;&lt;author&gt;Embil, John&lt;/author&gt;&lt;author&gt;Henderson, Elizabeth&lt;/author&gt;&lt;/authors&gt;&lt;/contributors&gt;&lt;titles&gt;&lt;title&gt;Assessing the magnitude and trends in hospital acquired infections in Canadian hospitals through sequential point prevalence surveys&lt;/title&gt;&lt;secondary-title&gt;Antimicrobial Resistance &amp;amp; Infection Control&lt;/secondary-title&gt;&lt;/titles&gt;&lt;pages&gt;19&lt;/pages&gt;&lt;volume&gt;5&lt;/volume&gt;&lt;number&gt;1&lt;/number&gt;&lt;dates&gt;&lt;year&gt;2016&lt;/year&gt;&lt;/dates&gt;&lt;isbn&gt;2047-2994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6" w:tooltip="Taylor, 2016 #25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731DB00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54F63AD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053BCBD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620764A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50AE007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3E5490E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4D46AB5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2B279A12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01EAC8E0" w14:textId="77777777" w:rsidTr="0068026B">
        <w:tc>
          <w:tcPr>
            <w:tcW w:w="1296" w:type="dxa"/>
          </w:tcPr>
          <w:p w14:paraId="41F470B0" w14:textId="7E29C8EF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Magill et al., 2012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Magill&lt;/Author&gt;&lt;Year&gt;2012&lt;/Year&gt;&lt;RecNum&gt;310&lt;/RecNum&gt;&lt;DisplayText&gt;[95]&lt;/DisplayText&gt;&lt;record&gt;&lt;rec-number&gt;310&lt;/rec-number&gt;&lt;foreign-keys&gt;&lt;key app="EN" db-id="rfaz9x22kvwd9oevte1vpa2sx590t5dfesxp" timestamp="1517491320"&gt;310&lt;/key&gt;&lt;/foreign-keys&gt;&lt;ref-type name="Journal Article"&gt;17&lt;/ref-type&gt;&lt;contributors&gt;&lt;authors&gt;&lt;author&gt;Magill, Shelley S&lt;/author&gt;&lt;author&gt;Hellinger, Walter&lt;/author&gt;&lt;author&gt;Cohen, Jessica&lt;/author&gt;&lt;author&gt;Kay, Robyn&lt;/author&gt;&lt;author&gt;Bailey, Christine&lt;/author&gt;&lt;author&gt;Boland, Bonnie&lt;/author&gt;&lt;author&gt;Carey, Darlene&lt;/author&gt;&lt;author&gt;de Guzman, Jessica&lt;/author&gt;&lt;author&gt;Dominguez, Karen&lt;/author&gt;&lt;author&gt;Edwards, Jonathan&lt;/author&gt;&lt;/authors&gt;&lt;/contributors&gt;&lt;titles&gt;&lt;title&gt;Prevalence of healthcare-associated infections in acute care hospitals in Jacksonville, Florida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283-291&lt;/pages&gt;&lt;volume&gt;33&lt;/volume&gt;&lt;number&gt;3&lt;/number&gt;&lt;dates&gt;&lt;year&gt;2012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5" w:tooltip="Magill, 2012 #77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5993ED5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1B0642C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5A3BDFD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46084E3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47AD9CE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6A6811B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357D941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2DA7300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7D03E59E" w14:textId="77777777" w:rsidTr="0068026B">
        <w:tc>
          <w:tcPr>
            <w:tcW w:w="1296" w:type="dxa"/>
            <w:shd w:val="clear" w:color="auto" w:fill="E7E6E6" w:themeFill="background2"/>
          </w:tcPr>
          <w:p w14:paraId="2728F9AA" w14:textId="0C7A19E5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Magill et al., 2014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Magill&lt;/Author&gt;&lt;Year&gt;2014&lt;/Year&gt;&lt;RecNum&gt;682&lt;/RecNum&gt;&lt;DisplayText&gt;[96]&lt;/DisplayText&gt;&lt;record&gt;&lt;rec-number&gt;682&lt;/rec-number&gt;&lt;foreign-keys&gt;&lt;key app="EN" db-id="5partvetxr0t2jeax0q59v5xe5rr9f5apzev"&gt;682&lt;/key&gt;&lt;/foreign-keys&gt;&lt;ref-type name="Journal Article"&gt;17&lt;/ref-type&gt;&lt;contributors&gt;&lt;authors&gt;&lt;author&gt;Magill, Shelley S&lt;/author&gt;&lt;author&gt;Edwards, Jonathan R&lt;/author&gt;&lt;author&gt;Bamberg, Wendy&lt;/author&gt;&lt;author&gt;Beldavs, Zintars G&lt;/author&gt;&lt;author&gt;Dumyati, Ghinwa&lt;/author&gt;&lt;author&gt;Kainer, Marion A&lt;/author&gt;&lt;author&gt;Lynfield, Ruth&lt;/author&gt;&lt;author&gt;Maloney, Meghan&lt;/author&gt;&lt;author&gt;McAllister-Hollod, Laura&lt;/author&gt;&lt;author&gt;Nadle, Joelle&lt;/author&gt;&lt;/authors&gt;&lt;/contributors&gt;&lt;titles&gt;&lt;title&gt;Multistate point-prevalence survey of health care–associated infections&lt;/title&gt;&lt;secondary-title&gt;New England Journal of Medicine&lt;/secondary-title&gt;&lt;/titles&gt;&lt;periodical&gt;&lt;full-title&gt;New England Journal of Medicine&lt;/full-title&gt;&lt;/periodical&gt;&lt;pages&gt;1198-1208&lt;/pages&gt;&lt;volume&gt;370&lt;/volume&gt;&lt;number&gt;13&lt;/number&gt;&lt;dates&gt;&lt;year&gt;2014&lt;/year&gt;&lt;/dates&gt;&lt;isbn&gt;0028-4793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6" w:tooltip="Magill, 2014 #68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6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69FEC2C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6D82485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A1E36D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42A3B5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5333F1D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0AD0BE0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05163FD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419B471C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0EDC5658" w14:textId="77777777" w:rsidTr="0068026B">
        <w:tc>
          <w:tcPr>
            <w:tcW w:w="1296" w:type="dxa"/>
          </w:tcPr>
          <w:p w14:paraId="198CE68C" w14:textId="728448B8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Gravel et al., 2007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Gravel&lt;/Author&gt;&lt;Year&gt;2007&lt;/Year&gt;&lt;RecNum&gt;266&lt;/RecNum&gt;&lt;DisplayText&gt;[97]&lt;/DisplayText&gt;&lt;record&gt;&lt;rec-number&gt;266&lt;/rec-number&gt;&lt;foreign-keys&gt;&lt;key app="EN" db-id="rfaz9x22kvwd9oevte1vpa2sx590t5dfesxp" timestamp="1517118532"&gt;266&lt;/key&gt;&lt;/foreign-keys&gt;&lt;ref-type name="Journal Article"&gt;17&lt;/ref-type&gt;&lt;contributors&gt;&lt;authors&gt;&lt;author&gt;Gravel, D&lt;/author&gt;&lt;author&gt;Taylor, G&lt;/author&gt;&lt;author&gt;Ofner, M&lt;/author&gt;&lt;author&gt;Johnston, L&lt;/author&gt;&lt;author&gt;Loeb, M&lt;/author&gt;&lt;author&gt;Roth, VR&lt;/author&gt;&lt;author&gt;Stegenga, J&lt;/author&gt;&lt;author&gt;Bryce, E&lt;/author&gt;&lt;author&gt;Matlow, Anne&lt;/author&gt;&lt;author&gt;Canadian Nosocomial Infection Surveillance Program&lt;/author&gt;&lt;/authors&gt;&lt;/contributors&gt;&lt;titles&gt;&lt;title&gt;Point prevalence survey for healthcare-associated infections within Canadian adult acute-care hospitals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243-248&lt;/pages&gt;&lt;volume&gt;66&lt;/volume&gt;&lt;number&gt;3&lt;/number&gt;&lt;dates&gt;&lt;year&gt;2007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7" w:tooltip="Gravel, 2007 #266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7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4D753DF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5D7BE1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60A383F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C0B7DB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5FE3AD0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3C71B8A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71C52FE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34CBF0A9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57F32E9E" w14:textId="77777777" w:rsidTr="0068026B">
        <w:tc>
          <w:tcPr>
            <w:tcW w:w="1296" w:type="dxa"/>
            <w:shd w:val="clear" w:color="auto" w:fill="E7E6E6" w:themeFill="background2"/>
          </w:tcPr>
          <w:p w14:paraId="35E9245E" w14:textId="212DFBD6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Rezende et al., 1998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Rezende&lt;/Author&gt;&lt;Year&gt;1998&lt;/Year&gt;&lt;RecNum&gt;280&lt;/RecNum&gt;&lt;DisplayText&gt;[98]&lt;/DisplayText&gt;&lt;record&gt;&lt;rec-number&gt;280&lt;/rec-number&gt;&lt;foreign-keys&gt;&lt;key app="EN" db-id="rfaz9x22kvwd9oevte1vpa2sx590t5dfesxp" timestamp="1517380373"&gt;280&lt;/key&gt;&lt;/foreign-keys&gt;&lt;ref-type name="Journal Article"&gt;17&lt;/ref-type&gt;&lt;contributors&gt;&lt;authors&gt;&lt;author&gt;Rezende, Edna Maria&lt;/author&gt;&lt;author&gt;Couto, Bráulio Roberto Gonçalves Marinho&lt;/author&gt;&lt;author&gt;Starling, Carlos Ernesto Ferreira&lt;/author&gt;&lt;author&gt;Módena, Celina Maria&lt;/author&gt;&lt;/authors&gt;&lt;/contributors&gt;&lt;titles&gt;&lt;title&gt;Prevalence of nosocomial infections in general hospitals in Belo Horizonte&lt;/title&gt;&lt;secondary-title&gt;Infection Control &amp;amp; Hospital Epidemiology&lt;/secondary-title&gt;&lt;/titles&gt;&lt;periodical&gt;&lt;full-title&gt;Infection Control and Hospital Epidemiology&lt;/full-title&gt;&lt;abbr-1&gt;Infect. Control Hosp. Epidemiol.&lt;/abbr-1&gt;&lt;abbr-2&gt;Infect Control Hosp Epidemiol&lt;/abbr-2&gt;&lt;abbr-3&gt;Infection Control &amp;amp; Hospital Epidemiology&lt;/abbr-3&gt;&lt;/periodical&gt;&lt;pages&gt;872-876&lt;/pages&gt;&lt;volume&gt;19&lt;/volume&gt;&lt;number&gt;11&lt;/number&gt;&lt;dates&gt;&lt;year&gt;1998&lt;/year&gt;&lt;/dates&gt;&lt;isbn&gt;0899-823X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8" w:tooltip="Rezende, 1998 #280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8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4C24FF0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42591B1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6F722AB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09DE4A2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2FCFD50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532CF22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7E52458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35429FA4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6353EE2F" w14:textId="77777777" w:rsidTr="0068026B">
        <w:tc>
          <w:tcPr>
            <w:tcW w:w="1296" w:type="dxa"/>
          </w:tcPr>
          <w:p w14:paraId="27504DA6" w14:textId="65CC8987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Yallew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Yallew&lt;/Author&gt;&lt;Year&gt;2016&lt;/Year&gt;&lt;RecNum&gt;254&lt;/RecNum&gt;&lt;DisplayText&gt;[99]&lt;/DisplayText&gt;&lt;record&gt;&lt;rec-number&gt;254&lt;/rec-number&gt;&lt;foreign-keys&gt;&lt;key app="EN" db-id="rfaz9x22kvwd9oevte1vpa2sx590t5dfesxp" timestamp="1514142654"&gt;254&lt;/key&gt;&lt;/foreign-keys&gt;&lt;ref-type name="Journal Article"&gt;17&lt;/ref-type&gt;&lt;contributors&gt;&lt;authors&gt;&lt;author&gt;Yallew, Walelegn Worku&lt;/author&gt;&lt;author&gt;Kumie, Abera&lt;/author&gt;&lt;author&gt;Yehuala, Feleke Moges&lt;/author&gt;&lt;/authors&gt;&lt;/contributors&gt;&lt;titles&gt;&lt;title&gt;Point prevalence of hospital-acquired infections in two teaching hospitals of Amhara region in Ethiopia&lt;/title&gt;&lt;secondary-title&gt;Drug, healthcare and patient safety&lt;/secondary-title&gt;&lt;/titles&gt;&lt;pages&gt;71&lt;/pages&gt;&lt;volume&gt;8&lt;/volume&gt;&lt;dates&gt;&lt;year&gt;2016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9" w:tooltip="Yallew, 2016 #254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9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4EBFA28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28CA40D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225B23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2B32164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705" w:type="dxa"/>
          </w:tcPr>
          <w:p w14:paraId="3B8EAF2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6BE1B4C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CE0C85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6672F5F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9</w:t>
            </w:r>
          </w:p>
        </w:tc>
      </w:tr>
      <w:tr w:rsidR="0031473A" w:rsidRPr="004857B8" w14:paraId="39E9F24F" w14:textId="77777777" w:rsidTr="0068026B">
        <w:tc>
          <w:tcPr>
            <w:tcW w:w="1296" w:type="dxa"/>
            <w:shd w:val="clear" w:color="auto" w:fill="E7E6E6" w:themeFill="background2"/>
          </w:tcPr>
          <w:p w14:paraId="25E563E8" w14:textId="305C9F13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Kallel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Kallel&lt;/Author&gt;&lt;Year&gt;2005&lt;/Year&gt;&lt;RecNum&gt;303&lt;/RecNum&gt;&lt;DisplayText&gt;[100]&lt;/DisplayText&gt;&lt;record&gt;&lt;rec-number&gt;303&lt;/rec-number&gt;&lt;foreign-keys&gt;&lt;key app="EN" db-id="rfaz9x22kvwd9oevte1vpa2sx590t5dfesxp" timestamp="1517479295"&gt;303&lt;/key&gt;&lt;/foreign-keys&gt;&lt;ref-type name="Journal Article"&gt;17&lt;/ref-type&gt;&lt;contributors&gt;&lt;authors&gt;&lt;author&gt;Kallel, H&lt;/author&gt;&lt;author&gt;Bahoul, M&lt;/author&gt;&lt;author&gt;Ksibi, H&lt;/author&gt;&lt;author&gt;Dammak, H&lt;/author&gt;&lt;author&gt;Chelly, H&lt;/author&gt;&lt;author&gt;Hamida, C Ben&lt;/author&gt;&lt;author&gt;Chaari, A&lt;/author&gt;&lt;author&gt;Rekik, N&lt;/author&gt;&lt;author&gt;Bouaziz, M&lt;/author&gt;&lt;/authors&gt;&lt;/contributors&gt;&lt;titles&gt;&lt;title&gt;Prevalence of hospital-acquired infection in a Tunisian hospital&lt;/title&gt;&lt;secondary-title&gt;Journal of Hospital Infection&lt;/secondary-title&gt;&lt;/titles&gt;&lt;periodical&gt;&lt;full-title&gt;Journal of Hospital Infection&lt;/full-title&gt;&lt;abbr-1&gt;J. Hosp. Infect.&lt;/abbr-1&gt;&lt;abbr-2&gt;J Hosp Infect&lt;/abbr-2&gt;&lt;/periodical&gt;&lt;pages&gt;343-347&lt;/pages&gt;&lt;volume&gt;59&lt;/volume&gt;&lt;number&gt;4&lt;/number&gt;&lt;dates&gt;&lt;year&gt;2005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0" w:tooltip="Kallel, 2005 #30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0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6C36852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029F537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35526A9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35CF81E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74B6D54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2521E42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2039BB4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61D16A5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13246E30" w14:textId="77777777" w:rsidTr="0068026B">
        <w:tc>
          <w:tcPr>
            <w:tcW w:w="1296" w:type="dxa"/>
          </w:tcPr>
          <w:p w14:paraId="5F01A4F4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Zingg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</w:t>
            </w:r>
          </w:p>
          <w:p w14:paraId="5D21FFD4" w14:textId="663F9015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2017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Zingg&lt;/Author&gt;&lt;Year&gt;2017&lt;/Year&gt;&lt;RecNum&gt;239&lt;/RecNum&gt;&lt;DisplayText&gt;[101]&lt;/DisplayText&gt;&lt;record&gt;&lt;rec-number&gt;239&lt;/rec-number&gt;&lt;foreign-keys&gt;&lt;key app="EN" db-id="rfaz9x22kvwd9oevte1vpa2sx590t5dfesxp" timestamp="1513702623"&gt;239&lt;/key&gt;&lt;/foreign-keys&gt;&lt;ref-type name="Journal Article"&gt;17&lt;/ref-type&gt;&lt;contributors&gt;&lt;authors&gt;&lt;author&gt;Zingg, Walter&lt;/author&gt;&lt;author&gt;Hopkins, Susan&lt;/author&gt;&lt;author&gt;Gayet-Ageron, Angèle&lt;/author&gt;&lt;author&gt;Holmes, Alison&lt;/author&gt;&lt;author&gt;Sharland, Mike&lt;/author&gt;&lt;author&gt;Suetens, Carl&lt;/author&gt;&lt;author&gt;ECDC PPS study group&lt;/author&gt;&lt;/authors&gt;&lt;/contributors&gt;&lt;titles&gt;&lt;title&gt;Health-care-associated infections in neonates, children, and adolescents: an analysis of paediatric data from the European Centre for Disease Prevention and Control point-prevalence survey&lt;/title&gt;&lt;secondary-title&gt;The Lancet Infectious Diseases&lt;/secondary-title&gt;&lt;/titles&gt;&lt;pages&gt;381-389&lt;/pages&gt;&lt;volume&gt;17&lt;/volume&gt;&lt;number&gt;4&lt;/number&gt;&lt;dates&gt;&lt;year&gt;2017&lt;/year&gt;&lt;/dates&gt;&lt;isbn&gt;1473-3099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1" w:tooltip="Zingg, 2017 #239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7C60440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141E9C7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565EFB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62AA92A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44C7FF3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</w:tcPr>
          <w:p w14:paraId="479764FB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1609D64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126DA37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7FFC2150" w14:textId="77777777" w:rsidTr="0068026B">
        <w:tc>
          <w:tcPr>
            <w:tcW w:w="1296" w:type="dxa"/>
            <w:shd w:val="clear" w:color="auto" w:fill="E7E6E6" w:themeFill="background2"/>
          </w:tcPr>
          <w:p w14:paraId="77A3E121" w14:textId="6CEB79E6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Hajdu et al., 2007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Hajdu&lt;/Author&gt;&lt;Year&gt;2007&lt;/Year&gt;&lt;RecNum&gt;699&lt;/RecNum&gt;&lt;DisplayText&gt;[102]&lt;/DisplayText&gt;&lt;record&gt;&lt;rec-number&gt;699&lt;/rec-number&gt;&lt;foreign-keys&gt;&lt;key app="EN" db-id="5partvetxr0t2jeax0q59v5xe5rr9f5apzev"&gt;699&lt;/key&gt;&lt;/foreign-keys&gt;&lt;ref-type name="Journal Article"&gt;17&lt;/ref-type&gt;&lt;contributors&gt;&lt;authors&gt;&lt;author&gt;Hajdu, A&lt;/author&gt;&lt;author&gt;Samodova, OV&lt;/author&gt;&lt;author&gt;Carlsson, TR&lt;/author&gt;&lt;author&gt;Voinova, LV&lt;/author&gt;&lt;author&gt;Nazarenko, SJ&lt;/author&gt;&lt;author&gt;Tjurikov, AV&lt;/author&gt;&lt;author&gt;Petrova, EG&lt;/author&gt;&lt;author&gt;Tulisov, AV&lt;/author&gt;&lt;author&gt;Andresen, S&lt;/author&gt;&lt;author&gt;Eriksen, HM&lt;/author&gt;&lt;/authors&gt;&lt;/contributors&gt;&lt;titles&gt;&lt;title&gt;A point prevalence survey of hospital-acquired infections and antimicrobial use in a paediatric hospital in north-western Russia&lt;/title&gt;&lt;secondary-title&gt;Journal of Hospital Infection&lt;/secondary-title&gt;&lt;/titles&gt;&lt;periodical&gt;&lt;full-title&gt;Journal of Hospital Infection&lt;/full-title&gt;&lt;/periodical&gt;&lt;pages&gt;378-384&lt;/pages&gt;&lt;volume&gt;66&lt;/volume&gt;&lt;number&gt;4&lt;/number&gt;&lt;dates&gt;&lt;year&gt;2007&lt;/year&gt;&lt;/dates&gt;&lt;isbn&gt;0195-6701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2" w:tooltip="Hajdu, 2007 #699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2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6500A9F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6584859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280632D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10DA6B42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2651791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535" w:type="dxa"/>
            <w:shd w:val="clear" w:color="auto" w:fill="E7E6E6" w:themeFill="background2"/>
          </w:tcPr>
          <w:p w14:paraId="1E9EAD4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486AAC2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3F5A22F7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7</w:t>
            </w:r>
          </w:p>
        </w:tc>
      </w:tr>
      <w:tr w:rsidR="0031473A" w:rsidRPr="004857B8" w14:paraId="419C9EF9" w14:textId="77777777" w:rsidTr="0068026B">
        <w:trPr>
          <w:trHeight w:val="332"/>
        </w:trPr>
        <w:tc>
          <w:tcPr>
            <w:tcW w:w="1296" w:type="dxa"/>
          </w:tcPr>
          <w:p w14:paraId="0696F420" w14:textId="5958B44B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Le et al., 2016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Le&lt;/Author&gt;&lt;Year&gt;2016&lt;/Year&gt;&lt;RecNum&gt;252&lt;/RecNum&gt;&lt;DisplayText&gt;[103]&lt;/DisplayText&gt;&lt;record&gt;&lt;rec-number&gt;252&lt;/rec-number&gt;&lt;foreign-keys&gt;&lt;key app="EN" db-id="rfaz9x22kvwd9oevte1vpa2sx590t5dfesxp" timestamp="1514141126"&gt;252&lt;/key&gt;&lt;/foreign-keys&gt;&lt;ref-type name="Journal Article"&gt;17&lt;/ref-type&gt;&lt;contributors&gt;&lt;authors&gt;&lt;author&gt;Le, Ngai Kien&lt;/author&gt;&lt;author&gt;Wertheim, HF&lt;/author&gt;&lt;author&gt;Vu, Phu Dinh&lt;/author&gt;&lt;author&gt;Khu, Dung Thi Khanh&lt;/author&gt;&lt;author&gt;Le, Hai Thanh&lt;/author&gt;&lt;author&gt;Hoang, Bich Thi Ngoc&lt;/author&gt;&lt;author&gt;Vo, Vu Thanh&lt;/author&gt;&lt;author&gt;Lam, Yen Minh&lt;/author&gt;&lt;author&gt;Vu, Dung Tien Viet&lt;/author&gt;&lt;author&gt;Nguyen, Thu Hoai&lt;/author&gt;&lt;/authors&gt;&lt;/contributors&gt;&lt;titles&gt;&lt;title&gt;High prevalence of hospital-acquired infections caused by gram-negative carbapenem resistant strains in Vietnamese pediatric ICUs: A multi-centre point prevalence survey&lt;/title&gt;&lt;secondary-title&gt;Medicine&lt;/secondary-title&gt;&lt;/titles&gt;&lt;periodical&gt;&lt;full-title&gt;Medicine&lt;/full-title&gt;&lt;abbr-1&gt;Medicine&lt;/abbr-1&gt;&lt;abbr-2&gt;Medicine&lt;/abbr-2&gt;&lt;/periodical&gt;&lt;volume&gt;95&lt;/volume&gt;&lt;number&gt;27&lt;/number&gt;&lt;dates&gt;&lt;year&gt;2016&lt;/year&gt;&lt;/dates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3" w:tooltip="Le, 2016 #25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3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8201F0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3354351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4085F83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6E8F502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0B02FF0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0CFD6F35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719FED5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1F600496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46DA394F" w14:textId="77777777" w:rsidTr="0068026B">
        <w:tc>
          <w:tcPr>
            <w:tcW w:w="1296" w:type="dxa"/>
            <w:shd w:val="clear" w:color="auto" w:fill="E7E6E6" w:themeFill="background2"/>
          </w:tcPr>
          <w:p w14:paraId="308B7DF1" w14:textId="15EED2EE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lastRenderedPageBreak/>
              <w:t>Kepenekli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15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Kepenekli&lt;/Author&gt;&lt;Year&gt;2015&lt;/Year&gt;&lt;RecNum&gt;296&lt;/RecNum&gt;&lt;DisplayText&gt;[14]&lt;/DisplayText&gt;&lt;record&gt;&lt;rec-number&gt;296&lt;/rec-number&gt;&lt;foreign-keys&gt;&lt;key app="EN" db-id="rfaz9x22kvwd9oevte1vpa2sx590t5dfesxp" timestamp="1517464144"&gt;296&lt;/key&gt;&lt;/foreign-keys&gt;&lt;ref-type name="Journal Article"&gt;17&lt;/ref-type&gt;&lt;contributors&gt;&lt;authors&gt;&lt;author&gt;Kepenekli, Eda&lt;/author&gt;&lt;author&gt;Soysal, Ahmet&lt;/author&gt;&lt;author&gt;Yalindag-Ozturk, Nilufer&lt;/author&gt;&lt;author&gt;Ozgur, Ozlem&lt;/author&gt;&lt;author&gt;Ozcan, Ismail&lt;/author&gt;&lt;author&gt;Devrim, Ilker&lt;/author&gt;&lt;author&gt;Akar, Selahattin&lt;/author&gt;&lt;author&gt;Bakir, Mustafa&lt;/author&gt;&lt;author&gt;Turkish PICU-HCAI Study Group&lt;/author&gt;&lt;/authors&gt;&lt;/contributors&gt;&lt;titles&gt;&lt;title&gt;A national point-prevalence survey of pediatric intensive care unit-acquired, healthcare-associated infections in Turkey&lt;/title&gt;&lt;secondary-title&gt;Japanese Journal of Infectious Diseases&lt;/secondary-title&gt;&lt;/titles&gt;&lt;periodical&gt;&lt;full-title&gt;Japanese Journal of Infectious Diseases&lt;/full-title&gt;&lt;abbr-1&gt;Jpn. J. Infect. Dis.&lt;/abbr-1&gt;&lt;abbr-2&gt;Jpn J Infect Dis&lt;/abbr-2&gt;&lt;/periodical&gt;&lt;pages&gt;JJID. 2014.385&lt;/pages&gt;&lt;dates&gt;&lt;year&gt;2015&lt;/year&gt;&lt;/dates&gt;&lt;isbn&gt;1344-6304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4" w:tooltip="Kepenekli, 2015 #296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726B44F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18419D56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283DAB6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60E5935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6252534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0B51F9D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62E9F97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4514B7C1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7986647D" w14:textId="77777777" w:rsidTr="0068026B">
        <w:tc>
          <w:tcPr>
            <w:tcW w:w="1296" w:type="dxa"/>
          </w:tcPr>
          <w:p w14:paraId="3CD56F81" w14:textId="76C61C72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Rutledge-Taylor et al., 2012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Rutledge-Taylor&lt;/Author&gt;&lt;Year&gt;2012&lt;/Year&gt;&lt;RecNum&gt;238&lt;/RecNum&gt;&lt;DisplayText&gt;[94]&lt;/DisplayText&gt;&lt;record&gt;&lt;rec-number&gt;238&lt;/rec-number&gt;&lt;foreign-keys&gt;&lt;key app="EN" db-id="rfaz9x22kvwd9oevte1vpa2sx590t5dfesxp" timestamp="1513699426"&gt;238&lt;/key&gt;&lt;/foreign-keys&gt;&lt;ref-type name="Journal Article"&gt;17&lt;/ref-type&gt;&lt;contributors&gt;&lt;authors&gt;&lt;author&gt;Rutledge-Taylor, Katie&lt;/author&gt;&lt;author&gt;Matlow, Anne&lt;/author&gt;&lt;author&gt;Gravel, Denise&lt;/author&gt;&lt;author&gt;Embree, Joanne&lt;/author&gt;&lt;author&gt;Le Saux, Nicole&lt;/author&gt;&lt;author&gt;Johnston, Lynn&lt;/author&gt;&lt;author&gt;Suh, Kathryn&lt;/author&gt;&lt;author&gt;Embil, John&lt;/author&gt;&lt;author&gt;Henderson, Elizabeth&lt;/author&gt;&lt;author&gt;John, Michael&lt;/author&gt;&lt;/authors&gt;&lt;/contributors&gt;&lt;titles&gt;&lt;title&gt;A point prevalence survey of health care-associated infections in Canadian pediatric inpatients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491-496&lt;/pages&gt;&lt;volume&gt;40&lt;/volume&gt;&lt;number&gt;6&lt;/number&gt;&lt;dates&gt;&lt;year&gt;2012&lt;/year&gt;&lt;/dates&gt;&lt;isbn&gt;0196-6553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94" w:tooltip="Rutledge-Taylor, 2012 #238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9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63237F9A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63E32BA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1D0FB24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E369E6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1069105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29A3E757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0FEECE5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576FDD37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2D35F304" w14:textId="77777777" w:rsidTr="0068026B">
        <w:tc>
          <w:tcPr>
            <w:tcW w:w="1296" w:type="dxa"/>
            <w:shd w:val="clear" w:color="auto" w:fill="E7E6E6" w:themeFill="background2"/>
          </w:tcPr>
          <w:p w14:paraId="33CA03A0" w14:textId="7D301FF8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Gravel et al., 2007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Gravel&lt;/Author&gt;&lt;Year&gt;2007&lt;/Year&gt;&lt;RecNum&gt;272&lt;/RecNum&gt;&lt;DisplayText&gt;[11]&lt;/DisplayText&gt;&lt;record&gt;&lt;rec-number&gt;272&lt;/rec-number&gt;&lt;foreign-keys&gt;&lt;key app="EN" db-id="rfaz9x22kvwd9oevte1vpa2sx590t5dfesxp" timestamp="1517140498"&gt;272&lt;/key&gt;&lt;/foreign-keys&gt;&lt;ref-type name="Journal Article"&gt;17&lt;/ref-type&gt;&lt;contributors&gt;&lt;authors&gt;&lt;author&gt;Gravel, Denise&lt;/author&gt;&lt;author&gt;Matlow, Anne&lt;/author&gt;&lt;author&gt;Ofner-Agostini, Marianna&lt;/author&gt;&lt;author&gt;Loeb, Mark&lt;/author&gt;&lt;author&gt;Johnston, Lynn&lt;/author&gt;&lt;author&gt;Bryce, Elizabeth&lt;/author&gt;&lt;author&gt;Sample, Mary Lu&lt;/author&gt;&lt;author&gt;Roth, Virginia R&lt;/author&gt;&lt;author&gt;Goldman, Carol&lt;/author&gt;&lt;author&gt;Taylor, Geoff&lt;/author&gt;&lt;/authors&gt;&lt;/contributors&gt;&lt;titles&gt;&lt;title&gt;A point prevalence survey of health care–associated infections in pediatric populations in major Canadian acute care hospitals&lt;/title&gt;&lt;secondary-title&gt;American journal of infection control&lt;/secondary-title&gt;&lt;/titles&gt;&lt;periodical&gt;&lt;full-title&gt;American Journal of Infection Control&lt;/full-title&gt;&lt;abbr-1&gt;Am. J. Infect. Control&lt;/abbr-1&gt;&lt;abbr-2&gt;Am J Infect Control&lt;/abbr-2&gt;&lt;/periodical&gt;&lt;pages&gt;157-162&lt;/pages&gt;&lt;volume&gt;35&lt;/volume&gt;&lt;number&gt;3&lt;/number&gt;&lt;dates&gt;&lt;year&gt;2007&lt;/year&gt;&lt;/dates&gt;&lt;isbn&gt;0196-6553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1" w:tooltip="Gravel, 2007 #272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1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shd w:val="clear" w:color="auto" w:fill="E7E6E6" w:themeFill="background2"/>
          </w:tcPr>
          <w:p w14:paraId="67F9E07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shd w:val="clear" w:color="auto" w:fill="E7E6E6" w:themeFill="background2"/>
          </w:tcPr>
          <w:p w14:paraId="7825698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shd w:val="clear" w:color="auto" w:fill="E7E6E6" w:themeFill="background2"/>
          </w:tcPr>
          <w:p w14:paraId="4E4D7B1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shd w:val="clear" w:color="auto" w:fill="E7E6E6" w:themeFill="background2"/>
          </w:tcPr>
          <w:p w14:paraId="0D78EE1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shd w:val="clear" w:color="auto" w:fill="E7E6E6" w:themeFill="background2"/>
          </w:tcPr>
          <w:p w14:paraId="73539B8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shd w:val="clear" w:color="auto" w:fill="E7E6E6" w:themeFill="background2"/>
          </w:tcPr>
          <w:p w14:paraId="6983B2A9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shd w:val="clear" w:color="auto" w:fill="E7E6E6" w:themeFill="background2"/>
          </w:tcPr>
          <w:p w14:paraId="7C69E504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shd w:val="clear" w:color="auto" w:fill="E7E6E6" w:themeFill="background2"/>
          </w:tcPr>
          <w:p w14:paraId="0583D2AD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5F478388" w14:textId="77777777" w:rsidTr="0068026B">
        <w:tc>
          <w:tcPr>
            <w:tcW w:w="1296" w:type="dxa"/>
          </w:tcPr>
          <w:p w14:paraId="09B8B4D3" w14:textId="0861B3F7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proofErr w:type="spellStart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Grohskopf</w:t>
            </w:r>
            <w:proofErr w:type="spellEnd"/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 et al., 2002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Grohskopf&lt;/Author&gt;&lt;Year&gt;2002&lt;/Year&gt;&lt;RecNum&gt;273&lt;/RecNum&gt;&lt;DisplayText&gt;[104]&lt;/DisplayText&gt;&lt;record&gt;&lt;rec-number&gt;273&lt;/rec-number&gt;&lt;foreign-keys&gt;&lt;key app="EN" db-id="rfaz9x22kvwd9oevte1vpa2sx590t5dfesxp" timestamp="1517141812"&gt;273&lt;/key&gt;&lt;/foreign-keys&gt;&lt;ref-type name="Journal Article"&gt;17&lt;/ref-type&gt;&lt;contributors&gt;&lt;authors&gt;&lt;author&gt;Grohskopf, Lisa A&lt;/author&gt;&lt;author&gt;Sinkowitz-Cochran, Ronda L&lt;/author&gt;&lt;author&gt;Garrett, Denise O&lt;/author&gt;&lt;author&gt;Sohn, Annette H&lt;/author&gt;&lt;author&gt;Levine, Gail L&lt;/author&gt;&lt;author&gt;Siegel, Jane D&lt;/author&gt;&lt;author&gt;Stover, Beth H&lt;/author&gt;&lt;author&gt;Jarvis, William R&lt;/author&gt;&lt;/authors&gt;&lt;/contributors&gt;&lt;titles&gt;&lt;title&gt;A national point-prevalence survey of pediatric intensive care unit-acquired infections in the United States&lt;/title&gt;&lt;secondary-title&gt;The Journal of pediatrics&lt;/secondary-title&gt;&lt;/titles&gt;&lt;periodical&gt;&lt;full-title&gt;The Journal of pediatrics&lt;/full-title&gt;&lt;/periodical&gt;&lt;pages&gt;432-438&lt;/pages&gt;&lt;volume&gt;140&lt;/volume&gt;&lt;number&gt;4&lt;/number&gt;&lt;dates&gt;&lt;year&gt;2002&lt;/year&gt;&lt;/dates&gt;&lt;isbn&gt;0022-3476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4" w:tooltip="Grohskopf, 2002 #273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4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</w:tcPr>
          <w:p w14:paraId="0DFDCA5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</w:tcPr>
          <w:p w14:paraId="5C48FEBE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</w:tcPr>
          <w:p w14:paraId="7761984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</w:tcPr>
          <w:p w14:paraId="761B28F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</w:tcPr>
          <w:p w14:paraId="0B006C6C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</w:tcPr>
          <w:p w14:paraId="2A4C1E1D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</w:tcPr>
          <w:p w14:paraId="452BFED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</w:tcPr>
          <w:p w14:paraId="43DBB8A6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4433662F" w14:textId="77777777" w:rsidTr="0068026B">
        <w:tc>
          <w:tcPr>
            <w:tcW w:w="1296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558DE055" w14:textId="637E8D53" w:rsidR="0031473A" w:rsidRPr="004857B8" w:rsidRDefault="0031473A" w:rsidP="00624168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 xml:space="preserve">Sohn et al., 2001 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begin"/>
            </w:r>
            <w:r w:rsidR="00C40C5F">
              <w:rPr>
                <w:rFonts w:ascii="Times New Roman" w:hAnsi="Times New Roman" w:cs="Times New Roman"/>
                <w:sz w:val="18"/>
                <w:szCs w:val="16"/>
              </w:rPr>
              <w:instrText xml:space="preserve"> ADDIN EN.CITE &lt;EndNote&gt;&lt;Cite&gt;&lt;Author&gt;Sohn&lt;/Author&gt;&lt;Year&gt;2001&lt;/Year&gt;&lt;RecNum&gt;337&lt;/RecNum&gt;&lt;DisplayText&gt;[105]&lt;/DisplayText&gt;&lt;record&gt;&lt;rec-number&gt;337&lt;/rec-number&gt;&lt;foreign-keys&gt;&lt;key app="EN" db-id="rfaz9x22kvwd9oevte1vpa2sx590t5dfesxp" timestamp="1518073240"&gt;337&lt;/key&gt;&lt;/foreign-keys&gt;&lt;ref-type name="Journal Article"&gt;17&lt;/ref-type&gt;&lt;contributors&gt;&lt;authors&gt;&lt;author&gt;Sohn, Annette H&lt;/author&gt;&lt;author&gt;Garrett, Denise O&lt;/author&gt;&lt;author&gt;Sinkowitz-Cochran, Ronda L&lt;/author&gt;&lt;author&gt;Grohskopf, Lisa A&lt;/author&gt;&lt;author&gt;Levine, Gail L&lt;/author&gt;&lt;author&gt;Stover, Beth H&lt;/author&gt;&lt;author&gt;Siegel, Jane D&lt;/author&gt;&lt;author&gt;Jarvis, William R&lt;/author&gt;&lt;/authors&gt;&lt;/contributors&gt;&lt;titles&gt;&lt;title&gt;Prevalence of nosocomial infections in neonatal intensive care unit patients: results from the first national point-prevalence survey&lt;/title&gt;&lt;secondary-title&gt;The Journal of pediatrics&lt;/secondary-title&gt;&lt;/titles&gt;&lt;periodical&gt;&lt;full-title&gt;The Journal of pediatrics&lt;/full-title&gt;&lt;/periodical&gt;&lt;pages&gt;821-827&lt;/pages&gt;&lt;volume&gt;139&lt;/volume&gt;&lt;number&gt;6&lt;/number&gt;&lt;dates&gt;&lt;year&gt;2001&lt;/year&gt;&lt;/dates&gt;&lt;isbn&gt;0022-3476&lt;/isbn&gt;&lt;urls&gt;&lt;/urls&gt;&lt;/record&gt;&lt;/Cite&gt;&lt;/EndNote&gt;</w:instrTex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separate"/>
            </w:r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[</w:t>
            </w:r>
            <w:hyperlink w:anchor="_ENREF_105" w:tooltip="Sohn, 2001 #337" w:history="1">
              <w:r w:rsidR="00624168">
                <w:rPr>
                  <w:rFonts w:ascii="Times New Roman" w:hAnsi="Times New Roman" w:cs="Times New Roman"/>
                  <w:noProof/>
                  <w:sz w:val="18"/>
                  <w:szCs w:val="16"/>
                </w:rPr>
                <w:t>105</w:t>
              </w:r>
            </w:hyperlink>
            <w:r w:rsidR="00C40C5F">
              <w:rPr>
                <w:rFonts w:ascii="Times New Roman" w:hAnsi="Times New Roman" w:cs="Times New Roman"/>
                <w:noProof/>
                <w:sz w:val="18"/>
                <w:szCs w:val="16"/>
              </w:rPr>
              <w:t>]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fldChar w:fldCharType="end"/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3EE3F43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4A1DE6C8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488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782B74F3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-</w:t>
            </w:r>
          </w:p>
        </w:tc>
        <w:tc>
          <w:tcPr>
            <w:tcW w:w="1212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3632768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705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48F8FFD0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535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137ABD4F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*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66BD4501" w14:textId="77777777" w:rsidR="0031473A" w:rsidRPr="004857B8" w:rsidRDefault="0031473A" w:rsidP="0068026B">
            <w:pPr>
              <w:jc w:val="center"/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*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060D383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8</w:t>
            </w:r>
          </w:p>
        </w:tc>
      </w:tr>
      <w:tr w:rsidR="0031473A" w:rsidRPr="004857B8" w14:paraId="14152C9D" w14:textId="77777777" w:rsidTr="0068026B">
        <w:tc>
          <w:tcPr>
            <w:tcW w:w="12978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02E3F3B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A: *= truly representative of average in target population or somewhat representative of average in target population</w:t>
            </w:r>
          </w:p>
          <w:p w14:paraId="7E0A6B41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>
              <w:rPr>
                <w:rFonts w:ascii="Times New Roman" w:hAnsi="Times New Roman" w:cs="Times New Roman"/>
                <w:sz w:val="18"/>
                <w:szCs w:val="16"/>
              </w:rPr>
              <w:t>B: *=justified or satisfactor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y, -- = not justified</w:t>
            </w:r>
          </w:p>
          <w:p w14:paraId="70C19566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C: *=satisfactory response rate, --= unsatisfactory or no description</w:t>
            </w:r>
          </w:p>
          <w:p w14:paraId="4D8D537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D: **=validated measurement tool, *=non validated measurement tool, --= no description of measurement tool</w:t>
            </w:r>
          </w:p>
          <w:p w14:paraId="41C85F0A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E: **=confounding factors, *incomplete information, --= no information</w:t>
            </w:r>
          </w:p>
          <w:p w14:paraId="3EF2D5CE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F: **=independent blinded assessment or record linkage, *=self-report, --= no de</w:t>
            </w:r>
            <w:r>
              <w:rPr>
                <w:rFonts w:ascii="Times New Roman" w:hAnsi="Times New Roman" w:cs="Times New Roman"/>
                <w:sz w:val="18"/>
                <w:szCs w:val="16"/>
              </w:rPr>
              <w:t>s</w:t>
            </w: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cription</w:t>
            </w:r>
          </w:p>
          <w:p w14:paraId="05010B25" w14:textId="77777777" w:rsidR="0031473A" w:rsidRPr="004857B8" w:rsidRDefault="0031473A" w:rsidP="0068026B">
            <w:pPr>
              <w:rPr>
                <w:rFonts w:ascii="Times New Roman" w:hAnsi="Times New Roman" w:cs="Times New Roman"/>
                <w:sz w:val="18"/>
                <w:szCs w:val="16"/>
              </w:rPr>
            </w:pPr>
            <w:r w:rsidRPr="004857B8">
              <w:rPr>
                <w:rFonts w:ascii="Times New Roman" w:hAnsi="Times New Roman" w:cs="Times New Roman"/>
                <w:sz w:val="18"/>
                <w:szCs w:val="16"/>
              </w:rPr>
              <w:t>G: *=Yes, --=No</w:t>
            </w:r>
          </w:p>
        </w:tc>
      </w:tr>
    </w:tbl>
    <w:p w14:paraId="0B5D2FEC" w14:textId="77777777" w:rsidR="008A3841" w:rsidRDefault="008A3841" w:rsidP="00A77160">
      <w:pPr>
        <w:pStyle w:val="Caption"/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  <w:sectPr w:rsidR="008A3841" w:rsidSect="005870E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1041CA5" w14:textId="77777777" w:rsidR="008A3841" w:rsidRDefault="008A3841" w:rsidP="008A3841">
      <w:pPr>
        <w:pStyle w:val="Caption"/>
        <w:keepNext/>
      </w:pPr>
      <w:r w:rsidRPr="008A3841"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  <w:lastRenderedPageBreak/>
        <w:drawing>
          <wp:inline distT="0" distB="0" distL="0" distR="0" wp14:anchorId="1683ED61" wp14:editId="5E365902">
            <wp:extent cx="5943600" cy="5419725"/>
            <wp:effectExtent l="19050" t="0" r="0" b="0"/>
            <wp:docPr id="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1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BAA59" w14:textId="6312783C" w:rsidR="00247461" w:rsidRPr="008A3841" w:rsidRDefault="008A3841" w:rsidP="008A3841">
      <w:pPr>
        <w:pStyle w:val="Caption"/>
        <w:rPr>
          <w:rFonts w:ascii="Times New Roman" w:hAnsi="Times New Roman" w:cs="Times New Roman"/>
          <w:i w:val="0"/>
          <w:noProof/>
          <w:color w:val="auto"/>
          <w:sz w:val="24"/>
          <w:szCs w:val="22"/>
        </w:rPr>
      </w:pPr>
      <w:r w:rsidRPr="008A3841">
        <w:rPr>
          <w:rFonts w:ascii="Times New Roman" w:hAnsi="Times New Roman" w:cs="Times New Roman"/>
          <w:b/>
          <w:i w:val="0"/>
          <w:color w:val="auto"/>
          <w:sz w:val="20"/>
        </w:rPr>
        <w:t xml:space="preserve">Figure </w:t>
      </w:r>
      <w:r w:rsidR="00633323">
        <w:rPr>
          <w:rFonts w:ascii="Times New Roman" w:hAnsi="Times New Roman" w:cs="Times New Roman"/>
          <w:b/>
          <w:i w:val="0"/>
          <w:color w:val="auto"/>
          <w:sz w:val="20"/>
        </w:rPr>
        <w:t>1</w:t>
      </w:r>
      <w:r w:rsidRPr="008A3841">
        <w:rPr>
          <w:rFonts w:ascii="Times New Roman" w:hAnsi="Times New Roman" w:cs="Times New Roman"/>
          <w:b/>
          <w:i w:val="0"/>
          <w:color w:val="auto"/>
          <w:sz w:val="20"/>
        </w:rPr>
        <w:t>.</w:t>
      </w:r>
      <w:r w:rsidRPr="008A3841">
        <w:rPr>
          <w:rFonts w:ascii="Times New Roman" w:hAnsi="Times New Roman" w:cs="Times New Roman"/>
          <w:i w:val="0"/>
          <w:color w:val="auto"/>
          <w:sz w:val="20"/>
        </w:rPr>
        <w:t xml:space="preserve"> Flow chart and selection strategies of studies</w:t>
      </w:r>
      <w:r>
        <w:rPr>
          <w:rFonts w:ascii="Times New Roman" w:hAnsi="Times New Roman" w:cs="Times New Roman"/>
          <w:i w:val="0"/>
          <w:color w:val="auto"/>
          <w:sz w:val="20"/>
        </w:rPr>
        <w:t>.</w:t>
      </w:r>
    </w:p>
    <w:p w14:paraId="51531251" w14:textId="77777777" w:rsidR="00247461" w:rsidRDefault="00247461">
      <w:pPr>
        <w:rPr>
          <w:rFonts w:ascii="Times New Roman" w:hAnsi="Times New Roman" w:cs="Times New Roman"/>
          <w:iCs/>
          <w:noProof/>
        </w:rPr>
      </w:pPr>
    </w:p>
    <w:p w14:paraId="7AF27C2C" w14:textId="77777777" w:rsidR="00E3777D" w:rsidRDefault="00E3777D" w:rsidP="00E3777D">
      <w:pPr>
        <w:tabs>
          <w:tab w:val="left" w:pos="3270"/>
        </w:tabs>
        <w:rPr>
          <w:rFonts w:ascii="Times New Roman" w:hAnsi="Times New Roman" w:cs="Times New Roman"/>
          <w:b/>
          <w:sz w:val="24"/>
          <w:u w:val="single"/>
        </w:rPr>
      </w:pPr>
    </w:p>
    <w:p w14:paraId="4392A084" w14:textId="77777777" w:rsidR="00E3777D" w:rsidRDefault="00E3777D" w:rsidP="00E3777D">
      <w:pPr>
        <w:tabs>
          <w:tab w:val="left" w:pos="3270"/>
        </w:tabs>
        <w:rPr>
          <w:rFonts w:ascii="Times New Roman" w:hAnsi="Times New Roman" w:cs="Times New Roman"/>
          <w:b/>
          <w:sz w:val="24"/>
          <w:u w:val="single"/>
        </w:rPr>
      </w:pPr>
    </w:p>
    <w:p w14:paraId="6B24BD98" w14:textId="77777777" w:rsidR="00E3777D" w:rsidRDefault="00E3777D" w:rsidP="00E3777D">
      <w:pPr>
        <w:tabs>
          <w:tab w:val="left" w:pos="3270"/>
        </w:tabs>
        <w:rPr>
          <w:rFonts w:ascii="Times New Roman" w:hAnsi="Times New Roman" w:cs="Times New Roman"/>
          <w:b/>
          <w:sz w:val="24"/>
          <w:u w:val="single"/>
        </w:rPr>
      </w:pPr>
    </w:p>
    <w:p w14:paraId="7B8A61A8" w14:textId="77777777" w:rsidR="00E3777D" w:rsidRDefault="00E3777D" w:rsidP="00E3777D">
      <w:pPr>
        <w:tabs>
          <w:tab w:val="left" w:pos="3270"/>
        </w:tabs>
        <w:rPr>
          <w:rFonts w:ascii="Times New Roman" w:hAnsi="Times New Roman" w:cs="Times New Roman"/>
          <w:b/>
          <w:sz w:val="24"/>
          <w:u w:val="single"/>
        </w:rPr>
      </w:pPr>
    </w:p>
    <w:p w14:paraId="06D16A89" w14:textId="77777777" w:rsidR="00E3777D" w:rsidRDefault="00E3777D" w:rsidP="00E3777D">
      <w:pPr>
        <w:tabs>
          <w:tab w:val="left" w:pos="3270"/>
        </w:tabs>
        <w:rPr>
          <w:rFonts w:ascii="Times New Roman" w:hAnsi="Times New Roman" w:cs="Times New Roman"/>
          <w:b/>
          <w:sz w:val="24"/>
          <w:u w:val="single"/>
        </w:rPr>
      </w:pPr>
    </w:p>
    <w:p w14:paraId="2AF0D107" w14:textId="77777777" w:rsidR="00E3777D" w:rsidRDefault="00E3777D" w:rsidP="00E3777D">
      <w:pPr>
        <w:tabs>
          <w:tab w:val="left" w:pos="3270"/>
        </w:tabs>
        <w:rPr>
          <w:rFonts w:ascii="Times New Roman" w:hAnsi="Times New Roman" w:cs="Times New Roman"/>
          <w:b/>
          <w:sz w:val="24"/>
          <w:u w:val="single"/>
        </w:rPr>
      </w:pPr>
    </w:p>
    <w:p w14:paraId="1659DB70" w14:textId="3C113992" w:rsidR="00B97DAC" w:rsidRPr="00A77160" w:rsidRDefault="00B97DAC" w:rsidP="00A77160">
      <w:pPr>
        <w:pStyle w:val="Caption"/>
        <w:rPr>
          <w:rFonts w:ascii="Times New Roman" w:hAnsi="Times New Roman" w:cs="Times New Roman"/>
          <w:i w:val="0"/>
          <w:noProof/>
          <w:color w:val="auto"/>
          <w:sz w:val="22"/>
          <w:szCs w:val="22"/>
        </w:rPr>
      </w:pPr>
    </w:p>
    <w:sectPr w:rsidR="00B97DAC" w:rsidRPr="00A77160" w:rsidSect="008A3841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05999C" w14:textId="77777777" w:rsidR="009A4349" w:rsidRDefault="009A4349" w:rsidP="00C161F5">
      <w:pPr>
        <w:spacing w:after="0" w:line="240" w:lineRule="auto"/>
      </w:pPr>
      <w:r>
        <w:separator/>
      </w:r>
    </w:p>
  </w:endnote>
  <w:endnote w:type="continuationSeparator" w:id="0">
    <w:p w14:paraId="1BFBD9F0" w14:textId="77777777" w:rsidR="009A4349" w:rsidRDefault="009A4349" w:rsidP="00C161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calaLancetPro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BSGullive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OTNEJMQuadraat">
    <w:altName w:val="Arial Unicode MS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MetaPro-Book">
    <w:altName w:val="MS Gothic"/>
    <w:panose1 w:val="00000000000000000000"/>
    <w:charset w:val="80"/>
    <w:family w:val="swiss"/>
    <w:notTrueType/>
    <w:pitch w:val="default"/>
    <w:sig w:usb0="00000003" w:usb1="08070000" w:usb2="00000010" w:usb3="00000000" w:csb0="0002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601396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3CF6475" w14:textId="77777777" w:rsidR="00E46963" w:rsidRDefault="00E4696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264DB8F8" w14:textId="77777777" w:rsidR="00E46963" w:rsidRDefault="00E4696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3133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FC02A25" w14:textId="77777777" w:rsidR="00E46963" w:rsidRDefault="00E4696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9</w:t>
        </w:r>
        <w:r>
          <w:rPr>
            <w:noProof/>
          </w:rPr>
          <w:fldChar w:fldCharType="end"/>
        </w:r>
      </w:p>
    </w:sdtContent>
  </w:sdt>
  <w:p w14:paraId="2A1D826B" w14:textId="77777777" w:rsidR="00E46963" w:rsidRDefault="00E469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741156" w14:textId="77777777" w:rsidR="009A4349" w:rsidRDefault="009A4349" w:rsidP="00C161F5">
      <w:pPr>
        <w:spacing w:after="0" w:line="240" w:lineRule="auto"/>
      </w:pPr>
      <w:r>
        <w:separator/>
      </w:r>
    </w:p>
  </w:footnote>
  <w:footnote w:type="continuationSeparator" w:id="0">
    <w:p w14:paraId="56B0759F" w14:textId="77777777" w:rsidR="009A4349" w:rsidRDefault="009A4349" w:rsidP="00C161F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B8C5A39"/>
    <w:multiLevelType w:val="hybridMultilevel"/>
    <w:tmpl w:val="99CE0C1E"/>
    <w:lvl w:ilvl="0" w:tplc="827C394C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933062C"/>
    <w:multiLevelType w:val="hybridMultilevel"/>
    <w:tmpl w:val="2A1E3346"/>
    <w:lvl w:ilvl="0" w:tplc="FF6EBD5C">
      <w:start w:val="13"/>
      <w:numFmt w:val="bullet"/>
      <w:lvlText w:val="﷐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9B5D88"/>
    <w:multiLevelType w:val="hybridMultilevel"/>
    <w:tmpl w:val="D5444E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zsjAwMjcxsLQwMjNT0lEKTi0uzszPAymwqAUAT1YAb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artvetxr0t2jeax0q59v5xe5rr9f5apzev&quot;&gt;AC&lt;record-ids&gt;&lt;item&gt;677&lt;/item&gt;&lt;item&gt;682&lt;/item&gt;&lt;item&gt;688&lt;/item&gt;&lt;item&gt;691&lt;/item&gt;&lt;item&gt;699&lt;/item&gt;&lt;item&gt;803&lt;/item&gt;&lt;item&gt;811&lt;/item&gt;&lt;item&gt;873&lt;/item&gt;&lt;item&gt;968&lt;/item&gt;&lt;item&gt;970&lt;/item&gt;&lt;item&gt;971&lt;/item&gt;&lt;item&gt;972&lt;/item&gt;&lt;item&gt;973&lt;/item&gt;&lt;item&gt;974&lt;/item&gt;&lt;item&gt;975&lt;/item&gt;&lt;item&gt;976&lt;/item&gt;&lt;item&gt;977&lt;/item&gt;&lt;item&gt;978&lt;/item&gt;&lt;item&gt;979&lt;/item&gt;&lt;item&gt;980&lt;/item&gt;&lt;item&gt;981&lt;/item&gt;&lt;item&gt;982&lt;/item&gt;&lt;item&gt;1114&lt;/item&gt;&lt;item&gt;1144&lt;/item&gt;&lt;item&gt;1161&lt;/item&gt;&lt;item&gt;1164&lt;/item&gt;&lt;item&gt;1179&lt;/item&gt;&lt;item&gt;1202&lt;/item&gt;&lt;item&gt;1208&lt;/item&gt;&lt;item&gt;1209&lt;/item&gt;&lt;/record-ids&gt;&lt;/item&gt;&lt;/Libraries&gt;"/>
  </w:docVars>
  <w:rsids>
    <w:rsidRoot w:val="003D39C2"/>
    <w:rsid w:val="000002A0"/>
    <w:rsid w:val="000014FA"/>
    <w:rsid w:val="00002090"/>
    <w:rsid w:val="00004041"/>
    <w:rsid w:val="0000412E"/>
    <w:rsid w:val="000044D1"/>
    <w:rsid w:val="00004C40"/>
    <w:rsid w:val="000061A1"/>
    <w:rsid w:val="00006755"/>
    <w:rsid w:val="00010047"/>
    <w:rsid w:val="00011354"/>
    <w:rsid w:val="00011E2E"/>
    <w:rsid w:val="00012338"/>
    <w:rsid w:val="00013892"/>
    <w:rsid w:val="00015253"/>
    <w:rsid w:val="00015E32"/>
    <w:rsid w:val="000168C4"/>
    <w:rsid w:val="000200E8"/>
    <w:rsid w:val="00020C62"/>
    <w:rsid w:val="0002351C"/>
    <w:rsid w:val="000238A6"/>
    <w:rsid w:val="0003155E"/>
    <w:rsid w:val="000322CE"/>
    <w:rsid w:val="0003729C"/>
    <w:rsid w:val="000415E3"/>
    <w:rsid w:val="0004279D"/>
    <w:rsid w:val="00044038"/>
    <w:rsid w:val="00045E64"/>
    <w:rsid w:val="000467FC"/>
    <w:rsid w:val="0004713A"/>
    <w:rsid w:val="00050E05"/>
    <w:rsid w:val="00051B18"/>
    <w:rsid w:val="00053D71"/>
    <w:rsid w:val="000600BE"/>
    <w:rsid w:val="00061C2D"/>
    <w:rsid w:val="0006433D"/>
    <w:rsid w:val="000668EC"/>
    <w:rsid w:val="000679A0"/>
    <w:rsid w:val="00067B11"/>
    <w:rsid w:val="00076A2B"/>
    <w:rsid w:val="00077014"/>
    <w:rsid w:val="0008381B"/>
    <w:rsid w:val="00084271"/>
    <w:rsid w:val="0008432B"/>
    <w:rsid w:val="00086163"/>
    <w:rsid w:val="00090C11"/>
    <w:rsid w:val="00093438"/>
    <w:rsid w:val="0009393F"/>
    <w:rsid w:val="00095074"/>
    <w:rsid w:val="0009547B"/>
    <w:rsid w:val="0009634A"/>
    <w:rsid w:val="000A2A89"/>
    <w:rsid w:val="000A3D2D"/>
    <w:rsid w:val="000A3FD4"/>
    <w:rsid w:val="000A4D7E"/>
    <w:rsid w:val="000A4DA2"/>
    <w:rsid w:val="000A4E09"/>
    <w:rsid w:val="000A58CA"/>
    <w:rsid w:val="000A7516"/>
    <w:rsid w:val="000B0B3F"/>
    <w:rsid w:val="000B2F7E"/>
    <w:rsid w:val="000B6DBC"/>
    <w:rsid w:val="000B7816"/>
    <w:rsid w:val="000B7E50"/>
    <w:rsid w:val="000C0AFC"/>
    <w:rsid w:val="000C3575"/>
    <w:rsid w:val="000C4758"/>
    <w:rsid w:val="000C5009"/>
    <w:rsid w:val="000C5F0B"/>
    <w:rsid w:val="000D41DF"/>
    <w:rsid w:val="000D59C0"/>
    <w:rsid w:val="000D61EF"/>
    <w:rsid w:val="000D6BEB"/>
    <w:rsid w:val="000D7714"/>
    <w:rsid w:val="000E02D9"/>
    <w:rsid w:val="000E19C7"/>
    <w:rsid w:val="000E412B"/>
    <w:rsid w:val="000E4757"/>
    <w:rsid w:val="000E527F"/>
    <w:rsid w:val="000E7811"/>
    <w:rsid w:val="000F035A"/>
    <w:rsid w:val="000F0879"/>
    <w:rsid w:val="000F18B1"/>
    <w:rsid w:val="000F1BC0"/>
    <w:rsid w:val="000F25D6"/>
    <w:rsid w:val="000F348D"/>
    <w:rsid w:val="000F49CB"/>
    <w:rsid w:val="000F5F80"/>
    <w:rsid w:val="000F7324"/>
    <w:rsid w:val="000F787E"/>
    <w:rsid w:val="0010055E"/>
    <w:rsid w:val="00100883"/>
    <w:rsid w:val="00102649"/>
    <w:rsid w:val="00106CF5"/>
    <w:rsid w:val="00106E4B"/>
    <w:rsid w:val="001126CF"/>
    <w:rsid w:val="001141D9"/>
    <w:rsid w:val="00114C03"/>
    <w:rsid w:val="00115A22"/>
    <w:rsid w:val="00122EF0"/>
    <w:rsid w:val="00123D07"/>
    <w:rsid w:val="00127BFE"/>
    <w:rsid w:val="00130DA5"/>
    <w:rsid w:val="00132809"/>
    <w:rsid w:val="001334C0"/>
    <w:rsid w:val="00133A69"/>
    <w:rsid w:val="00134973"/>
    <w:rsid w:val="00134C18"/>
    <w:rsid w:val="001367A6"/>
    <w:rsid w:val="00137121"/>
    <w:rsid w:val="0014057A"/>
    <w:rsid w:val="0014138C"/>
    <w:rsid w:val="00142129"/>
    <w:rsid w:val="00142527"/>
    <w:rsid w:val="00145735"/>
    <w:rsid w:val="00145B6E"/>
    <w:rsid w:val="00145C00"/>
    <w:rsid w:val="001463B7"/>
    <w:rsid w:val="001476FD"/>
    <w:rsid w:val="00147EEA"/>
    <w:rsid w:val="0015070D"/>
    <w:rsid w:val="00153383"/>
    <w:rsid w:val="00153755"/>
    <w:rsid w:val="001542FE"/>
    <w:rsid w:val="00156742"/>
    <w:rsid w:val="001577F3"/>
    <w:rsid w:val="001631B8"/>
    <w:rsid w:val="001635C6"/>
    <w:rsid w:val="00166354"/>
    <w:rsid w:val="00167168"/>
    <w:rsid w:val="00170357"/>
    <w:rsid w:val="00172428"/>
    <w:rsid w:val="001750DE"/>
    <w:rsid w:val="00177392"/>
    <w:rsid w:val="00177A2A"/>
    <w:rsid w:val="00183112"/>
    <w:rsid w:val="0018672A"/>
    <w:rsid w:val="00187A1F"/>
    <w:rsid w:val="00192028"/>
    <w:rsid w:val="001941B9"/>
    <w:rsid w:val="0019429F"/>
    <w:rsid w:val="00194F70"/>
    <w:rsid w:val="001A2218"/>
    <w:rsid w:val="001A700B"/>
    <w:rsid w:val="001B08DE"/>
    <w:rsid w:val="001B1288"/>
    <w:rsid w:val="001B17BD"/>
    <w:rsid w:val="001B1FCD"/>
    <w:rsid w:val="001B29B5"/>
    <w:rsid w:val="001B7C3D"/>
    <w:rsid w:val="001C01B8"/>
    <w:rsid w:val="001C12FA"/>
    <w:rsid w:val="001C30CD"/>
    <w:rsid w:val="001C36C0"/>
    <w:rsid w:val="001D59B0"/>
    <w:rsid w:val="001D5A17"/>
    <w:rsid w:val="001D76E7"/>
    <w:rsid w:val="001E021D"/>
    <w:rsid w:val="001E10E0"/>
    <w:rsid w:val="001E1E93"/>
    <w:rsid w:val="001E3342"/>
    <w:rsid w:val="001E3AA9"/>
    <w:rsid w:val="001E4981"/>
    <w:rsid w:val="001E5454"/>
    <w:rsid w:val="001E6EE2"/>
    <w:rsid w:val="001F024F"/>
    <w:rsid w:val="001F079A"/>
    <w:rsid w:val="001F119F"/>
    <w:rsid w:val="001F14F4"/>
    <w:rsid w:val="001F1C68"/>
    <w:rsid w:val="001F1D65"/>
    <w:rsid w:val="001F4888"/>
    <w:rsid w:val="001F6658"/>
    <w:rsid w:val="00202054"/>
    <w:rsid w:val="00202D37"/>
    <w:rsid w:val="002030AC"/>
    <w:rsid w:val="002075F5"/>
    <w:rsid w:val="00207778"/>
    <w:rsid w:val="00207F8A"/>
    <w:rsid w:val="00215AC1"/>
    <w:rsid w:val="00216107"/>
    <w:rsid w:val="00225F6D"/>
    <w:rsid w:val="0023156A"/>
    <w:rsid w:val="00232392"/>
    <w:rsid w:val="002324C4"/>
    <w:rsid w:val="00233931"/>
    <w:rsid w:val="00233F64"/>
    <w:rsid w:val="002351CC"/>
    <w:rsid w:val="002373F5"/>
    <w:rsid w:val="0024220C"/>
    <w:rsid w:val="00243BC1"/>
    <w:rsid w:val="00244A8E"/>
    <w:rsid w:val="002455C4"/>
    <w:rsid w:val="00245886"/>
    <w:rsid w:val="00247461"/>
    <w:rsid w:val="0025171A"/>
    <w:rsid w:val="00251F42"/>
    <w:rsid w:val="0025278F"/>
    <w:rsid w:val="002527A7"/>
    <w:rsid w:val="00254471"/>
    <w:rsid w:val="00254A72"/>
    <w:rsid w:val="0025737D"/>
    <w:rsid w:val="00257D94"/>
    <w:rsid w:val="002607B0"/>
    <w:rsid w:val="00262FB4"/>
    <w:rsid w:val="0026306F"/>
    <w:rsid w:val="00263DE3"/>
    <w:rsid w:val="00264ADC"/>
    <w:rsid w:val="00267183"/>
    <w:rsid w:val="00267194"/>
    <w:rsid w:val="00267AF6"/>
    <w:rsid w:val="00267BE3"/>
    <w:rsid w:val="00267D72"/>
    <w:rsid w:val="002708CF"/>
    <w:rsid w:val="0027164D"/>
    <w:rsid w:val="00272BB2"/>
    <w:rsid w:val="002741A1"/>
    <w:rsid w:val="00274AA6"/>
    <w:rsid w:val="002804F7"/>
    <w:rsid w:val="00282648"/>
    <w:rsid w:val="002849C0"/>
    <w:rsid w:val="002905F2"/>
    <w:rsid w:val="00296638"/>
    <w:rsid w:val="002967E1"/>
    <w:rsid w:val="0029685C"/>
    <w:rsid w:val="002A00DD"/>
    <w:rsid w:val="002A1083"/>
    <w:rsid w:val="002A14EB"/>
    <w:rsid w:val="002A54CD"/>
    <w:rsid w:val="002A5868"/>
    <w:rsid w:val="002B246D"/>
    <w:rsid w:val="002B68D5"/>
    <w:rsid w:val="002B76F4"/>
    <w:rsid w:val="002C256C"/>
    <w:rsid w:val="002C3ADC"/>
    <w:rsid w:val="002C75D3"/>
    <w:rsid w:val="002D1D81"/>
    <w:rsid w:val="002D28B0"/>
    <w:rsid w:val="002D34AA"/>
    <w:rsid w:val="002D4384"/>
    <w:rsid w:val="002E1566"/>
    <w:rsid w:val="002E3998"/>
    <w:rsid w:val="002E419F"/>
    <w:rsid w:val="002E4E75"/>
    <w:rsid w:val="002F3119"/>
    <w:rsid w:val="002F68C7"/>
    <w:rsid w:val="002F69E7"/>
    <w:rsid w:val="002F6A5D"/>
    <w:rsid w:val="002F6CA6"/>
    <w:rsid w:val="00301543"/>
    <w:rsid w:val="003026CF"/>
    <w:rsid w:val="0031473A"/>
    <w:rsid w:val="00315A81"/>
    <w:rsid w:val="00315DD4"/>
    <w:rsid w:val="00317938"/>
    <w:rsid w:val="00317FCA"/>
    <w:rsid w:val="003237C2"/>
    <w:rsid w:val="00325B92"/>
    <w:rsid w:val="00327190"/>
    <w:rsid w:val="0033265D"/>
    <w:rsid w:val="00333FE1"/>
    <w:rsid w:val="00334373"/>
    <w:rsid w:val="00334B19"/>
    <w:rsid w:val="003362C9"/>
    <w:rsid w:val="00336A00"/>
    <w:rsid w:val="0034138D"/>
    <w:rsid w:val="00342AA1"/>
    <w:rsid w:val="003455BE"/>
    <w:rsid w:val="003471EE"/>
    <w:rsid w:val="00347612"/>
    <w:rsid w:val="00347BDE"/>
    <w:rsid w:val="00353BE4"/>
    <w:rsid w:val="003555D7"/>
    <w:rsid w:val="00355E5C"/>
    <w:rsid w:val="00355FBB"/>
    <w:rsid w:val="003574A6"/>
    <w:rsid w:val="0036010A"/>
    <w:rsid w:val="00363340"/>
    <w:rsid w:val="00363FC9"/>
    <w:rsid w:val="00365F20"/>
    <w:rsid w:val="0036607A"/>
    <w:rsid w:val="00370562"/>
    <w:rsid w:val="00377789"/>
    <w:rsid w:val="00377C1A"/>
    <w:rsid w:val="0038037C"/>
    <w:rsid w:val="0038669F"/>
    <w:rsid w:val="003875F0"/>
    <w:rsid w:val="00392684"/>
    <w:rsid w:val="00394AD9"/>
    <w:rsid w:val="00394EA9"/>
    <w:rsid w:val="003960E5"/>
    <w:rsid w:val="003977EE"/>
    <w:rsid w:val="003A1DEC"/>
    <w:rsid w:val="003A1F8E"/>
    <w:rsid w:val="003A2642"/>
    <w:rsid w:val="003A7CFF"/>
    <w:rsid w:val="003B0240"/>
    <w:rsid w:val="003B0989"/>
    <w:rsid w:val="003B2E99"/>
    <w:rsid w:val="003B4F4B"/>
    <w:rsid w:val="003B54DB"/>
    <w:rsid w:val="003B5DC9"/>
    <w:rsid w:val="003B687D"/>
    <w:rsid w:val="003C03BB"/>
    <w:rsid w:val="003C0D5E"/>
    <w:rsid w:val="003C1727"/>
    <w:rsid w:val="003C3E46"/>
    <w:rsid w:val="003C4A47"/>
    <w:rsid w:val="003D0525"/>
    <w:rsid w:val="003D0D0D"/>
    <w:rsid w:val="003D39C2"/>
    <w:rsid w:val="003D3B1E"/>
    <w:rsid w:val="003D7A70"/>
    <w:rsid w:val="003E0C0C"/>
    <w:rsid w:val="003E21EB"/>
    <w:rsid w:val="003E2646"/>
    <w:rsid w:val="003E3C3B"/>
    <w:rsid w:val="003E427C"/>
    <w:rsid w:val="003E595E"/>
    <w:rsid w:val="003E6648"/>
    <w:rsid w:val="003F11B3"/>
    <w:rsid w:val="003F1CD0"/>
    <w:rsid w:val="003F2791"/>
    <w:rsid w:val="003F42AB"/>
    <w:rsid w:val="003F5811"/>
    <w:rsid w:val="003F6CD6"/>
    <w:rsid w:val="004032A8"/>
    <w:rsid w:val="00403574"/>
    <w:rsid w:val="004035AB"/>
    <w:rsid w:val="004048BD"/>
    <w:rsid w:val="004120A9"/>
    <w:rsid w:val="00415CFE"/>
    <w:rsid w:val="00425C57"/>
    <w:rsid w:val="004262D0"/>
    <w:rsid w:val="00427B58"/>
    <w:rsid w:val="00430F79"/>
    <w:rsid w:val="0043320D"/>
    <w:rsid w:val="00433E00"/>
    <w:rsid w:val="0043418E"/>
    <w:rsid w:val="00434B49"/>
    <w:rsid w:val="004354C2"/>
    <w:rsid w:val="0043787A"/>
    <w:rsid w:val="00442B17"/>
    <w:rsid w:val="004514E9"/>
    <w:rsid w:val="0045357F"/>
    <w:rsid w:val="00454873"/>
    <w:rsid w:val="00456D2B"/>
    <w:rsid w:val="00462CDA"/>
    <w:rsid w:val="004674C0"/>
    <w:rsid w:val="00473D0A"/>
    <w:rsid w:val="004762CC"/>
    <w:rsid w:val="00477F7E"/>
    <w:rsid w:val="00477FE9"/>
    <w:rsid w:val="004809A0"/>
    <w:rsid w:val="00482796"/>
    <w:rsid w:val="00483B5E"/>
    <w:rsid w:val="00484F00"/>
    <w:rsid w:val="00485491"/>
    <w:rsid w:val="00485794"/>
    <w:rsid w:val="004859CE"/>
    <w:rsid w:val="0048744F"/>
    <w:rsid w:val="004978FC"/>
    <w:rsid w:val="004A23FD"/>
    <w:rsid w:val="004A3881"/>
    <w:rsid w:val="004A511D"/>
    <w:rsid w:val="004C07E1"/>
    <w:rsid w:val="004C205D"/>
    <w:rsid w:val="004C2277"/>
    <w:rsid w:val="004C255A"/>
    <w:rsid w:val="004C2E28"/>
    <w:rsid w:val="004C348F"/>
    <w:rsid w:val="004C3F20"/>
    <w:rsid w:val="004C6370"/>
    <w:rsid w:val="004C7EDB"/>
    <w:rsid w:val="004D2F9D"/>
    <w:rsid w:val="004D34F6"/>
    <w:rsid w:val="004D78B7"/>
    <w:rsid w:val="004D7F72"/>
    <w:rsid w:val="004E16E4"/>
    <w:rsid w:val="004E1D67"/>
    <w:rsid w:val="004E2564"/>
    <w:rsid w:val="004E3363"/>
    <w:rsid w:val="004E5349"/>
    <w:rsid w:val="004E614D"/>
    <w:rsid w:val="004F021F"/>
    <w:rsid w:val="00500DBF"/>
    <w:rsid w:val="0050120C"/>
    <w:rsid w:val="00503F33"/>
    <w:rsid w:val="005070F5"/>
    <w:rsid w:val="0050725A"/>
    <w:rsid w:val="0050725D"/>
    <w:rsid w:val="00507F3D"/>
    <w:rsid w:val="0051297E"/>
    <w:rsid w:val="005132A9"/>
    <w:rsid w:val="0051354C"/>
    <w:rsid w:val="00516A81"/>
    <w:rsid w:val="0051718A"/>
    <w:rsid w:val="005213D0"/>
    <w:rsid w:val="00521538"/>
    <w:rsid w:val="00522E04"/>
    <w:rsid w:val="0052308A"/>
    <w:rsid w:val="005252A6"/>
    <w:rsid w:val="00525543"/>
    <w:rsid w:val="005256F3"/>
    <w:rsid w:val="005307CD"/>
    <w:rsid w:val="00530B7B"/>
    <w:rsid w:val="00532096"/>
    <w:rsid w:val="00534FE6"/>
    <w:rsid w:val="0053620D"/>
    <w:rsid w:val="0053797F"/>
    <w:rsid w:val="0054255C"/>
    <w:rsid w:val="00543F45"/>
    <w:rsid w:val="005440B2"/>
    <w:rsid w:val="00544974"/>
    <w:rsid w:val="0054653F"/>
    <w:rsid w:val="00547353"/>
    <w:rsid w:val="005501E9"/>
    <w:rsid w:val="00552286"/>
    <w:rsid w:val="00552FF2"/>
    <w:rsid w:val="005554A9"/>
    <w:rsid w:val="00555520"/>
    <w:rsid w:val="00556A18"/>
    <w:rsid w:val="005574A9"/>
    <w:rsid w:val="00563B93"/>
    <w:rsid w:val="00564975"/>
    <w:rsid w:val="00565F23"/>
    <w:rsid w:val="00567962"/>
    <w:rsid w:val="00570768"/>
    <w:rsid w:val="0057159A"/>
    <w:rsid w:val="00571742"/>
    <w:rsid w:val="005717DC"/>
    <w:rsid w:val="005729F8"/>
    <w:rsid w:val="00572B83"/>
    <w:rsid w:val="0057326B"/>
    <w:rsid w:val="00573E37"/>
    <w:rsid w:val="00575B8C"/>
    <w:rsid w:val="00577446"/>
    <w:rsid w:val="005841FB"/>
    <w:rsid w:val="005860C0"/>
    <w:rsid w:val="005865DD"/>
    <w:rsid w:val="005870EE"/>
    <w:rsid w:val="005873D1"/>
    <w:rsid w:val="005914F5"/>
    <w:rsid w:val="0059203B"/>
    <w:rsid w:val="005920ED"/>
    <w:rsid w:val="00592669"/>
    <w:rsid w:val="005A0072"/>
    <w:rsid w:val="005A13D0"/>
    <w:rsid w:val="005A2DAB"/>
    <w:rsid w:val="005A4B64"/>
    <w:rsid w:val="005A4F3B"/>
    <w:rsid w:val="005B1A1A"/>
    <w:rsid w:val="005B40B7"/>
    <w:rsid w:val="005B6A9B"/>
    <w:rsid w:val="005B7914"/>
    <w:rsid w:val="005C0555"/>
    <w:rsid w:val="005C0D6D"/>
    <w:rsid w:val="005C3E6E"/>
    <w:rsid w:val="005C65BE"/>
    <w:rsid w:val="005C7307"/>
    <w:rsid w:val="005C7332"/>
    <w:rsid w:val="005D2354"/>
    <w:rsid w:val="005D29C1"/>
    <w:rsid w:val="005D63BF"/>
    <w:rsid w:val="005D63D2"/>
    <w:rsid w:val="005D6BAC"/>
    <w:rsid w:val="005E35DF"/>
    <w:rsid w:val="005E5A0B"/>
    <w:rsid w:val="005F3B85"/>
    <w:rsid w:val="005F4248"/>
    <w:rsid w:val="005F5F6C"/>
    <w:rsid w:val="005F6474"/>
    <w:rsid w:val="005F7472"/>
    <w:rsid w:val="00600482"/>
    <w:rsid w:val="006034B0"/>
    <w:rsid w:val="006047DD"/>
    <w:rsid w:val="0060650A"/>
    <w:rsid w:val="00607613"/>
    <w:rsid w:val="0061070A"/>
    <w:rsid w:val="00613CC8"/>
    <w:rsid w:val="00614784"/>
    <w:rsid w:val="00615F23"/>
    <w:rsid w:val="006164AA"/>
    <w:rsid w:val="00620AE9"/>
    <w:rsid w:val="00624168"/>
    <w:rsid w:val="00626CAA"/>
    <w:rsid w:val="0062767D"/>
    <w:rsid w:val="006276F0"/>
    <w:rsid w:val="006314F7"/>
    <w:rsid w:val="00633323"/>
    <w:rsid w:val="00633477"/>
    <w:rsid w:val="00636521"/>
    <w:rsid w:val="00641F65"/>
    <w:rsid w:val="00642577"/>
    <w:rsid w:val="00645B24"/>
    <w:rsid w:val="006463A8"/>
    <w:rsid w:val="00647067"/>
    <w:rsid w:val="006502E5"/>
    <w:rsid w:val="0065223C"/>
    <w:rsid w:val="0065251B"/>
    <w:rsid w:val="00652884"/>
    <w:rsid w:val="00652EC1"/>
    <w:rsid w:val="00654F65"/>
    <w:rsid w:val="006561A9"/>
    <w:rsid w:val="0065629E"/>
    <w:rsid w:val="00656A7D"/>
    <w:rsid w:val="00660983"/>
    <w:rsid w:val="00661C3B"/>
    <w:rsid w:val="00663B22"/>
    <w:rsid w:val="006645C1"/>
    <w:rsid w:val="006658C8"/>
    <w:rsid w:val="00671B23"/>
    <w:rsid w:val="0067201F"/>
    <w:rsid w:val="00673A9B"/>
    <w:rsid w:val="00676EC5"/>
    <w:rsid w:val="0068026B"/>
    <w:rsid w:val="00682C04"/>
    <w:rsid w:val="00682FE0"/>
    <w:rsid w:val="00687CC5"/>
    <w:rsid w:val="006904CE"/>
    <w:rsid w:val="00694E61"/>
    <w:rsid w:val="006A1B2B"/>
    <w:rsid w:val="006A6B34"/>
    <w:rsid w:val="006B4EA4"/>
    <w:rsid w:val="006B53E2"/>
    <w:rsid w:val="006B55B1"/>
    <w:rsid w:val="006C041F"/>
    <w:rsid w:val="006C0592"/>
    <w:rsid w:val="006C4031"/>
    <w:rsid w:val="006C64D7"/>
    <w:rsid w:val="006D0C3A"/>
    <w:rsid w:val="006D392E"/>
    <w:rsid w:val="006D3E4B"/>
    <w:rsid w:val="006D4576"/>
    <w:rsid w:val="006E00BB"/>
    <w:rsid w:val="006E3E02"/>
    <w:rsid w:val="006E472A"/>
    <w:rsid w:val="006E5E01"/>
    <w:rsid w:val="006E68D3"/>
    <w:rsid w:val="006E6A2D"/>
    <w:rsid w:val="006E6AD0"/>
    <w:rsid w:val="006F132C"/>
    <w:rsid w:val="006F2691"/>
    <w:rsid w:val="006F312B"/>
    <w:rsid w:val="006F481A"/>
    <w:rsid w:val="006F5C25"/>
    <w:rsid w:val="007030C1"/>
    <w:rsid w:val="007041BE"/>
    <w:rsid w:val="0070631C"/>
    <w:rsid w:val="00706D13"/>
    <w:rsid w:val="00706E41"/>
    <w:rsid w:val="0070785D"/>
    <w:rsid w:val="00710877"/>
    <w:rsid w:val="00711D9B"/>
    <w:rsid w:val="00714788"/>
    <w:rsid w:val="00717476"/>
    <w:rsid w:val="00720F2C"/>
    <w:rsid w:val="00722A83"/>
    <w:rsid w:val="0072512B"/>
    <w:rsid w:val="007251B5"/>
    <w:rsid w:val="007260C7"/>
    <w:rsid w:val="0073106B"/>
    <w:rsid w:val="007460B1"/>
    <w:rsid w:val="00746109"/>
    <w:rsid w:val="007479F0"/>
    <w:rsid w:val="007521F9"/>
    <w:rsid w:val="007635F8"/>
    <w:rsid w:val="00765577"/>
    <w:rsid w:val="00765955"/>
    <w:rsid w:val="00771219"/>
    <w:rsid w:val="00772D36"/>
    <w:rsid w:val="0078084B"/>
    <w:rsid w:val="00781771"/>
    <w:rsid w:val="007836EC"/>
    <w:rsid w:val="007837F1"/>
    <w:rsid w:val="0078564D"/>
    <w:rsid w:val="00786D8D"/>
    <w:rsid w:val="00790A09"/>
    <w:rsid w:val="00791E47"/>
    <w:rsid w:val="00795006"/>
    <w:rsid w:val="007A110A"/>
    <w:rsid w:val="007A300F"/>
    <w:rsid w:val="007A402F"/>
    <w:rsid w:val="007A473D"/>
    <w:rsid w:val="007A52C1"/>
    <w:rsid w:val="007A702F"/>
    <w:rsid w:val="007B1F90"/>
    <w:rsid w:val="007B3488"/>
    <w:rsid w:val="007C1AB2"/>
    <w:rsid w:val="007C1FE5"/>
    <w:rsid w:val="007C2D04"/>
    <w:rsid w:val="007C3F17"/>
    <w:rsid w:val="007C77BB"/>
    <w:rsid w:val="007C791C"/>
    <w:rsid w:val="007D0B0B"/>
    <w:rsid w:val="007D28F1"/>
    <w:rsid w:val="007D3ABC"/>
    <w:rsid w:val="007D3DFD"/>
    <w:rsid w:val="007D3EAF"/>
    <w:rsid w:val="007D55B5"/>
    <w:rsid w:val="007E04CE"/>
    <w:rsid w:val="007E4CED"/>
    <w:rsid w:val="007E5A7D"/>
    <w:rsid w:val="007E5CA1"/>
    <w:rsid w:val="007F00AD"/>
    <w:rsid w:val="007F0E86"/>
    <w:rsid w:val="007F2DEF"/>
    <w:rsid w:val="007F380E"/>
    <w:rsid w:val="007F4018"/>
    <w:rsid w:val="007F421E"/>
    <w:rsid w:val="007F6047"/>
    <w:rsid w:val="007F632E"/>
    <w:rsid w:val="008019E0"/>
    <w:rsid w:val="00801C67"/>
    <w:rsid w:val="00801F73"/>
    <w:rsid w:val="0080244A"/>
    <w:rsid w:val="00802718"/>
    <w:rsid w:val="00802E16"/>
    <w:rsid w:val="00803150"/>
    <w:rsid w:val="00803F9D"/>
    <w:rsid w:val="00811578"/>
    <w:rsid w:val="00814DF1"/>
    <w:rsid w:val="008160AC"/>
    <w:rsid w:val="00816FE8"/>
    <w:rsid w:val="00820709"/>
    <w:rsid w:val="00821CCE"/>
    <w:rsid w:val="00823724"/>
    <w:rsid w:val="00827684"/>
    <w:rsid w:val="008315E5"/>
    <w:rsid w:val="008330DE"/>
    <w:rsid w:val="008408E8"/>
    <w:rsid w:val="00841249"/>
    <w:rsid w:val="0084155A"/>
    <w:rsid w:val="00844504"/>
    <w:rsid w:val="00845D3D"/>
    <w:rsid w:val="00847F1A"/>
    <w:rsid w:val="00850207"/>
    <w:rsid w:val="00851F5E"/>
    <w:rsid w:val="00852C60"/>
    <w:rsid w:val="00860CA6"/>
    <w:rsid w:val="008625A7"/>
    <w:rsid w:val="008709E1"/>
    <w:rsid w:val="00871D81"/>
    <w:rsid w:val="00873A6D"/>
    <w:rsid w:val="00880289"/>
    <w:rsid w:val="008821DD"/>
    <w:rsid w:val="008860E6"/>
    <w:rsid w:val="00890E94"/>
    <w:rsid w:val="00894B79"/>
    <w:rsid w:val="00894DCE"/>
    <w:rsid w:val="008963F2"/>
    <w:rsid w:val="008A0147"/>
    <w:rsid w:val="008A0568"/>
    <w:rsid w:val="008A3841"/>
    <w:rsid w:val="008B062A"/>
    <w:rsid w:val="008B0F6E"/>
    <w:rsid w:val="008B1156"/>
    <w:rsid w:val="008B5371"/>
    <w:rsid w:val="008B7EB9"/>
    <w:rsid w:val="008C2C6E"/>
    <w:rsid w:val="008D44AE"/>
    <w:rsid w:val="008D4B66"/>
    <w:rsid w:val="008D6800"/>
    <w:rsid w:val="008E078A"/>
    <w:rsid w:val="008E16CE"/>
    <w:rsid w:val="008E6197"/>
    <w:rsid w:val="008F01D8"/>
    <w:rsid w:val="008F0A56"/>
    <w:rsid w:val="008F0B3E"/>
    <w:rsid w:val="008F0FDA"/>
    <w:rsid w:val="008F404D"/>
    <w:rsid w:val="00902D54"/>
    <w:rsid w:val="00904D86"/>
    <w:rsid w:val="00906B9B"/>
    <w:rsid w:val="00906EDE"/>
    <w:rsid w:val="009073E7"/>
    <w:rsid w:val="0090757C"/>
    <w:rsid w:val="0091102D"/>
    <w:rsid w:val="009121AF"/>
    <w:rsid w:val="00912C56"/>
    <w:rsid w:val="0091600C"/>
    <w:rsid w:val="00917B77"/>
    <w:rsid w:val="00923AC1"/>
    <w:rsid w:val="00923E15"/>
    <w:rsid w:val="009258F7"/>
    <w:rsid w:val="00932939"/>
    <w:rsid w:val="00934CB6"/>
    <w:rsid w:val="00935C2A"/>
    <w:rsid w:val="009362E0"/>
    <w:rsid w:val="00940D80"/>
    <w:rsid w:val="009414A7"/>
    <w:rsid w:val="0094180F"/>
    <w:rsid w:val="00946E09"/>
    <w:rsid w:val="00952395"/>
    <w:rsid w:val="00952464"/>
    <w:rsid w:val="00952A5E"/>
    <w:rsid w:val="0095314B"/>
    <w:rsid w:val="00956314"/>
    <w:rsid w:val="0095747A"/>
    <w:rsid w:val="00960539"/>
    <w:rsid w:val="00960C22"/>
    <w:rsid w:val="0096282E"/>
    <w:rsid w:val="00963DCB"/>
    <w:rsid w:val="0096483F"/>
    <w:rsid w:val="00965CCC"/>
    <w:rsid w:val="0097112F"/>
    <w:rsid w:val="00972697"/>
    <w:rsid w:val="00975BC4"/>
    <w:rsid w:val="00975C73"/>
    <w:rsid w:val="00975EA0"/>
    <w:rsid w:val="009857AA"/>
    <w:rsid w:val="0098607D"/>
    <w:rsid w:val="00986429"/>
    <w:rsid w:val="009919E7"/>
    <w:rsid w:val="00991DBB"/>
    <w:rsid w:val="00992C1A"/>
    <w:rsid w:val="009953D0"/>
    <w:rsid w:val="0099728A"/>
    <w:rsid w:val="009A1022"/>
    <w:rsid w:val="009A3CEB"/>
    <w:rsid w:val="009A4349"/>
    <w:rsid w:val="009A6769"/>
    <w:rsid w:val="009A793F"/>
    <w:rsid w:val="009A7C42"/>
    <w:rsid w:val="009B2866"/>
    <w:rsid w:val="009B2B9C"/>
    <w:rsid w:val="009B6908"/>
    <w:rsid w:val="009C20CA"/>
    <w:rsid w:val="009C214C"/>
    <w:rsid w:val="009C222C"/>
    <w:rsid w:val="009C5129"/>
    <w:rsid w:val="009C5BD4"/>
    <w:rsid w:val="009C773D"/>
    <w:rsid w:val="009D0934"/>
    <w:rsid w:val="009D129C"/>
    <w:rsid w:val="009D2D1A"/>
    <w:rsid w:val="009D5318"/>
    <w:rsid w:val="009E0E6E"/>
    <w:rsid w:val="009E191D"/>
    <w:rsid w:val="009E649F"/>
    <w:rsid w:val="009E7D7F"/>
    <w:rsid w:val="009E7F17"/>
    <w:rsid w:val="009F240D"/>
    <w:rsid w:val="009F5077"/>
    <w:rsid w:val="009F5312"/>
    <w:rsid w:val="009F5B56"/>
    <w:rsid w:val="00A00E22"/>
    <w:rsid w:val="00A03654"/>
    <w:rsid w:val="00A03E97"/>
    <w:rsid w:val="00A06734"/>
    <w:rsid w:val="00A07B8C"/>
    <w:rsid w:val="00A11B6C"/>
    <w:rsid w:val="00A17FE9"/>
    <w:rsid w:val="00A2751D"/>
    <w:rsid w:val="00A36965"/>
    <w:rsid w:val="00A376BF"/>
    <w:rsid w:val="00A37F91"/>
    <w:rsid w:val="00A4042F"/>
    <w:rsid w:val="00A4044E"/>
    <w:rsid w:val="00A50F03"/>
    <w:rsid w:val="00A5197F"/>
    <w:rsid w:val="00A5478E"/>
    <w:rsid w:val="00A61A05"/>
    <w:rsid w:val="00A6527F"/>
    <w:rsid w:val="00A6577A"/>
    <w:rsid w:val="00A67BE8"/>
    <w:rsid w:val="00A77160"/>
    <w:rsid w:val="00A83B5C"/>
    <w:rsid w:val="00A90887"/>
    <w:rsid w:val="00A9591D"/>
    <w:rsid w:val="00A95D07"/>
    <w:rsid w:val="00A9666B"/>
    <w:rsid w:val="00A96955"/>
    <w:rsid w:val="00AA126E"/>
    <w:rsid w:val="00AA7287"/>
    <w:rsid w:val="00AA7360"/>
    <w:rsid w:val="00AB044F"/>
    <w:rsid w:val="00AB745A"/>
    <w:rsid w:val="00AC15DF"/>
    <w:rsid w:val="00AC1AEA"/>
    <w:rsid w:val="00AC2602"/>
    <w:rsid w:val="00AC3657"/>
    <w:rsid w:val="00AC492F"/>
    <w:rsid w:val="00AC6607"/>
    <w:rsid w:val="00AC7DBF"/>
    <w:rsid w:val="00AD038C"/>
    <w:rsid w:val="00AD1A34"/>
    <w:rsid w:val="00AD1A69"/>
    <w:rsid w:val="00AD24D4"/>
    <w:rsid w:val="00AD26FE"/>
    <w:rsid w:val="00AD2D3D"/>
    <w:rsid w:val="00AD36B9"/>
    <w:rsid w:val="00AD6A86"/>
    <w:rsid w:val="00AE2B70"/>
    <w:rsid w:val="00AE3214"/>
    <w:rsid w:val="00AE3523"/>
    <w:rsid w:val="00AE35C3"/>
    <w:rsid w:val="00AE387D"/>
    <w:rsid w:val="00AE6E38"/>
    <w:rsid w:val="00AE736E"/>
    <w:rsid w:val="00AE7A84"/>
    <w:rsid w:val="00AE7B96"/>
    <w:rsid w:val="00AF2E23"/>
    <w:rsid w:val="00AF4C59"/>
    <w:rsid w:val="00AF4FF7"/>
    <w:rsid w:val="00AF69F9"/>
    <w:rsid w:val="00B027D9"/>
    <w:rsid w:val="00B0518E"/>
    <w:rsid w:val="00B06266"/>
    <w:rsid w:val="00B07D1F"/>
    <w:rsid w:val="00B13686"/>
    <w:rsid w:val="00B14AD6"/>
    <w:rsid w:val="00B21F1D"/>
    <w:rsid w:val="00B22453"/>
    <w:rsid w:val="00B22FAE"/>
    <w:rsid w:val="00B237C0"/>
    <w:rsid w:val="00B25165"/>
    <w:rsid w:val="00B272C5"/>
    <w:rsid w:val="00B308FA"/>
    <w:rsid w:val="00B33141"/>
    <w:rsid w:val="00B34DAB"/>
    <w:rsid w:val="00B3545C"/>
    <w:rsid w:val="00B3642D"/>
    <w:rsid w:val="00B417B2"/>
    <w:rsid w:val="00B44E75"/>
    <w:rsid w:val="00B47185"/>
    <w:rsid w:val="00B47A9B"/>
    <w:rsid w:val="00B532CB"/>
    <w:rsid w:val="00B549A0"/>
    <w:rsid w:val="00B60934"/>
    <w:rsid w:val="00B612D8"/>
    <w:rsid w:val="00B6199A"/>
    <w:rsid w:val="00B6215F"/>
    <w:rsid w:val="00B63AFB"/>
    <w:rsid w:val="00B65070"/>
    <w:rsid w:val="00B6672D"/>
    <w:rsid w:val="00B709A5"/>
    <w:rsid w:val="00B70F0D"/>
    <w:rsid w:val="00B734F4"/>
    <w:rsid w:val="00B74D8D"/>
    <w:rsid w:val="00B91619"/>
    <w:rsid w:val="00B927C7"/>
    <w:rsid w:val="00B93423"/>
    <w:rsid w:val="00B93708"/>
    <w:rsid w:val="00B94C91"/>
    <w:rsid w:val="00B94F1B"/>
    <w:rsid w:val="00B9623C"/>
    <w:rsid w:val="00B97DAC"/>
    <w:rsid w:val="00BA3763"/>
    <w:rsid w:val="00BA4A80"/>
    <w:rsid w:val="00BA7268"/>
    <w:rsid w:val="00BB107F"/>
    <w:rsid w:val="00BB2181"/>
    <w:rsid w:val="00BB568A"/>
    <w:rsid w:val="00BC0554"/>
    <w:rsid w:val="00BC0761"/>
    <w:rsid w:val="00BC3F13"/>
    <w:rsid w:val="00BD0DC6"/>
    <w:rsid w:val="00BD6ADC"/>
    <w:rsid w:val="00BD6F12"/>
    <w:rsid w:val="00BE0C8C"/>
    <w:rsid w:val="00BE1E67"/>
    <w:rsid w:val="00BE5680"/>
    <w:rsid w:val="00BE6445"/>
    <w:rsid w:val="00BE7FFA"/>
    <w:rsid w:val="00BF03F3"/>
    <w:rsid w:val="00BF32C1"/>
    <w:rsid w:val="00BF5502"/>
    <w:rsid w:val="00BF6077"/>
    <w:rsid w:val="00BF695B"/>
    <w:rsid w:val="00C00FC8"/>
    <w:rsid w:val="00C015CE"/>
    <w:rsid w:val="00C02362"/>
    <w:rsid w:val="00C05B18"/>
    <w:rsid w:val="00C100E2"/>
    <w:rsid w:val="00C10D05"/>
    <w:rsid w:val="00C14B75"/>
    <w:rsid w:val="00C160E9"/>
    <w:rsid w:val="00C161F5"/>
    <w:rsid w:val="00C176DF"/>
    <w:rsid w:val="00C22DCE"/>
    <w:rsid w:val="00C24D5D"/>
    <w:rsid w:val="00C30901"/>
    <w:rsid w:val="00C31F79"/>
    <w:rsid w:val="00C32688"/>
    <w:rsid w:val="00C32C27"/>
    <w:rsid w:val="00C3442D"/>
    <w:rsid w:val="00C34BE3"/>
    <w:rsid w:val="00C35F4F"/>
    <w:rsid w:val="00C403E3"/>
    <w:rsid w:val="00C40C5F"/>
    <w:rsid w:val="00C458A0"/>
    <w:rsid w:val="00C477FF"/>
    <w:rsid w:val="00C528E0"/>
    <w:rsid w:val="00C53487"/>
    <w:rsid w:val="00C5489B"/>
    <w:rsid w:val="00C5687F"/>
    <w:rsid w:val="00C64308"/>
    <w:rsid w:val="00C701F8"/>
    <w:rsid w:val="00C73931"/>
    <w:rsid w:val="00C73A9C"/>
    <w:rsid w:val="00C75DC1"/>
    <w:rsid w:val="00C80660"/>
    <w:rsid w:val="00C80781"/>
    <w:rsid w:val="00C80FFD"/>
    <w:rsid w:val="00C84324"/>
    <w:rsid w:val="00C854BF"/>
    <w:rsid w:val="00C877C3"/>
    <w:rsid w:val="00C93A11"/>
    <w:rsid w:val="00C959FC"/>
    <w:rsid w:val="00C961EF"/>
    <w:rsid w:val="00C96F0A"/>
    <w:rsid w:val="00C97BEF"/>
    <w:rsid w:val="00CA088B"/>
    <w:rsid w:val="00CA59E3"/>
    <w:rsid w:val="00CA5AF6"/>
    <w:rsid w:val="00CA6DC8"/>
    <w:rsid w:val="00CA75E2"/>
    <w:rsid w:val="00CA7B5E"/>
    <w:rsid w:val="00CB1974"/>
    <w:rsid w:val="00CB674E"/>
    <w:rsid w:val="00CC0CB7"/>
    <w:rsid w:val="00CC34DB"/>
    <w:rsid w:val="00CC3EB7"/>
    <w:rsid w:val="00CC48FD"/>
    <w:rsid w:val="00CC6534"/>
    <w:rsid w:val="00CC6564"/>
    <w:rsid w:val="00CC6CBC"/>
    <w:rsid w:val="00CC76E1"/>
    <w:rsid w:val="00CD1C6A"/>
    <w:rsid w:val="00CD2BBC"/>
    <w:rsid w:val="00CD5EEA"/>
    <w:rsid w:val="00CE196C"/>
    <w:rsid w:val="00CE203D"/>
    <w:rsid w:val="00CE2AE6"/>
    <w:rsid w:val="00CE2FE7"/>
    <w:rsid w:val="00CE610E"/>
    <w:rsid w:val="00CE7CC0"/>
    <w:rsid w:val="00CF241D"/>
    <w:rsid w:val="00CF44F9"/>
    <w:rsid w:val="00CF5517"/>
    <w:rsid w:val="00D00ED2"/>
    <w:rsid w:val="00D031D5"/>
    <w:rsid w:val="00D051CC"/>
    <w:rsid w:val="00D05E29"/>
    <w:rsid w:val="00D06934"/>
    <w:rsid w:val="00D10F94"/>
    <w:rsid w:val="00D13B18"/>
    <w:rsid w:val="00D14823"/>
    <w:rsid w:val="00D171ED"/>
    <w:rsid w:val="00D17EA7"/>
    <w:rsid w:val="00D17EE4"/>
    <w:rsid w:val="00D213C3"/>
    <w:rsid w:val="00D21722"/>
    <w:rsid w:val="00D25032"/>
    <w:rsid w:val="00D2680E"/>
    <w:rsid w:val="00D26FC9"/>
    <w:rsid w:val="00D30971"/>
    <w:rsid w:val="00D32E2A"/>
    <w:rsid w:val="00D3761F"/>
    <w:rsid w:val="00D40511"/>
    <w:rsid w:val="00D50923"/>
    <w:rsid w:val="00D52940"/>
    <w:rsid w:val="00D5413C"/>
    <w:rsid w:val="00D562A7"/>
    <w:rsid w:val="00D6656F"/>
    <w:rsid w:val="00D701FF"/>
    <w:rsid w:val="00D73478"/>
    <w:rsid w:val="00D75329"/>
    <w:rsid w:val="00D84360"/>
    <w:rsid w:val="00D8574B"/>
    <w:rsid w:val="00D85CF3"/>
    <w:rsid w:val="00D86FF2"/>
    <w:rsid w:val="00D93A43"/>
    <w:rsid w:val="00D966AB"/>
    <w:rsid w:val="00D9739C"/>
    <w:rsid w:val="00DA01C2"/>
    <w:rsid w:val="00DA03B1"/>
    <w:rsid w:val="00DA102E"/>
    <w:rsid w:val="00DA1DB4"/>
    <w:rsid w:val="00DA284D"/>
    <w:rsid w:val="00DA2964"/>
    <w:rsid w:val="00DA7837"/>
    <w:rsid w:val="00DB1E97"/>
    <w:rsid w:val="00DB239B"/>
    <w:rsid w:val="00DB5694"/>
    <w:rsid w:val="00DC1DC9"/>
    <w:rsid w:val="00DC26F9"/>
    <w:rsid w:val="00DC577E"/>
    <w:rsid w:val="00DC5E88"/>
    <w:rsid w:val="00DC5F09"/>
    <w:rsid w:val="00DC63F8"/>
    <w:rsid w:val="00DD1768"/>
    <w:rsid w:val="00DD2BF3"/>
    <w:rsid w:val="00DD3189"/>
    <w:rsid w:val="00DD5759"/>
    <w:rsid w:val="00DD5AF2"/>
    <w:rsid w:val="00DD637A"/>
    <w:rsid w:val="00DD6436"/>
    <w:rsid w:val="00DD6628"/>
    <w:rsid w:val="00DD71DB"/>
    <w:rsid w:val="00DE09D0"/>
    <w:rsid w:val="00DE2310"/>
    <w:rsid w:val="00DE27CC"/>
    <w:rsid w:val="00DE30E3"/>
    <w:rsid w:val="00DE4033"/>
    <w:rsid w:val="00DE43D8"/>
    <w:rsid w:val="00DE4E8F"/>
    <w:rsid w:val="00DE591F"/>
    <w:rsid w:val="00DE6761"/>
    <w:rsid w:val="00DE691B"/>
    <w:rsid w:val="00DE7979"/>
    <w:rsid w:val="00DF1859"/>
    <w:rsid w:val="00DF2FF2"/>
    <w:rsid w:val="00DF3687"/>
    <w:rsid w:val="00DF4E8B"/>
    <w:rsid w:val="00DF4F2D"/>
    <w:rsid w:val="00DF7579"/>
    <w:rsid w:val="00DF783C"/>
    <w:rsid w:val="00E03D76"/>
    <w:rsid w:val="00E0540F"/>
    <w:rsid w:val="00E10A43"/>
    <w:rsid w:val="00E113C5"/>
    <w:rsid w:val="00E12085"/>
    <w:rsid w:val="00E13C69"/>
    <w:rsid w:val="00E1600C"/>
    <w:rsid w:val="00E207F2"/>
    <w:rsid w:val="00E212AF"/>
    <w:rsid w:val="00E24039"/>
    <w:rsid w:val="00E24D3B"/>
    <w:rsid w:val="00E32F1B"/>
    <w:rsid w:val="00E33923"/>
    <w:rsid w:val="00E36857"/>
    <w:rsid w:val="00E36BFB"/>
    <w:rsid w:val="00E3777D"/>
    <w:rsid w:val="00E40E7D"/>
    <w:rsid w:val="00E45C91"/>
    <w:rsid w:val="00E45D38"/>
    <w:rsid w:val="00E4601B"/>
    <w:rsid w:val="00E46963"/>
    <w:rsid w:val="00E50A8A"/>
    <w:rsid w:val="00E513EA"/>
    <w:rsid w:val="00E53345"/>
    <w:rsid w:val="00E551CE"/>
    <w:rsid w:val="00E57C97"/>
    <w:rsid w:val="00E608D6"/>
    <w:rsid w:val="00E651D4"/>
    <w:rsid w:val="00E65362"/>
    <w:rsid w:val="00E65D5A"/>
    <w:rsid w:val="00E701AE"/>
    <w:rsid w:val="00E70879"/>
    <w:rsid w:val="00E70E23"/>
    <w:rsid w:val="00E71518"/>
    <w:rsid w:val="00E76483"/>
    <w:rsid w:val="00E84C05"/>
    <w:rsid w:val="00E86953"/>
    <w:rsid w:val="00E954E1"/>
    <w:rsid w:val="00EA0326"/>
    <w:rsid w:val="00EA114B"/>
    <w:rsid w:val="00EA2277"/>
    <w:rsid w:val="00EA2406"/>
    <w:rsid w:val="00EA27D7"/>
    <w:rsid w:val="00EA2D9C"/>
    <w:rsid w:val="00EA532D"/>
    <w:rsid w:val="00EA5616"/>
    <w:rsid w:val="00EA5C19"/>
    <w:rsid w:val="00EB007A"/>
    <w:rsid w:val="00EB037B"/>
    <w:rsid w:val="00EB3E30"/>
    <w:rsid w:val="00EB7EA8"/>
    <w:rsid w:val="00EC0077"/>
    <w:rsid w:val="00EC0F36"/>
    <w:rsid w:val="00EC4EB4"/>
    <w:rsid w:val="00EC57BF"/>
    <w:rsid w:val="00EC694A"/>
    <w:rsid w:val="00EC69B5"/>
    <w:rsid w:val="00EC77B7"/>
    <w:rsid w:val="00ED00AA"/>
    <w:rsid w:val="00ED086A"/>
    <w:rsid w:val="00ED290D"/>
    <w:rsid w:val="00ED4BCD"/>
    <w:rsid w:val="00ED5113"/>
    <w:rsid w:val="00ED6350"/>
    <w:rsid w:val="00ED6C31"/>
    <w:rsid w:val="00EE1B66"/>
    <w:rsid w:val="00EE34AC"/>
    <w:rsid w:val="00EE5205"/>
    <w:rsid w:val="00EF2819"/>
    <w:rsid w:val="00EF4F20"/>
    <w:rsid w:val="00EF5938"/>
    <w:rsid w:val="00EF598E"/>
    <w:rsid w:val="00EF5BB8"/>
    <w:rsid w:val="00F009AC"/>
    <w:rsid w:val="00F013DB"/>
    <w:rsid w:val="00F03465"/>
    <w:rsid w:val="00F063F5"/>
    <w:rsid w:val="00F07303"/>
    <w:rsid w:val="00F12672"/>
    <w:rsid w:val="00F129D8"/>
    <w:rsid w:val="00F14279"/>
    <w:rsid w:val="00F20DC4"/>
    <w:rsid w:val="00F21460"/>
    <w:rsid w:val="00F22422"/>
    <w:rsid w:val="00F229EE"/>
    <w:rsid w:val="00F23114"/>
    <w:rsid w:val="00F2321F"/>
    <w:rsid w:val="00F24C98"/>
    <w:rsid w:val="00F25177"/>
    <w:rsid w:val="00F26A11"/>
    <w:rsid w:val="00F30741"/>
    <w:rsid w:val="00F30FD9"/>
    <w:rsid w:val="00F36874"/>
    <w:rsid w:val="00F41041"/>
    <w:rsid w:val="00F50DEC"/>
    <w:rsid w:val="00F52441"/>
    <w:rsid w:val="00F5675C"/>
    <w:rsid w:val="00F5713C"/>
    <w:rsid w:val="00F57A86"/>
    <w:rsid w:val="00F57C0C"/>
    <w:rsid w:val="00F62BBB"/>
    <w:rsid w:val="00F64525"/>
    <w:rsid w:val="00F64628"/>
    <w:rsid w:val="00F72634"/>
    <w:rsid w:val="00F73059"/>
    <w:rsid w:val="00F75B63"/>
    <w:rsid w:val="00F764EE"/>
    <w:rsid w:val="00F76759"/>
    <w:rsid w:val="00F76EDD"/>
    <w:rsid w:val="00F81FCC"/>
    <w:rsid w:val="00F8763E"/>
    <w:rsid w:val="00F9569D"/>
    <w:rsid w:val="00F96DA3"/>
    <w:rsid w:val="00F97DFC"/>
    <w:rsid w:val="00FA00BB"/>
    <w:rsid w:val="00FA200C"/>
    <w:rsid w:val="00FA4B4E"/>
    <w:rsid w:val="00FB23DB"/>
    <w:rsid w:val="00FB5E90"/>
    <w:rsid w:val="00FB7F97"/>
    <w:rsid w:val="00FC3B43"/>
    <w:rsid w:val="00FC5372"/>
    <w:rsid w:val="00FC5B55"/>
    <w:rsid w:val="00FC6458"/>
    <w:rsid w:val="00FC6EE2"/>
    <w:rsid w:val="00FD26AB"/>
    <w:rsid w:val="00FD2738"/>
    <w:rsid w:val="00FD2775"/>
    <w:rsid w:val="00FD3B0D"/>
    <w:rsid w:val="00FD5778"/>
    <w:rsid w:val="00FD5CBF"/>
    <w:rsid w:val="00FE04ED"/>
    <w:rsid w:val="00FE0DD0"/>
    <w:rsid w:val="00FE119B"/>
    <w:rsid w:val="00FE18EC"/>
    <w:rsid w:val="00FE2DEF"/>
    <w:rsid w:val="00FE3E54"/>
    <w:rsid w:val="00FE4D30"/>
    <w:rsid w:val="00FF24FC"/>
    <w:rsid w:val="00FF2FDF"/>
    <w:rsid w:val="00FF422E"/>
    <w:rsid w:val="00FF5335"/>
    <w:rsid w:val="00FF7FE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B9EEF0"/>
  <w15:docId w15:val="{1F8AF2FF-5B52-45FB-A932-CD93CB1102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205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3074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074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30741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30741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3074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9A6769"/>
    <w:pPr>
      <w:ind w:left="720"/>
      <w:contextualSpacing/>
    </w:pPr>
  </w:style>
  <w:style w:type="table" w:styleId="TableGrid">
    <w:name w:val="Table Grid"/>
    <w:basedOn w:val="TableNormal"/>
    <w:uiPriority w:val="39"/>
    <w:rsid w:val="00935C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E520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D2D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2D1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2D1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2D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2D1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2D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2D1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161F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61F5"/>
  </w:style>
  <w:style w:type="paragraph" w:styleId="Footer">
    <w:name w:val="footer"/>
    <w:basedOn w:val="Normal"/>
    <w:link w:val="FooterChar"/>
    <w:uiPriority w:val="99"/>
    <w:unhideWhenUsed/>
    <w:rsid w:val="00C161F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61F5"/>
  </w:style>
  <w:style w:type="paragraph" w:styleId="NoSpacing">
    <w:name w:val="No Spacing"/>
    <w:link w:val="NoSpacingChar"/>
    <w:uiPriority w:val="1"/>
    <w:qFormat/>
    <w:rsid w:val="00A4044E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A4044E"/>
    <w:rPr>
      <w:rFonts w:eastAsiaTheme="minorEastAsia"/>
    </w:rPr>
  </w:style>
  <w:style w:type="paragraph" w:customStyle="1" w:styleId="Default">
    <w:name w:val="Default"/>
    <w:rsid w:val="00A4044E"/>
    <w:pPr>
      <w:autoSpaceDE w:val="0"/>
      <w:autoSpaceDN w:val="0"/>
      <w:adjustRightInd w:val="0"/>
      <w:spacing w:after="0" w:line="240" w:lineRule="auto"/>
    </w:pPr>
    <w:rPr>
      <w:rFonts w:ascii="ScalaLancetPro" w:eastAsia="ScalaLancetPro" w:cs="ScalaLancetPro"/>
      <w:color w:val="000000"/>
      <w:sz w:val="24"/>
      <w:szCs w:val="24"/>
    </w:rPr>
  </w:style>
  <w:style w:type="paragraph" w:customStyle="1" w:styleId="Pa7">
    <w:name w:val="Pa7"/>
    <w:basedOn w:val="Default"/>
    <w:next w:val="Default"/>
    <w:uiPriority w:val="99"/>
    <w:rsid w:val="00A4044E"/>
    <w:pPr>
      <w:spacing w:line="180" w:lineRule="atLeast"/>
    </w:pPr>
    <w:rPr>
      <w:rFonts w:cstheme="minorBidi"/>
      <w:color w:val="auto"/>
    </w:rPr>
  </w:style>
  <w:style w:type="character" w:customStyle="1" w:styleId="A6">
    <w:name w:val="A6"/>
    <w:uiPriority w:val="99"/>
    <w:rsid w:val="00A4044E"/>
    <w:rPr>
      <w:rFonts w:cs="ScalaLancetPro"/>
      <w:color w:val="000000"/>
      <w:sz w:val="9"/>
      <w:szCs w:val="9"/>
    </w:rPr>
  </w:style>
  <w:style w:type="paragraph" w:customStyle="1" w:styleId="Pa8">
    <w:name w:val="Pa8"/>
    <w:basedOn w:val="Default"/>
    <w:next w:val="Default"/>
    <w:uiPriority w:val="99"/>
    <w:rsid w:val="00A4044E"/>
    <w:pPr>
      <w:spacing w:line="180" w:lineRule="atLeast"/>
    </w:pPr>
    <w:rPr>
      <w:rFonts w:cstheme="minorBidi"/>
      <w:color w:val="auto"/>
    </w:rPr>
  </w:style>
  <w:style w:type="paragraph" w:customStyle="1" w:styleId="Pa19">
    <w:name w:val="Pa19"/>
    <w:basedOn w:val="Default"/>
    <w:next w:val="Default"/>
    <w:uiPriority w:val="99"/>
    <w:rsid w:val="00A4044E"/>
    <w:pPr>
      <w:spacing w:line="140" w:lineRule="atLeast"/>
    </w:pPr>
    <w:rPr>
      <w:rFonts w:cstheme="minorBidi"/>
      <w:color w:val="auto"/>
    </w:rPr>
  </w:style>
  <w:style w:type="paragraph" w:styleId="Revision">
    <w:name w:val="Revision"/>
    <w:hidden/>
    <w:uiPriority w:val="99"/>
    <w:semiHidden/>
    <w:rsid w:val="00355FBB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E64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837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83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59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kria@g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 bwMode="auto">
        <a:solidFill>
          <a:srgbClr val="FFFFFF"/>
        </a:solidFill>
        <a:ln w="9525">
          <a:solidFill>
            <a:srgbClr val="000000"/>
          </a:solidFill>
          <a:miter lim="800000"/>
          <a:headEnd/>
          <a:tailEnd/>
        </a:ln>
      </a:spPr>
      <a:bodyPr rot="0" vert="horz" wrap="square" lIns="91440" tIns="45720" rIns="91440" bIns="45720" anchor="t" anchorCtr="0">
        <a:noAutofit/>
      </a:bodyPr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838C37-49C9-46DB-A909-6C517E6BA3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1</Pages>
  <Words>41103</Words>
  <Characters>234289</Characters>
  <Application>Microsoft Office Word</Application>
  <DocSecurity>0</DocSecurity>
  <Lines>1952</Lines>
  <Paragraphs>5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aiza Azhar</dc:creator>
  <cp:lastModifiedBy>Brian Godman</cp:lastModifiedBy>
  <cp:revision>8</cp:revision>
  <dcterms:created xsi:type="dcterms:W3CDTF">2019-06-07T10:35:00Z</dcterms:created>
  <dcterms:modified xsi:type="dcterms:W3CDTF">2019-06-07T19:12:00Z</dcterms:modified>
</cp:coreProperties>
</file>